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F7A5E" w:rsidRPr="0022407F" w:rsidRDefault="003A4371" w:rsidP="003179F8">
      <w:pPr>
        <w:pStyle w:val="Heading3"/>
        <w:numPr>
          <w:ilvl w:val="0"/>
          <w:numId w:val="0"/>
        </w:numPr>
        <w:spacing w:before="480"/>
        <w:rPr>
          <w:rFonts w:ascii="Futura Condensed Medium" w:hAnsi="Futura Condensed Medium" w:cs="Futura Condensed Medium"/>
          <w:color w:val="00B0F0"/>
          <w:sz w:val="32"/>
        </w:rPr>
      </w:pPr>
      <w:r>
        <w:rPr>
          <w:rFonts w:ascii="Futura Condensed Medium" w:hAnsi="Futura Condensed Medium" w:cs="Futura Condensed Medium"/>
          <w:color w:val="00B0F0"/>
          <w:sz w:val="32"/>
        </w:rPr>
        <w:t>101</w:t>
      </w:r>
    </w:p>
    <w:p w:rsidR="0022407F" w:rsidRPr="0022407F" w:rsidRDefault="0022407F" w:rsidP="003179F8">
      <w:pPr>
        <w:spacing w:line="240" w:lineRule="auto"/>
      </w:pPr>
    </w:p>
    <w:p w:rsidR="008D1851" w:rsidRPr="0022407F" w:rsidRDefault="003A4371" w:rsidP="003179F8">
      <w:pPr>
        <w:spacing w:after="120" w:line="240" w:lineRule="auto"/>
        <w:rPr>
          <w:rFonts w:ascii="Futura Medium" w:hAnsi="Futura Medium" w:cs="Futura Medium"/>
          <w:color w:val="00B0F0"/>
          <w:sz w:val="28"/>
          <w:szCs w:val="36"/>
        </w:rPr>
      </w:pPr>
      <w:r>
        <w:rPr>
          <w:rFonts w:ascii="Futura Medium" w:hAnsi="Futura Medium" w:cs="Futura Medium"/>
          <w:color w:val="00B0F0"/>
          <w:sz w:val="28"/>
          <w:szCs w:val="36"/>
        </w:rPr>
        <w:t>SYNTACTIC STITCHING</w:t>
      </w:r>
      <w:r w:rsidR="0022407F" w:rsidRPr="0022407F">
        <w:rPr>
          <w:rFonts w:ascii="Futura Medium" w:hAnsi="Futura Medium" w:cs="Futura Medium"/>
          <w:color w:val="00B0F0"/>
          <w:sz w:val="28"/>
          <w:szCs w:val="36"/>
        </w:rPr>
        <w:t>:</w:t>
      </w:r>
    </w:p>
    <w:p w:rsidR="003A4371" w:rsidRDefault="003A4371" w:rsidP="003179F8">
      <w:pPr>
        <w:spacing w:after="240" w:line="240" w:lineRule="auto"/>
        <w:rPr>
          <w:rFonts w:ascii="Futura Medium" w:hAnsi="Futura Medium" w:cs="Futura Medium"/>
          <w:color w:val="00B0F0"/>
          <w:szCs w:val="32"/>
        </w:rPr>
      </w:pPr>
      <w:r>
        <w:rPr>
          <w:rFonts w:ascii="Futura Medium" w:hAnsi="Futura Medium" w:cs="Futura Medium"/>
          <w:color w:val="00B0F0"/>
          <w:szCs w:val="32"/>
        </w:rPr>
        <w:t>Towards a Better Integration of Cairo’s Urban Fabric</w:t>
      </w:r>
    </w:p>
    <w:p w:rsidR="00217534" w:rsidRPr="0022407F" w:rsidRDefault="00217534" w:rsidP="003179F8">
      <w:pPr>
        <w:spacing w:after="240" w:line="240" w:lineRule="auto"/>
        <w:rPr>
          <w:rFonts w:ascii="Futura Medium" w:hAnsi="Futura Medium" w:cs="Futura Medium"/>
          <w:color w:val="00B0F0"/>
          <w:szCs w:val="32"/>
        </w:rPr>
      </w:pPr>
      <w:r>
        <w:rPr>
          <w:rFonts w:ascii="Futura Medium" w:hAnsi="Futura Medium" w:cs="Futura Medium"/>
          <w:color w:val="00B0F0"/>
          <w:szCs w:val="32"/>
        </w:rPr>
        <w:t>__________________________________________________________</w:t>
      </w:r>
    </w:p>
    <w:p w:rsidR="000F6C0E" w:rsidRDefault="00C011CD" w:rsidP="003179F8">
      <w:pPr>
        <w:spacing w:before="360" w:line="240" w:lineRule="auto"/>
        <w:ind w:left="-108"/>
        <w:rPr>
          <w:rFonts w:ascii="Futura Medium" w:hAnsi="Futura Medium" w:cs="Futura Medium"/>
          <w:color w:val="404040" w:themeColor="text1" w:themeTint="BF"/>
          <w:sz w:val="22"/>
          <w:szCs w:val="22"/>
        </w:rPr>
      </w:pPr>
      <w:r w:rsidRPr="0022407F">
        <w:rPr>
          <w:rFonts w:ascii="Futura Medium" w:hAnsi="Futura Medium" w:cs="Futura Medium"/>
          <w:color w:val="404040" w:themeColor="text1" w:themeTint="BF"/>
          <w:sz w:val="22"/>
          <w:szCs w:val="22"/>
        </w:rPr>
        <w:t>ABSTRACT</w:t>
      </w:r>
    </w:p>
    <w:p w:rsidR="003A4371" w:rsidRPr="000F6C0E" w:rsidRDefault="003A4371" w:rsidP="009D67AF">
      <w:pPr>
        <w:pStyle w:val="NoSpacing"/>
        <w:rPr>
          <w:rFonts w:ascii="Futura Medium" w:hAnsi="Futura Medium" w:cs="Futura Medium"/>
          <w:color w:val="595959" w:themeColor="text1" w:themeTint="A6"/>
          <w:sz w:val="20"/>
          <w:szCs w:val="20"/>
        </w:rPr>
      </w:pPr>
      <w:r w:rsidRPr="000F6C0E">
        <w:rPr>
          <w:color w:val="595959" w:themeColor="text1" w:themeTint="A6"/>
          <w:sz w:val="20"/>
          <w:szCs w:val="20"/>
        </w:rPr>
        <w:t xml:space="preserve">This paper focuses on studying Cairo’s urban </w:t>
      </w:r>
      <w:r w:rsidR="00F61A90" w:rsidRPr="000F6C0E">
        <w:rPr>
          <w:color w:val="595959" w:themeColor="text1" w:themeTint="A6"/>
          <w:sz w:val="20"/>
          <w:szCs w:val="20"/>
        </w:rPr>
        <w:t>fabric, which</w:t>
      </w:r>
      <w:r w:rsidRPr="000F6C0E">
        <w:rPr>
          <w:color w:val="595959" w:themeColor="text1" w:themeTint="A6"/>
          <w:sz w:val="20"/>
          <w:szCs w:val="20"/>
        </w:rPr>
        <w:t xml:space="preserve"> is composed of</w:t>
      </w:r>
      <w:r w:rsidR="00F61A90">
        <w:rPr>
          <w:color w:val="595959" w:themeColor="text1" w:themeTint="A6"/>
          <w:sz w:val="20"/>
          <w:szCs w:val="20"/>
        </w:rPr>
        <w:t xml:space="preserve"> a mixture of planned districts</w:t>
      </w:r>
      <w:r w:rsidRPr="000F6C0E">
        <w:rPr>
          <w:color w:val="595959" w:themeColor="text1" w:themeTint="A6"/>
          <w:sz w:val="20"/>
          <w:szCs w:val="20"/>
        </w:rPr>
        <w:t xml:space="preserve"> built by the government and private sector, and informal districts, self-generated to fulfil the needs of a rapidly expanding population. The case studies selected are continuous parts of the city that show variation in the urban fabric and a distinction between planned and informal districts. This paper argues that even though there is a high percentage of unplanned districts in close proximity to planned districts, the city as a whole functions and is connected. This indicates that there exists an underlying, naturally generated global structure, a super-grid, which can be used to better integrate between the different districts, both planned and informal </w:t>
      </w:r>
      <w:r w:rsidRPr="000F6C0E">
        <w:rPr>
          <w:color w:val="595959" w:themeColor="text1" w:themeTint="A6"/>
          <w:sz w:val="20"/>
          <w:szCs w:val="20"/>
        </w:rPr>
        <w:fldChar w:fldCharType="begin"/>
      </w:r>
      <w:r w:rsidRPr="000F6C0E">
        <w:rPr>
          <w:color w:val="595959" w:themeColor="text1" w:themeTint="A6"/>
          <w:sz w:val="20"/>
          <w:szCs w:val="20"/>
        </w:rPr>
        <w:instrText xml:space="preserve"> ADDIN ZOTERO_ITEM CSL_CITATION {"citationID":"RiKTE5p6","properties":{"formattedCitation":"(Peponis et al., 2015)","plainCitation":"(Peponis et al., 2015)"},"citationItems":[{"id":12,"uris":["http://zotero.org/users/local/iYyGbpt2/items/RC8RGHE2"],"uri":["http://zotero.org/users/local/iYyGbpt2/items/RC8RGHE2"],"itemData":{"id":12,"type":"article-journal","title":"Syntax and parametric analysis of superblock patterns","container-title":"The Journal of Space Syntax","page":"109–141","volume":"6","issue":"1","source":"Google Scholar","author":[{"family":"Peponis","given":"John"},{"family":"Feng","given":"Chen"},{"family":"Green","given":"David"},{"family":"Haynie","given":"Dawn"},{"family":"Kim","given":"Sung Hong"},{"family":"Sheng","given":"Qiang"},{"family":"Vialard","given":"Alice"},{"family":"Wang","given":"Haofeng"}],"issued":{"date-parts":[["2015"]]}}}],"schema":"https://github.com/citation-style-language/schema/raw/master/csl-citation.json"} </w:instrText>
      </w:r>
      <w:r w:rsidRPr="000F6C0E">
        <w:rPr>
          <w:color w:val="595959" w:themeColor="text1" w:themeTint="A6"/>
          <w:sz w:val="20"/>
          <w:szCs w:val="20"/>
        </w:rPr>
        <w:fldChar w:fldCharType="separate"/>
      </w:r>
      <w:r w:rsidRPr="000F6C0E">
        <w:rPr>
          <w:rFonts w:cs="Calibri"/>
          <w:color w:val="595959" w:themeColor="text1" w:themeTint="A6"/>
          <w:sz w:val="20"/>
          <w:szCs w:val="20"/>
        </w:rPr>
        <w:t>(Peponis et al., 2015)</w:t>
      </w:r>
      <w:r w:rsidRPr="000F6C0E">
        <w:rPr>
          <w:color w:val="595959" w:themeColor="text1" w:themeTint="A6"/>
          <w:sz w:val="20"/>
          <w:szCs w:val="20"/>
        </w:rPr>
        <w:fldChar w:fldCharType="end"/>
      </w:r>
      <w:r w:rsidRPr="000F6C0E">
        <w:rPr>
          <w:color w:val="595959" w:themeColor="text1" w:themeTint="A6"/>
          <w:sz w:val="20"/>
          <w:szCs w:val="20"/>
        </w:rPr>
        <w:t>.</w:t>
      </w:r>
      <w:r w:rsidRPr="000F6C0E">
        <w:rPr>
          <w:rFonts w:ascii="Futura Medium" w:hAnsi="Futura Medium" w:cs="Futura Medium"/>
          <w:color w:val="595959" w:themeColor="text1" w:themeTint="A6"/>
          <w:sz w:val="20"/>
          <w:szCs w:val="20"/>
        </w:rPr>
        <w:t xml:space="preserve"> </w:t>
      </w:r>
      <w:r w:rsidRPr="000F6C0E">
        <w:rPr>
          <w:color w:val="595959" w:themeColor="text1" w:themeTint="A6"/>
          <w:sz w:val="20"/>
          <w:szCs w:val="20"/>
        </w:rPr>
        <w:t xml:space="preserve">The study will show variations between the selected districts in terms of emergence, morphology and syntactical structure. The study will analyse syntactically the selected districts as they currently exist both locally within the district and globally in the entire case study. A similar analysis was conducted on informal settlements in Santiago, Chile. One of the principle findings was that the more spatially integrated the existing settlement is on its edge boundary with the surrounding urban layout, in terms of vehicular movement and local accessibility, the higher the level of self-generated economic activity and community development </w:t>
      </w:r>
      <w:r w:rsidRPr="000F6C0E">
        <w:rPr>
          <w:color w:val="595959" w:themeColor="text1" w:themeTint="A6"/>
          <w:sz w:val="20"/>
          <w:szCs w:val="20"/>
        </w:rPr>
        <w:fldChar w:fldCharType="begin"/>
      </w:r>
      <w:r w:rsidRPr="000F6C0E">
        <w:rPr>
          <w:color w:val="595959" w:themeColor="text1" w:themeTint="A6"/>
          <w:sz w:val="20"/>
          <w:szCs w:val="20"/>
        </w:rPr>
        <w:instrText xml:space="preserve"> ADDIN ZOTERO_ITEM CSL_CITATION {"citationID":"D7Yzy6oS","properties":{"formattedCitation":"(Hillier, Greene, &amp; Desyllas, 2000)","plainCitation":"(Hillier, Greene, &amp; Desyllas, 2000)"},"citationItems":[{"id":19,"uris":["http://zotero.org/users/local/iYyGbpt2/items/MCSAZ5M4"],"uri":["http://zotero.org/users/local/iYyGbpt2/items/MCSAZ5M4"],"itemData":{"id":19,"type":"article-journal","title":"Self-generated Neighbourhoods: the role of urban form in the consolidation of informal settlements","container-title":"Urban Design International","page":"61–96","volume":"5","issue":"2","source":"Google Scholar","shortTitle":"Self-generated Neighbourhoods","author":[{"family":"Hillier","given":"Bill"},{"family":"Greene","given":"Margarita"},{"family":"Desyllas","given":"Jake"}],"issued":{"date-parts":[["2000"]]}}}],"schema":"https://github.com/citation-style-language/schema/raw/master/csl-citation.json"} </w:instrText>
      </w:r>
      <w:r w:rsidRPr="000F6C0E">
        <w:rPr>
          <w:color w:val="595959" w:themeColor="text1" w:themeTint="A6"/>
          <w:sz w:val="20"/>
          <w:szCs w:val="20"/>
        </w:rPr>
        <w:fldChar w:fldCharType="separate"/>
      </w:r>
      <w:r w:rsidRPr="000F6C0E">
        <w:rPr>
          <w:rFonts w:cs="Calibri"/>
          <w:color w:val="595959" w:themeColor="text1" w:themeTint="A6"/>
          <w:sz w:val="20"/>
          <w:szCs w:val="20"/>
        </w:rPr>
        <w:t>(Hillier, Greene, &amp; Desyllas, 2000)</w:t>
      </w:r>
      <w:r w:rsidRPr="000F6C0E">
        <w:rPr>
          <w:color w:val="595959" w:themeColor="text1" w:themeTint="A6"/>
          <w:sz w:val="20"/>
          <w:szCs w:val="20"/>
        </w:rPr>
        <w:fldChar w:fldCharType="end"/>
      </w:r>
      <w:r w:rsidRPr="000F6C0E">
        <w:rPr>
          <w:color w:val="595959" w:themeColor="text1" w:themeTint="A6"/>
          <w:sz w:val="20"/>
          <w:szCs w:val="20"/>
        </w:rPr>
        <w:t>. This paper aims to build upon that, by exploring ways in which the existing informal settlements can be better integrated with the surrounding urban form to benefit the entire community by harnessing the super-grid. The analysis indicates that the highway super-grid is based on the pre-existing canal system in Cairo, but it is incomplete and creates a boundary around informal settlements rather than becoming a connector. The analysis also indicates that the main roads in informal settlements have developed using the same canal system</w:t>
      </w:r>
      <w:r w:rsidR="003179F8">
        <w:rPr>
          <w:color w:val="595959" w:themeColor="text1" w:themeTint="A6"/>
          <w:sz w:val="20"/>
          <w:szCs w:val="20"/>
        </w:rPr>
        <w:t xml:space="preserve"> super-grid</w:t>
      </w:r>
      <w:r w:rsidRPr="000F6C0E">
        <w:rPr>
          <w:color w:val="595959" w:themeColor="text1" w:themeTint="A6"/>
          <w:sz w:val="20"/>
          <w:szCs w:val="20"/>
        </w:rPr>
        <w:t xml:space="preserve"> and that this can be used to reconnect them to the city. After the initial syntactical and morphological analysis of the existing fabric, different approaches to create ‘syntactic stitching’ between the districts are suggested following the previous analysis and underlying global structure. The focus is on adjusting the existing fabric, such as aligning existing streets, creating new thoroughfares to increase edge movement and consolidation into the main urban form. </w:t>
      </w:r>
    </w:p>
    <w:p w:rsidR="00256327" w:rsidRPr="003A4371" w:rsidRDefault="00C011CD" w:rsidP="003179F8">
      <w:pPr>
        <w:spacing w:before="360" w:line="240" w:lineRule="auto"/>
        <w:ind w:left="-108"/>
        <w:rPr>
          <w:rFonts w:ascii="Futura Medium" w:hAnsi="Futura Medium" w:cs="Futura Medium"/>
          <w:color w:val="404040" w:themeColor="text1" w:themeTint="BF"/>
          <w:sz w:val="22"/>
          <w:szCs w:val="22"/>
        </w:rPr>
      </w:pPr>
      <w:r w:rsidRPr="00C011CD">
        <w:rPr>
          <w:rFonts w:ascii="Futura Medium" w:hAnsi="Futura Medium" w:cs="Futura Medium"/>
          <w:sz w:val="22"/>
          <w:szCs w:val="22"/>
        </w:rPr>
        <w:t>KEYWORDS</w:t>
      </w:r>
    </w:p>
    <w:p w:rsidR="0084044C" w:rsidRPr="00C011CD" w:rsidRDefault="003A4371" w:rsidP="003179F8">
      <w:pPr>
        <w:spacing w:line="240" w:lineRule="auto"/>
        <w:ind w:left="-108"/>
        <w:rPr>
          <w:rFonts w:ascii="Corbel" w:hAnsi="Corbel" w:cs="Arial"/>
          <w:color w:val="595959" w:themeColor="text1" w:themeTint="A6"/>
          <w:sz w:val="20"/>
          <w:szCs w:val="20"/>
        </w:rPr>
      </w:pPr>
      <w:r>
        <w:rPr>
          <w:rFonts w:ascii="Corbel" w:hAnsi="Corbel" w:cs="Arial"/>
          <w:color w:val="595959" w:themeColor="text1" w:themeTint="A6"/>
          <w:sz w:val="20"/>
          <w:szCs w:val="20"/>
        </w:rPr>
        <w:t>Informal Settlements, Boundaries, Syntactic Stitching, Spatial Integration, Super-grid</w:t>
      </w:r>
    </w:p>
    <w:p w:rsidR="00D90929" w:rsidRDefault="00C011CD" w:rsidP="003179F8">
      <w:pPr>
        <w:pStyle w:val="ListParagraph"/>
        <w:numPr>
          <w:ilvl w:val="0"/>
          <w:numId w:val="3"/>
        </w:numPr>
        <w:spacing w:before="360" w:line="240" w:lineRule="auto"/>
        <w:rPr>
          <w:rFonts w:ascii="Futura Medium" w:hAnsi="Futura Medium" w:cs="Futura Medium"/>
          <w:sz w:val="22"/>
          <w:szCs w:val="22"/>
        </w:rPr>
      </w:pPr>
      <w:r w:rsidRPr="004A4CAB">
        <w:rPr>
          <w:rFonts w:ascii="Futura Medium" w:hAnsi="Futura Medium" w:cs="Futura Medium"/>
          <w:sz w:val="22"/>
          <w:szCs w:val="22"/>
        </w:rPr>
        <w:t xml:space="preserve">INTRODUCTION </w:t>
      </w:r>
    </w:p>
    <w:p w:rsidR="00BC2633" w:rsidRPr="00BC2633" w:rsidRDefault="00BC2633" w:rsidP="00CC6802">
      <w:pPr>
        <w:pStyle w:val="ListParagraph"/>
        <w:spacing w:before="360" w:line="240" w:lineRule="auto"/>
        <w:ind w:left="252"/>
        <w:rPr>
          <w:rFonts w:ascii="Corbel" w:hAnsi="Corbel" w:cs="Futura Medium"/>
          <w:color w:val="595959" w:themeColor="text1" w:themeTint="A6"/>
          <w:sz w:val="20"/>
          <w:szCs w:val="20"/>
        </w:rPr>
      </w:pPr>
      <w:r w:rsidRPr="00BC2633">
        <w:rPr>
          <w:rFonts w:ascii="Corbel" w:hAnsi="Corbel" w:cs="Futura Medium"/>
          <w:color w:val="595959" w:themeColor="text1" w:themeTint="A6"/>
          <w:sz w:val="20"/>
          <w:szCs w:val="20"/>
        </w:rPr>
        <w:t xml:space="preserve">This paper presents </w:t>
      </w:r>
      <w:r>
        <w:rPr>
          <w:rFonts w:ascii="Corbel" w:hAnsi="Corbel" w:cs="Futura Medium"/>
          <w:color w:val="595959" w:themeColor="text1" w:themeTint="A6"/>
          <w:sz w:val="20"/>
          <w:szCs w:val="20"/>
        </w:rPr>
        <w:t>a case study on the western bank of the Nile in Cairo composed of a mixture of planned and informal settlements in cl</w:t>
      </w:r>
      <w:r w:rsidR="001C2BBF">
        <w:rPr>
          <w:rFonts w:ascii="Corbel" w:hAnsi="Corbel" w:cs="Futura Medium"/>
          <w:color w:val="595959" w:themeColor="text1" w:themeTint="A6"/>
          <w:sz w:val="20"/>
          <w:szCs w:val="20"/>
        </w:rPr>
        <w:t>ose proximity, a pattern that’s</w:t>
      </w:r>
      <w:r>
        <w:rPr>
          <w:rFonts w:ascii="Corbel" w:hAnsi="Corbel" w:cs="Futura Medium"/>
          <w:color w:val="595959" w:themeColor="text1" w:themeTint="A6"/>
          <w:sz w:val="20"/>
          <w:szCs w:val="20"/>
        </w:rPr>
        <w:t xml:space="preserve"> repeated throughout Cairo. In this case study, the main transport highways form boundaries and overpass the informal settlements, creating a disconnection between the local neighbourhoods and the global city. </w:t>
      </w:r>
      <w:r w:rsidR="00077350">
        <w:rPr>
          <w:rFonts w:ascii="Corbel" w:hAnsi="Corbel" w:cs="Futura Medium"/>
          <w:color w:val="595959" w:themeColor="text1" w:themeTint="A6"/>
          <w:sz w:val="20"/>
          <w:szCs w:val="20"/>
        </w:rPr>
        <w:t xml:space="preserve">These settlements have a coherent local structure but lack citywide connectivity. </w:t>
      </w:r>
      <w:r>
        <w:rPr>
          <w:rFonts w:ascii="Corbel" w:hAnsi="Corbel" w:cs="Futura Medium"/>
          <w:color w:val="595959" w:themeColor="text1" w:themeTint="A6"/>
          <w:sz w:val="20"/>
          <w:szCs w:val="20"/>
        </w:rPr>
        <w:t>This increases segregation in the urban fabric and leads to lack of access to resources and services</w:t>
      </w:r>
      <w:r w:rsidR="009D67AF">
        <w:rPr>
          <w:rFonts w:ascii="Corbel" w:hAnsi="Corbel" w:cs="Futura Medium"/>
          <w:color w:val="595959" w:themeColor="text1" w:themeTint="A6"/>
          <w:sz w:val="20"/>
          <w:szCs w:val="20"/>
        </w:rPr>
        <w:t>.</w:t>
      </w:r>
      <w:r w:rsidR="00CC6802">
        <w:rPr>
          <w:rFonts w:ascii="Corbel" w:hAnsi="Corbel" w:cs="Futura Medium"/>
          <w:color w:val="595959" w:themeColor="text1" w:themeTint="A6"/>
          <w:sz w:val="20"/>
          <w:szCs w:val="20"/>
        </w:rPr>
        <w:t xml:space="preserve"> </w:t>
      </w:r>
      <w:r w:rsidR="009D67AF">
        <w:rPr>
          <w:rFonts w:ascii="Corbel" w:hAnsi="Corbel" w:cs="Futura Medium"/>
          <w:color w:val="595959" w:themeColor="text1" w:themeTint="A6"/>
          <w:sz w:val="20"/>
          <w:szCs w:val="20"/>
        </w:rPr>
        <w:t>It also increases</w:t>
      </w:r>
      <w:r>
        <w:rPr>
          <w:rFonts w:ascii="Corbel" w:hAnsi="Corbel" w:cs="Futura Medium"/>
          <w:color w:val="595959" w:themeColor="text1" w:themeTint="A6"/>
          <w:sz w:val="20"/>
          <w:szCs w:val="20"/>
        </w:rPr>
        <w:t xml:space="preserve"> densification</w:t>
      </w:r>
      <w:r w:rsidR="00077350">
        <w:rPr>
          <w:rFonts w:ascii="Corbel" w:hAnsi="Corbel" w:cs="Futura Medium"/>
          <w:color w:val="595959" w:themeColor="text1" w:themeTint="A6"/>
          <w:sz w:val="20"/>
          <w:szCs w:val="20"/>
        </w:rPr>
        <w:t xml:space="preserve"> within informal </w:t>
      </w:r>
      <w:r w:rsidR="00CC6802">
        <w:rPr>
          <w:rFonts w:ascii="Corbel" w:hAnsi="Corbel" w:cs="Futura Medium"/>
          <w:color w:val="595959" w:themeColor="text1" w:themeTint="A6"/>
          <w:sz w:val="20"/>
          <w:szCs w:val="20"/>
        </w:rPr>
        <w:t>settlements,</w:t>
      </w:r>
      <w:r>
        <w:rPr>
          <w:rFonts w:ascii="Corbel" w:hAnsi="Corbel" w:cs="Futura Medium"/>
          <w:color w:val="595959" w:themeColor="text1" w:themeTint="A6"/>
          <w:sz w:val="20"/>
          <w:szCs w:val="20"/>
        </w:rPr>
        <w:t xml:space="preserve"> </w:t>
      </w:r>
      <w:r w:rsidR="00CC6802">
        <w:rPr>
          <w:rFonts w:ascii="Corbel" w:hAnsi="Corbel" w:cs="Futura Medium"/>
          <w:color w:val="595959" w:themeColor="text1" w:themeTint="A6"/>
          <w:sz w:val="20"/>
          <w:szCs w:val="20"/>
        </w:rPr>
        <w:t xml:space="preserve">as </w:t>
      </w:r>
      <w:r w:rsidR="00077350">
        <w:rPr>
          <w:rFonts w:ascii="Corbel" w:hAnsi="Corbel" w:cs="Futura Medium"/>
          <w:color w:val="595959" w:themeColor="text1" w:themeTint="A6"/>
          <w:sz w:val="20"/>
          <w:szCs w:val="20"/>
        </w:rPr>
        <w:t>they</w:t>
      </w:r>
      <w:r>
        <w:rPr>
          <w:rFonts w:ascii="Corbel" w:hAnsi="Corbel" w:cs="Futura Medium"/>
          <w:color w:val="595959" w:themeColor="text1" w:themeTint="A6"/>
          <w:sz w:val="20"/>
          <w:szCs w:val="20"/>
        </w:rPr>
        <w:t xml:space="preserve"> cannot grow outwards due to the highway hard edges</w:t>
      </w:r>
      <w:r w:rsidR="00CC6802">
        <w:rPr>
          <w:rFonts w:ascii="Corbel" w:hAnsi="Corbel" w:cs="Futura Medium"/>
          <w:color w:val="595959" w:themeColor="text1" w:themeTint="A6"/>
          <w:sz w:val="20"/>
          <w:szCs w:val="20"/>
        </w:rPr>
        <w:t>, which leads to increased social segregation and lack of consolidation into the main urban form</w:t>
      </w:r>
      <w:r>
        <w:rPr>
          <w:rFonts w:ascii="Corbel" w:hAnsi="Corbel" w:cs="Futura Medium"/>
          <w:color w:val="595959" w:themeColor="text1" w:themeTint="A6"/>
          <w:sz w:val="20"/>
          <w:szCs w:val="20"/>
        </w:rPr>
        <w:t xml:space="preserve">. </w:t>
      </w:r>
    </w:p>
    <w:p w:rsidR="00520F2C" w:rsidRDefault="00520F2C" w:rsidP="00BC2633">
      <w:pPr>
        <w:pStyle w:val="ListParagraph"/>
        <w:spacing w:before="360" w:line="240" w:lineRule="auto"/>
        <w:ind w:left="252"/>
        <w:rPr>
          <w:rFonts w:ascii="Corbel" w:hAnsi="Corbel" w:cs="Futura Medium"/>
          <w:color w:val="595959" w:themeColor="text1" w:themeTint="A6"/>
          <w:sz w:val="20"/>
          <w:szCs w:val="20"/>
        </w:rPr>
      </w:pPr>
    </w:p>
    <w:p w:rsidR="00E80F59" w:rsidRDefault="00E80F59" w:rsidP="00BC2633">
      <w:pPr>
        <w:pStyle w:val="ListParagraph"/>
        <w:spacing w:before="360" w:line="240" w:lineRule="auto"/>
        <w:ind w:left="252"/>
        <w:rPr>
          <w:rFonts w:ascii="Corbel" w:hAnsi="Corbel" w:cs="Futura Medium"/>
          <w:color w:val="595959" w:themeColor="text1" w:themeTint="A6"/>
          <w:sz w:val="20"/>
          <w:szCs w:val="20"/>
        </w:rPr>
      </w:pPr>
    </w:p>
    <w:p w:rsidR="00E80F59" w:rsidRDefault="00E80F59" w:rsidP="00BC2633">
      <w:pPr>
        <w:pStyle w:val="ListParagraph"/>
        <w:spacing w:before="360" w:line="240" w:lineRule="auto"/>
        <w:ind w:left="252"/>
        <w:rPr>
          <w:rFonts w:ascii="Corbel" w:hAnsi="Corbel" w:cs="Futura Medium"/>
          <w:color w:val="595959" w:themeColor="text1" w:themeTint="A6"/>
          <w:sz w:val="20"/>
          <w:szCs w:val="20"/>
        </w:rPr>
      </w:pPr>
      <w:r>
        <w:rPr>
          <w:rFonts w:ascii="Corbel" w:hAnsi="Corbel" w:cs="Futura Medium"/>
          <w:noProof/>
          <w:color w:val="595959" w:themeColor="text1" w:themeTint="A6"/>
          <w:sz w:val="20"/>
          <w:szCs w:val="20"/>
          <w:lang w:eastAsia="en-GB"/>
        </w:rPr>
        <w:drawing>
          <wp:inline distT="0" distB="0" distL="0" distR="0">
            <wp:extent cx="5219700" cy="4429125"/>
            <wp:effectExtent l="0" t="0" r="0" b="9525"/>
            <wp:docPr id="13" name="Picture 13" descr="H:\Research\SSS_PAPER\Resubmission\Case Stud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Research\SSS_PAPER\Resubmission\Case Study.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9700" cy="4429125"/>
                    </a:xfrm>
                    <a:prstGeom prst="rect">
                      <a:avLst/>
                    </a:prstGeom>
                    <a:noFill/>
                    <a:ln>
                      <a:noFill/>
                    </a:ln>
                  </pic:spPr>
                </pic:pic>
              </a:graphicData>
            </a:graphic>
          </wp:inline>
        </w:drawing>
      </w:r>
    </w:p>
    <w:p w:rsidR="00BC2633" w:rsidRPr="00235695" w:rsidRDefault="00235695" w:rsidP="00BC2633">
      <w:pPr>
        <w:pStyle w:val="ListParagraph"/>
        <w:spacing w:before="360" w:line="240" w:lineRule="auto"/>
        <w:ind w:left="252"/>
        <w:rPr>
          <w:rFonts w:ascii="Corbel" w:hAnsi="Corbel" w:cs="Futura Medium"/>
          <w:i/>
          <w:iCs/>
          <w:color w:val="595959" w:themeColor="text1" w:themeTint="A6"/>
          <w:sz w:val="18"/>
          <w:szCs w:val="18"/>
        </w:rPr>
      </w:pPr>
      <w:r w:rsidRPr="00235695">
        <w:rPr>
          <w:rFonts w:ascii="Corbel" w:hAnsi="Corbel" w:cs="Futura Medium"/>
          <w:i/>
          <w:iCs/>
          <w:color w:val="595959" w:themeColor="text1" w:themeTint="A6"/>
          <w:sz w:val="18"/>
          <w:szCs w:val="18"/>
        </w:rPr>
        <w:t>Figure 1: Satellite Imagery showing the case study highlighted in pink within the wider context of Cairo</w:t>
      </w:r>
    </w:p>
    <w:p w:rsidR="00235695" w:rsidRDefault="00235695" w:rsidP="003179F8">
      <w:pPr>
        <w:pStyle w:val="ListParagraph"/>
        <w:spacing w:before="360" w:line="240" w:lineRule="auto"/>
        <w:ind w:left="252"/>
        <w:rPr>
          <w:rFonts w:ascii="Corbel" w:hAnsi="Corbel" w:cs="Futura Medium"/>
          <w:i/>
          <w:color w:val="595959" w:themeColor="text1" w:themeTint="A6"/>
          <w:sz w:val="22"/>
          <w:szCs w:val="22"/>
        </w:rPr>
      </w:pPr>
    </w:p>
    <w:p w:rsidR="004A4CAB" w:rsidRPr="004A4CAB" w:rsidRDefault="009200B6" w:rsidP="003179F8">
      <w:pPr>
        <w:pStyle w:val="ListParagraph"/>
        <w:spacing w:before="360" w:line="240" w:lineRule="auto"/>
        <w:ind w:left="252"/>
        <w:rPr>
          <w:rFonts w:ascii="Corbel" w:hAnsi="Corbel" w:cs="Futura Medium"/>
          <w:i/>
          <w:color w:val="595959" w:themeColor="text1" w:themeTint="A6"/>
          <w:sz w:val="22"/>
          <w:szCs w:val="22"/>
        </w:rPr>
      </w:pPr>
      <w:r>
        <w:rPr>
          <w:rFonts w:ascii="Corbel" w:hAnsi="Corbel" w:cs="Futura Medium"/>
          <w:i/>
          <w:color w:val="595959" w:themeColor="text1" w:themeTint="A6"/>
          <w:sz w:val="22"/>
          <w:szCs w:val="22"/>
        </w:rPr>
        <w:t xml:space="preserve">1.1 </w:t>
      </w:r>
      <w:r w:rsidR="004A4CAB" w:rsidRPr="004A4CAB">
        <w:rPr>
          <w:rFonts w:ascii="Corbel" w:hAnsi="Corbel" w:cs="Futura Medium"/>
          <w:i/>
          <w:color w:val="595959" w:themeColor="text1" w:themeTint="A6"/>
          <w:sz w:val="22"/>
          <w:szCs w:val="22"/>
        </w:rPr>
        <w:t>Informality in Cairo: An Overview</w:t>
      </w:r>
    </w:p>
    <w:p w:rsidR="004A4CAB" w:rsidRDefault="004A4CAB" w:rsidP="00042398">
      <w:pPr>
        <w:pStyle w:val="ListParagraph"/>
        <w:spacing w:before="360" w:line="240" w:lineRule="auto"/>
        <w:ind w:left="252"/>
        <w:rPr>
          <w:rFonts w:ascii="Corbel" w:hAnsi="Corbel" w:cs="Futura Medium"/>
          <w:color w:val="595959" w:themeColor="text1" w:themeTint="A6"/>
          <w:sz w:val="20"/>
          <w:szCs w:val="20"/>
        </w:rPr>
      </w:pPr>
      <w:r w:rsidRPr="004A4CAB">
        <w:rPr>
          <w:rFonts w:ascii="Corbel" w:hAnsi="Corbel" w:cs="Futura Medium"/>
          <w:color w:val="595959" w:themeColor="text1" w:themeTint="A6"/>
          <w:sz w:val="20"/>
          <w:szCs w:val="20"/>
        </w:rPr>
        <w:t>The estimate from</w:t>
      </w:r>
      <w:r w:rsidR="00F23949">
        <w:rPr>
          <w:rFonts w:ascii="Corbel" w:hAnsi="Corbel" w:cs="Futura Medium"/>
          <w:color w:val="595959" w:themeColor="text1" w:themeTint="A6"/>
          <w:sz w:val="20"/>
          <w:szCs w:val="20"/>
        </w:rPr>
        <w:t xml:space="preserve"> the Ministry of Housing is</w:t>
      </w:r>
      <w:r w:rsidRPr="004A4CAB">
        <w:rPr>
          <w:rFonts w:ascii="Corbel" w:hAnsi="Corbel" w:cs="Futura Medium"/>
          <w:color w:val="595959" w:themeColor="text1" w:themeTint="A6"/>
          <w:sz w:val="20"/>
          <w:szCs w:val="20"/>
        </w:rPr>
        <w:t xml:space="preserve"> a quarter</w:t>
      </w:r>
      <w:r>
        <w:rPr>
          <w:rFonts w:ascii="Corbel" w:hAnsi="Corbel" w:cs="Futura Medium"/>
          <w:color w:val="595959" w:themeColor="text1" w:themeTint="A6"/>
          <w:sz w:val="20"/>
          <w:szCs w:val="20"/>
        </w:rPr>
        <w:t xml:space="preserve"> of</w:t>
      </w:r>
      <w:r w:rsidR="00E012EF">
        <w:rPr>
          <w:rFonts w:ascii="Corbel" w:hAnsi="Corbel" w:cs="Futura Medium"/>
          <w:color w:val="595959" w:themeColor="text1" w:themeTint="A6"/>
          <w:sz w:val="20"/>
          <w:szCs w:val="20"/>
        </w:rPr>
        <w:t xml:space="preserve"> Greater</w:t>
      </w:r>
      <w:r w:rsidRPr="004A4CAB">
        <w:rPr>
          <w:rFonts w:ascii="Corbel" w:hAnsi="Corbel" w:cs="Futura Medium"/>
          <w:color w:val="595959" w:themeColor="text1" w:themeTint="A6"/>
          <w:sz w:val="20"/>
          <w:szCs w:val="20"/>
        </w:rPr>
        <w:t xml:space="preserve"> Cairo is informal settlements, but independent researchers have placed that figure at more than half, with some estimates reaching two-thirds, depending on</w:t>
      </w:r>
      <w:r w:rsidR="00E012EF">
        <w:rPr>
          <w:rFonts w:ascii="Corbel" w:hAnsi="Corbel" w:cs="Futura Medium"/>
          <w:color w:val="595959" w:themeColor="text1" w:themeTint="A6"/>
          <w:sz w:val="20"/>
          <w:szCs w:val="20"/>
        </w:rPr>
        <w:t xml:space="preserve"> their definition of “informal”. </w:t>
      </w:r>
      <w:r w:rsidRPr="004A4CAB">
        <w:rPr>
          <w:rFonts w:ascii="Corbel" w:hAnsi="Corbel" w:cs="Futura Medium"/>
          <w:color w:val="595959" w:themeColor="text1" w:themeTint="A6"/>
          <w:sz w:val="20"/>
          <w:szCs w:val="20"/>
        </w:rPr>
        <w:t>The richest of the citizens live in desert satellite cities and gated compounds while the majority live in deteriorated planned areas or</w:t>
      </w:r>
      <w:r w:rsidR="00042398">
        <w:rPr>
          <w:rFonts w:ascii="Corbel" w:hAnsi="Corbel" w:cs="Futura Medium"/>
          <w:color w:val="595959" w:themeColor="text1" w:themeTint="A6"/>
          <w:sz w:val="20"/>
          <w:szCs w:val="20"/>
        </w:rPr>
        <w:t xml:space="preserve"> illegal, informal settlements </w:t>
      </w:r>
      <w:r w:rsidR="00683599">
        <w:rPr>
          <w:rFonts w:ascii="Corbel" w:hAnsi="Corbel" w:cs="Futura Medium"/>
          <w:color w:val="595959" w:themeColor="text1" w:themeTint="A6"/>
          <w:sz w:val="20"/>
          <w:szCs w:val="20"/>
        </w:rPr>
        <w:fldChar w:fldCharType="begin"/>
      </w:r>
      <w:r w:rsidR="00683599">
        <w:rPr>
          <w:rFonts w:ascii="Corbel" w:hAnsi="Corbel" w:cs="Futura Medium"/>
          <w:color w:val="595959" w:themeColor="text1" w:themeTint="A6"/>
          <w:sz w:val="20"/>
          <w:szCs w:val="20"/>
        </w:rPr>
        <w:instrText xml:space="preserve"> ADDIN ZOTERO_ITEM CSL_CITATION {"citationID":"aeuvl49c9p","properties":{"formattedCitation":"(Sims, 2010)","plainCitation":"(Sims, 2010)"},"citationItems":[{"id":153,"uris":["http://zotero.org/users/local/iYyGbpt2/items/DKBERAKS"],"uri":["http://zotero.org/users/local/iYyGbpt2/items/DKBERAKS"],"itemData":{"id":153,"type":"book","title":"Understanding Cairo: The Logic of a City Out of Control","publisher":"American University in Cairo Press","number-of-pages":"335","source":"Google Books","abstract":"Trying to make sense of the urban giant that is Cairo  This book moves beyond superficial generalizations about Cairo as a chaotic metropolis in the developing world into an analysis of the ways the city's eighteen million inhabitants have, in the face of a largely neglectful government, built and shaped their own city. Using a wealth of recent studies on Greater Cairo and a deep reading of informal urban processes, the city and its recent history are portrayed and mapped: the huge, spontaneous neighborhoods; housing; traffic and transport; city government; and its people and their enterprises. The failed attempts of the State to create the new, modern Egypt in the deserts surrounding Cairo and their unintended consequences as a colossal speculative frontier are given a special focus. The book argues that understanding a city such as Cairo is not a daunting task as long as pre-conceived notions are discarded and care is taken to apprehend available information and to assess it with a critical eye. In the","ISBN":"978-977-416-404-0","note":"Google-Books-ID: _9gKRQAACAAJ","shortTitle":"Understanding Cairo","language":"en","author":[{"family":"Sims","given":"David"}],"issued":{"date-parts":[["2010"]]}}}],"schema":"https://github.com/citation-style-language/schema/raw/master/csl-citation.json"} </w:instrText>
      </w:r>
      <w:r w:rsidR="00683599">
        <w:rPr>
          <w:rFonts w:ascii="Corbel" w:hAnsi="Corbel" w:cs="Futura Medium"/>
          <w:color w:val="595959" w:themeColor="text1" w:themeTint="A6"/>
          <w:sz w:val="20"/>
          <w:szCs w:val="20"/>
        </w:rPr>
        <w:fldChar w:fldCharType="separate"/>
      </w:r>
      <w:r w:rsidR="00683599" w:rsidRPr="00683599">
        <w:rPr>
          <w:rFonts w:ascii="Corbel" w:hAnsi="Corbel"/>
          <w:sz w:val="20"/>
        </w:rPr>
        <w:t>(Sims, 2010)</w:t>
      </w:r>
      <w:r w:rsidR="00683599">
        <w:rPr>
          <w:rFonts w:ascii="Corbel" w:hAnsi="Corbel" w:cs="Futura Medium"/>
          <w:color w:val="595959" w:themeColor="text1" w:themeTint="A6"/>
          <w:sz w:val="20"/>
          <w:szCs w:val="20"/>
        </w:rPr>
        <w:fldChar w:fldCharType="end"/>
      </w:r>
      <w:r w:rsidR="00683599">
        <w:rPr>
          <w:rFonts w:ascii="Corbel" w:hAnsi="Corbel" w:cs="Futura Medium"/>
          <w:color w:val="595959" w:themeColor="text1" w:themeTint="A6"/>
          <w:sz w:val="20"/>
          <w:szCs w:val="20"/>
        </w:rPr>
        <w:t>.</w:t>
      </w:r>
    </w:p>
    <w:p w:rsidR="004A4CAB" w:rsidRPr="004A4CAB" w:rsidRDefault="004A4CAB" w:rsidP="003179F8">
      <w:pPr>
        <w:pStyle w:val="ListParagraph"/>
        <w:spacing w:before="360" w:line="240" w:lineRule="auto"/>
        <w:ind w:left="252"/>
        <w:rPr>
          <w:rFonts w:ascii="Corbel" w:hAnsi="Corbel" w:cs="Futura Medium"/>
          <w:color w:val="595959" w:themeColor="text1" w:themeTint="A6"/>
          <w:sz w:val="20"/>
          <w:szCs w:val="20"/>
        </w:rPr>
      </w:pPr>
    </w:p>
    <w:p w:rsidR="004A4CAB" w:rsidRPr="004A4CAB" w:rsidRDefault="009200B6" w:rsidP="003179F8">
      <w:pPr>
        <w:pStyle w:val="ListParagraph"/>
        <w:spacing w:before="360" w:line="240" w:lineRule="auto"/>
        <w:ind w:left="252"/>
        <w:rPr>
          <w:rFonts w:ascii="Corbel" w:hAnsi="Corbel" w:cs="Futura Medium"/>
          <w:i/>
          <w:color w:val="595959" w:themeColor="text1" w:themeTint="A6"/>
          <w:sz w:val="22"/>
          <w:szCs w:val="22"/>
        </w:rPr>
      </w:pPr>
      <w:r>
        <w:rPr>
          <w:rFonts w:ascii="Corbel" w:hAnsi="Corbel" w:cs="Futura Medium"/>
          <w:i/>
          <w:color w:val="595959" w:themeColor="text1" w:themeTint="A6"/>
          <w:sz w:val="22"/>
          <w:szCs w:val="22"/>
        </w:rPr>
        <w:t xml:space="preserve">1.2 </w:t>
      </w:r>
      <w:r w:rsidR="004A4CAB" w:rsidRPr="004A4CAB">
        <w:rPr>
          <w:rFonts w:ascii="Corbel" w:hAnsi="Corbel" w:cs="Futura Medium"/>
          <w:i/>
          <w:color w:val="595959" w:themeColor="text1" w:themeTint="A6"/>
          <w:sz w:val="22"/>
          <w:szCs w:val="22"/>
        </w:rPr>
        <w:t>State Policy and Al-Majhud al-Dhati</w:t>
      </w:r>
    </w:p>
    <w:p w:rsidR="004A4CAB" w:rsidRPr="004A4CAB" w:rsidRDefault="004A4CAB" w:rsidP="001C2BBF">
      <w:pPr>
        <w:pStyle w:val="ListParagraph"/>
        <w:spacing w:before="360" w:line="240" w:lineRule="auto"/>
        <w:ind w:left="252"/>
        <w:rPr>
          <w:rFonts w:ascii="Corbel" w:hAnsi="Corbel" w:cs="Futura Medium"/>
          <w:color w:val="595959" w:themeColor="text1" w:themeTint="A6"/>
          <w:sz w:val="20"/>
          <w:szCs w:val="20"/>
        </w:rPr>
      </w:pPr>
      <w:r w:rsidRPr="004A4CAB">
        <w:rPr>
          <w:rFonts w:ascii="Corbel" w:hAnsi="Corbel" w:cs="Futura Medium"/>
          <w:color w:val="595959" w:themeColor="text1" w:themeTint="A6"/>
          <w:sz w:val="20"/>
          <w:szCs w:val="20"/>
        </w:rPr>
        <w:t>In order to study informality, the state policies and laws that led to i</w:t>
      </w:r>
      <w:r w:rsidR="00E012EF">
        <w:rPr>
          <w:rFonts w:ascii="Corbel" w:hAnsi="Corbel" w:cs="Futura Medium"/>
          <w:color w:val="595959" w:themeColor="text1" w:themeTint="A6"/>
          <w:sz w:val="20"/>
          <w:szCs w:val="20"/>
        </w:rPr>
        <w:t xml:space="preserve">ts </w:t>
      </w:r>
      <w:r w:rsidRPr="004A4CAB">
        <w:rPr>
          <w:rFonts w:ascii="Corbel" w:hAnsi="Corbel" w:cs="Futura Medium"/>
          <w:color w:val="595959" w:themeColor="text1" w:themeTint="A6"/>
          <w:sz w:val="20"/>
          <w:szCs w:val="20"/>
        </w:rPr>
        <w:t>growth must be examined.</w:t>
      </w:r>
      <w:r w:rsidR="00E012EF">
        <w:rPr>
          <w:rFonts w:ascii="Corbel" w:hAnsi="Corbel" w:cs="Futura Medium"/>
          <w:color w:val="595959" w:themeColor="text1" w:themeTint="A6"/>
          <w:sz w:val="20"/>
          <w:szCs w:val="20"/>
        </w:rPr>
        <w:t xml:space="preserve"> With the </w:t>
      </w:r>
      <w:r w:rsidR="00343ADD">
        <w:rPr>
          <w:rFonts w:ascii="Corbel" w:hAnsi="Corbel" w:cs="Futura Medium"/>
          <w:color w:val="595959" w:themeColor="text1" w:themeTint="A6"/>
          <w:sz w:val="20"/>
          <w:szCs w:val="20"/>
        </w:rPr>
        <w:t>1952,</w:t>
      </w:r>
      <w:r w:rsidR="00E012EF">
        <w:rPr>
          <w:rFonts w:ascii="Corbel" w:hAnsi="Corbel" w:cs="Futura Medium"/>
          <w:color w:val="595959" w:themeColor="text1" w:themeTint="A6"/>
          <w:sz w:val="20"/>
          <w:szCs w:val="20"/>
        </w:rPr>
        <w:t xml:space="preserve"> revolution came</w:t>
      </w:r>
      <w:r w:rsidRPr="004A4CAB">
        <w:rPr>
          <w:rFonts w:ascii="Corbel" w:hAnsi="Corbel" w:cs="Futura Medium"/>
          <w:color w:val="595959" w:themeColor="text1" w:themeTint="A6"/>
          <w:sz w:val="20"/>
          <w:szCs w:val="20"/>
        </w:rPr>
        <w:t xml:space="preserve"> </w:t>
      </w:r>
      <w:r w:rsidR="00E012EF">
        <w:rPr>
          <w:rFonts w:ascii="Corbel" w:hAnsi="Corbel" w:cs="Futura Medium"/>
          <w:color w:val="595959" w:themeColor="text1" w:themeTint="A6"/>
          <w:sz w:val="20"/>
          <w:szCs w:val="20"/>
        </w:rPr>
        <w:t xml:space="preserve">laws to change land ownership, </w:t>
      </w:r>
      <w:r w:rsidRPr="004A4CAB">
        <w:rPr>
          <w:rFonts w:ascii="Corbel" w:hAnsi="Corbel" w:cs="Futura Medium"/>
          <w:color w:val="595959" w:themeColor="text1" w:themeTint="A6"/>
          <w:sz w:val="20"/>
          <w:szCs w:val="20"/>
        </w:rPr>
        <w:t xml:space="preserve">known as the Land Reform Laws under Gamal Abdel Nasser’s Arab Socialism. </w:t>
      </w:r>
      <w:r w:rsidR="00E012EF">
        <w:rPr>
          <w:rFonts w:ascii="Corbel" w:hAnsi="Corbel" w:cs="Futura Medium"/>
          <w:color w:val="595959" w:themeColor="text1" w:themeTint="A6"/>
          <w:sz w:val="20"/>
          <w:szCs w:val="20"/>
        </w:rPr>
        <w:t>Before</w:t>
      </w:r>
      <w:r w:rsidRPr="004A4CAB">
        <w:rPr>
          <w:rFonts w:ascii="Corbel" w:hAnsi="Corbel" w:cs="Futura Medium"/>
          <w:color w:val="595959" w:themeColor="text1" w:themeTint="A6"/>
          <w:sz w:val="20"/>
          <w:szCs w:val="20"/>
        </w:rPr>
        <w:t xml:space="preserve"> the revolution, 3% of the population owned 80% of cultivated agricultural land, with farmer</w:t>
      </w:r>
      <w:r w:rsidR="00E012EF">
        <w:rPr>
          <w:rFonts w:ascii="Corbel" w:hAnsi="Corbel" w:cs="Futura Medium"/>
          <w:color w:val="595959" w:themeColor="text1" w:themeTint="A6"/>
          <w:sz w:val="20"/>
          <w:szCs w:val="20"/>
        </w:rPr>
        <w:t>s</w:t>
      </w:r>
      <w:r w:rsidRPr="004A4CAB">
        <w:rPr>
          <w:rFonts w:ascii="Corbel" w:hAnsi="Corbel" w:cs="Futura Medium"/>
          <w:color w:val="595959" w:themeColor="text1" w:themeTint="A6"/>
          <w:sz w:val="20"/>
          <w:szCs w:val="20"/>
        </w:rPr>
        <w:t xml:space="preserve"> renting </w:t>
      </w:r>
      <w:r w:rsidR="00E012EF">
        <w:rPr>
          <w:rFonts w:ascii="Corbel" w:hAnsi="Corbel" w:cs="Futura Medium"/>
          <w:color w:val="595959" w:themeColor="text1" w:themeTint="A6"/>
          <w:sz w:val="20"/>
          <w:szCs w:val="20"/>
        </w:rPr>
        <w:t>their</w:t>
      </w:r>
      <w:r w:rsidRPr="004A4CAB">
        <w:rPr>
          <w:rFonts w:ascii="Corbel" w:hAnsi="Corbel" w:cs="Futura Medium"/>
          <w:color w:val="595959" w:themeColor="text1" w:themeTint="A6"/>
          <w:sz w:val="20"/>
          <w:szCs w:val="20"/>
        </w:rPr>
        <w:t xml:space="preserve"> land from the aristocracy at high prices and </w:t>
      </w:r>
      <w:r w:rsidR="001C2BBF">
        <w:rPr>
          <w:rFonts w:ascii="Corbel" w:hAnsi="Corbel" w:cs="Futura Medium"/>
          <w:color w:val="595959" w:themeColor="text1" w:themeTint="A6"/>
          <w:sz w:val="20"/>
          <w:szCs w:val="20"/>
        </w:rPr>
        <w:t>taking on debts</w:t>
      </w:r>
      <w:r w:rsidRPr="004A4CAB">
        <w:rPr>
          <w:rFonts w:ascii="Corbel" w:hAnsi="Corbel" w:cs="Futura Medium"/>
          <w:color w:val="595959" w:themeColor="text1" w:themeTint="A6"/>
          <w:sz w:val="20"/>
          <w:szCs w:val="20"/>
        </w:rPr>
        <w:t xml:space="preserve">. The laws aimed to increase land ownership by allowing farmers to pay off the land over 30 years and set a limit of 200 feddans (100 acres) to the land one family could own. </w:t>
      </w:r>
      <w:r w:rsidR="009740D3">
        <w:rPr>
          <w:rFonts w:ascii="Corbel" w:hAnsi="Corbel" w:cs="Futura Medium"/>
          <w:color w:val="595959" w:themeColor="text1" w:themeTint="A6"/>
          <w:sz w:val="20"/>
          <w:szCs w:val="20"/>
        </w:rPr>
        <w:t>Land</w:t>
      </w:r>
      <w:r w:rsidRPr="004A4CAB">
        <w:rPr>
          <w:rFonts w:ascii="Corbel" w:hAnsi="Corbel" w:cs="Futura Medium"/>
          <w:color w:val="595959" w:themeColor="text1" w:themeTint="A6"/>
          <w:sz w:val="20"/>
          <w:szCs w:val="20"/>
        </w:rPr>
        <w:t xml:space="preserve"> that was confiscated from families that owned above the limit was redistributed to the landless farmers (fellaheen) which comprised approximately 20% of the population </w:t>
      </w:r>
      <w:r w:rsidR="00683599">
        <w:rPr>
          <w:rFonts w:ascii="Corbel" w:hAnsi="Corbel" w:cs="Futura Medium"/>
          <w:color w:val="595959" w:themeColor="text1" w:themeTint="A6"/>
          <w:sz w:val="20"/>
          <w:szCs w:val="20"/>
        </w:rPr>
        <w:fldChar w:fldCharType="begin"/>
      </w:r>
      <w:r w:rsidR="00683599">
        <w:rPr>
          <w:rFonts w:ascii="Corbel" w:hAnsi="Corbel" w:cs="Futura Medium"/>
          <w:color w:val="595959" w:themeColor="text1" w:themeTint="A6"/>
          <w:sz w:val="20"/>
          <w:szCs w:val="20"/>
        </w:rPr>
        <w:instrText xml:space="preserve"> ADDIN ZOTERO_ITEM CSL_CITATION {"citationID":"a2202ketb2g","properties":{"formattedCitation":"(Osman, 2010)","plainCitation":"(Osman, 2010)"},"citationItems":[{"id":5,"uris":["http://zotero.org/users/local/iYyGbpt2/items/HUPTTHB9"],"uri":["http://zotero.org/users/local/iYyGbpt2/items/HUPTTHB9"],"itemData":{"id":5,"type":"book","title":"Egypt on the Brink: From Nasser to Mubarak","publisher":"Yale University Press","ISBN":"978-0-300-16275-2","author":[{"family":"Osman","given":"Tarek"}],"issued":{"date-parts":[["2010"]]}}}],"schema":"https://github.com/citation-style-language/schema/raw/master/csl-citation.json"} </w:instrText>
      </w:r>
      <w:r w:rsidR="00683599">
        <w:rPr>
          <w:rFonts w:ascii="Corbel" w:hAnsi="Corbel" w:cs="Futura Medium"/>
          <w:color w:val="595959" w:themeColor="text1" w:themeTint="A6"/>
          <w:sz w:val="20"/>
          <w:szCs w:val="20"/>
        </w:rPr>
        <w:fldChar w:fldCharType="separate"/>
      </w:r>
      <w:r w:rsidR="00683599" w:rsidRPr="00683599">
        <w:rPr>
          <w:rFonts w:ascii="Corbel" w:hAnsi="Corbel"/>
          <w:sz w:val="20"/>
        </w:rPr>
        <w:t>(Osman, 2010)</w:t>
      </w:r>
      <w:r w:rsidR="00683599">
        <w:rPr>
          <w:rFonts w:ascii="Corbel" w:hAnsi="Corbel" w:cs="Futura Medium"/>
          <w:color w:val="595959" w:themeColor="text1" w:themeTint="A6"/>
          <w:sz w:val="20"/>
          <w:szCs w:val="20"/>
        </w:rPr>
        <w:fldChar w:fldCharType="end"/>
      </w:r>
      <w:r w:rsidRPr="004A4CAB">
        <w:rPr>
          <w:rFonts w:ascii="Corbel" w:hAnsi="Corbel" w:cs="Futura Medium"/>
          <w:color w:val="595959" w:themeColor="text1" w:themeTint="A6"/>
          <w:sz w:val="20"/>
          <w:szCs w:val="20"/>
        </w:rPr>
        <w:t>.</w:t>
      </w:r>
    </w:p>
    <w:p w:rsidR="004A4CAB" w:rsidRPr="004A4CAB" w:rsidRDefault="004A4CAB" w:rsidP="00A20F48">
      <w:pPr>
        <w:pStyle w:val="ListParagraph"/>
        <w:spacing w:before="360" w:line="240" w:lineRule="auto"/>
        <w:ind w:left="252"/>
        <w:rPr>
          <w:rFonts w:ascii="Corbel" w:hAnsi="Corbel" w:cs="Futura Medium"/>
          <w:color w:val="595959" w:themeColor="text1" w:themeTint="A6"/>
          <w:sz w:val="20"/>
          <w:szCs w:val="20"/>
        </w:rPr>
      </w:pPr>
      <w:r w:rsidRPr="004A4CAB">
        <w:rPr>
          <w:rFonts w:ascii="Corbel" w:hAnsi="Corbel" w:cs="Futura Medium"/>
          <w:color w:val="595959" w:themeColor="text1" w:themeTint="A6"/>
          <w:sz w:val="20"/>
          <w:szCs w:val="20"/>
        </w:rPr>
        <w:t xml:space="preserve">After a number of revisions, these laws were abolished in the 1980’s with the rise of neoliberalism, but the farmers that owned their land retained ownership. In the 1980’s there was a period of rapid urbanisation, with the state encouraging construction and self-reliance under </w:t>
      </w:r>
      <w:r w:rsidRPr="004A4CAB">
        <w:rPr>
          <w:rFonts w:ascii="Corbel" w:hAnsi="Corbel" w:cs="Futura Medium"/>
          <w:color w:val="595959" w:themeColor="text1" w:themeTint="A6"/>
          <w:sz w:val="20"/>
          <w:szCs w:val="20"/>
        </w:rPr>
        <w:lastRenderedPageBreak/>
        <w:t xml:space="preserve">the neoliberal </w:t>
      </w:r>
      <w:r w:rsidRPr="003179F8">
        <w:rPr>
          <w:rFonts w:ascii="Corbel" w:hAnsi="Corbel" w:cs="Futura Medium"/>
          <w:i/>
          <w:color w:val="595959" w:themeColor="text1" w:themeTint="A6"/>
          <w:sz w:val="20"/>
          <w:szCs w:val="20"/>
        </w:rPr>
        <w:t>‘Infitah’</w:t>
      </w:r>
      <w:r w:rsidRPr="004A4CAB">
        <w:rPr>
          <w:rFonts w:ascii="Corbel" w:hAnsi="Corbel" w:cs="Futura Medium"/>
          <w:color w:val="595959" w:themeColor="text1" w:themeTint="A6"/>
          <w:sz w:val="20"/>
          <w:szCs w:val="20"/>
        </w:rPr>
        <w:t xml:space="preserve"> or Open Door Policy, which aimed to increase private investment but led to reduced state social spending on housing, education and healthcare.  It was then informal settlements started to make an appearance </w:t>
      </w:r>
      <w:r w:rsidR="00683599">
        <w:rPr>
          <w:rFonts w:ascii="Corbel" w:hAnsi="Corbel" w:cs="Futura Medium"/>
          <w:color w:val="595959" w:themeColor="text1" w:themeTint="A6"/>
          <w:sz w:val="20"/>
          <w:szCs w:val="20"/>
        </w:rPr>
        <w:fldChar w:fldCharType="begin"/>
      </w:r>
      <w:r w:rsidR="00683599">
        <w:rPr>
          <w:rFonts w:ascii="Corbel" w:hAnsi="Corbel" w:cs="Futura Medium"/>
          <w:color w:val="595959" w:themeColor="text1" w:themeTint="A6"/>
          <w:sz w:val="20"/>
          <w:szCs w:val="20"/>
        </w:rPr>
        <w:instrText xml:space="preserve"> ADDIN ZOTERO_ITEM CSL_CITATION {"citationID":"a93c1a8cql","properties":{"formattedCitation":"(Singerman &amp; Amar, 2006)","plainCitation":"(Singerman &amp; Amar, 2006)"},"citationItems":[{"id":221,"uris":["http://zotero.org/users/local/iYyGbpt2/items/WE8WAAWJ"],"uri":["http://zotero.org/users/local/iYyGbpt2/items/WE8WAAWJ"],"itemData":{"id":221,"type":"book","title":"Cairo Cosmopolitan: Politics, Culture, and Urban Space in the New Globalized Middle East","publisher":"American Univ in Cairo Press","number-of-pages":"570","source":"Google Books","abstract":"In the cities of the Arab world, while the media focus overwhelmingly on questions of religiosity and war, the future of urban modernity and political globalism is taking shape. As the Egyptian state reaches out to capture the apparent promises of neoliberalism, Cairenes struggle over andredefine their place, identity, and material welfare. Bringing together a distinguished interdisciplinary group of scholars, this volume explores what happens when new forms of privatization meet collectivist pasts, public space is sold off to satisfy investor needs and tourist gazes, and the stateplans for Egypt's future in desert cities while stigmatizing and neglecting Cairo's popular neighborhoods. These dynamics produce surprising contradictions and juxtapositions that are coming to define today's Middle East. Luxury malls owned by the military or foreign investors compete withflourishing but criminalized open-air markets; Nubian, Upper Egyptian and labor-migrant identities confront a renaissance of Arab nationalism; and new chic coffee houses, crumbling movie palaces, and resurgent working-class cultures offer radically clashing versions of public and gender sociability.This volume launches the Cairo School of Urban Studies, committed to fusing political-economy and ethnographic methods and sensitive to ambivalence and contingency, to reveal the new contours and patterns of modern power emerging in the urban frame. Cairo shows us that divergentcosmopolitanisms--both elite and working-class--are emerging across a broad spectrum of the polity, making new claims for political space, recognition, and representation. Contributors: Mona Abaza, Nezar AlSayyad, Paul Amar, Walter Armbrust, Vincent Battesti, Fanny Colonna, Eric Denis, DalilaElKerdany, Yasser Elsheshtawy, Farha Ghannam, Galila El Kadi, Anouk de Koning, Petra Kuppinger, Anna Madoeuf, Catherine Miller, Nicolas Puig, Said Sadek, Omnia El Shakry, Diane Singerman, Elizabeth A. Smith, Leila Vignal, Caroline Williams.","ISBN":"978-977-424-928-0","note":"Google-Books-ID: U_0RRizglmMC","shortTitle":"Cairo Cosmopolitan","language":"en","author":[{"family":"Singerman","given":"Diane"},{"family":"Amar","given":"Paul"}],"issued":{"date-parts":[["2006"]]}}}],"schema":"https://github.com/citation-style-language/schema/raw/master/csl-citation.json"} </w:instrText>
      </w:r>
      <w:r w:rsidR="00683599">
        <w:rPr>
          <w:rFonts w:ascii="Corbel" w:hAnsi="Corbel" w:cs="Futura Medium"/>
          <w:color w:val="595959" w:themeColor="text1" w:themeTint="A6"/>
          <w:sz w:val="20"/>
          <w:szCs w:val="20"/>
        </w:rPr>
        <w:fldChar w:fldCharType="separate"/>
      </w:r>
      <w:r w:rsidR="00683599" w:rsidRPr="00683599">
        <w:rPr>
          <w:rFonts w:ascii="Corbel" w:hAnsi="Corbel"/>
          <w:sz w:val="20"/>
        </w:rPr>
        <w:t>(Singerman &amp; Amar, 2006)</w:t>
      </w:r>
      <w:r w:rsidR="00683599">
        <w:rPr>
          <w:rFonts w:ascii="Corbel" w:hAnsi="Corbel" w:cs="Futura Medium"/>
          <w:color w:val="595959" w:themeColor="text1" w:themeTint="A6"/>
          <w:sz w:val="20"/>
          <w:szCs w:val="20"/>
        </w:rPr>
        <w:fldChar w:fldCharType="end"/>
      </w:r>
      <w:r w:rsidR="00683599">
        <w:rPr>
          <w:rFonts w:ascii="Corbel" w:hAnsi="Corbel" w:cs="Futura Medium"/>
          <w:color w:val="595959" w:themeColor="text1" w:themeTint="A6"/>
          <w:sz w:val="20"/>
          <w:szCs w:val="20"/>
        </w:rPr>
        <w:t>.</w:t>
      </w:r>
    </w:p>
    <w:p w:rsidR="004A4CAB" w:rsidRDefault="004A4CAB" w:rsidP="00042398">
      <w:pPr>
        <w:pStyle w:val="ListParagraph"/>
        <w:spacing w:before="360" w:line="240" w:lineRule="auto"/>
        <w:ind w:left="252"/>
        <w:rPr>
          <w:rFonts w:ascii="Corbel" w:hAnsi="Corbel" w:cs="Futura Medium"/>
          <w:color w:val="595959" w:themeColor="text1" w:themeTint="A6"/>
          <w:sz w:val="20"/>
          <w:szCs w:val="20"/>
        </w:rPr>
      </w:pPr>
      <w:r w:rsidRPr="004A4CAB">
        <w:rPr>
          <w:rFonts w:ascii="Corbel" w:hAnsi="Corbel" w:cs="Futura Medium"/>
          <w:color w:val="595959" w:themeColor="text1" w:themeTint="A6"/>
          <w:sz w:val="20"/>
          <w:szCs w:val="20"/>
        </w:rPr>
        <w:t xml:space="preserve">With citizens finding their needs not being met by the state they took matters into their own hands, building residences on their privately owned, agricultural land which eventually linked together to form coherent neighbourhoods. </w:t>
      </w:r>
      <w:r w:rsidR="00CC6802" w:rsidRPr="004A4CAB">
        <w:rPr>
          <w:rFonts w:ascii="Corbel" w:hAnsi="Corbel" w:cs="Futura Medium"/>
          <w:color w:val="595959" w:themeColor="text1" w:themeTint="A6"/>
          <w:sz w:val="20"/>
          <w:szCs w:val="20"/>
        </w:rPr>
        <w:t>The residents linked these settlements to the utility and power networks, which</w:t>
      </w:r>
      <w:r w:rsidRPr="004A4CAB">
        <w:rPr>
          <w:rFonts w:ascii="Corbel" w:hAnsi="Corbel" w:cs="Futura Medium"/>
          <w:color w:val="595959" w:themeColor="text1" w:themeTint="A6"/>
          <w:sz w:val="20"/>
          <w:szCs w:val="20"/>
        </w:rPr>
        <w:t xml:space="preserve"> was later formalised by the government. This gave rise to the concept of ‘Al-Majhud al-Dhati’, translated into ‘Self Reliance’, similar to the English phrase ‘pulling oneself up by the bootstraps’ </w:t>
      </w:r>
      <w:r w:rsidR="00683599">
        <w:rPr>
          <w:rFonts w:ascii="Corbel" w:hAnsi="Corbel" w:cs="Futura Medium"/>
          <w:color w:val="595959" w:themeColor="text1" w:themeTint="A6"/>
          <w:sz w:val="20"/>
          <w:szCs w:val="20"/>
        </w:rPr>
        <w:fldChar w:fldCharType="begin"/>
      </w:r>
      <w:r w:rsidR="00683599">
        <w:rPr>
          <w:rFonts w:ascii="Corbel" w:hAnsi="Corbel" w:cs="Futura Medium"/>
          <w:color w:val="595959" w:themeColor="text1" w:themeTint="A6"/>
          <w:sz w:val="20"/>
          <w:szCs w:val="20"/>
        </w:rPr>
        <w:instrText xml:space="preserve"> ADDIN ZOTERO_ITEM CSL_CITATION {"citationID":"a1h7gjhgmgb","properties":{"formattedCitation":"(Ben Nefissa, 2011)","plainCitation":"(Ben Nefissa, 2011)"},"citationItems":[{"id":6,"uris":["http://zotero.org/users/local/iYyGbpt2/items/UF24VIM8"],"uri":["http://zotero.org/users/local/iYyGbpt2/items/UF24VIM8"],"itemData":{"id":6,"type":"chapter","title":"Cairo's City Government: The Crisis of Local Administration and the Refusal of Urban Citizenship","container-title":"Cairo Contested: Governance, Urban Space and Global Modernity","publisher":"American University in Cairo Press","author":[{"family":"Ben Nefissa","given":"Sarah"}],"editor":[{"family":"Singerman","given":"Diane"}],"issued":{"date-parts":[["2011"]]}}}],"schema":"https://github.com/citation-style-language/schema/raw/master/csl-citation.json"} </w:instrText>
      </w:r>
      <w:r w:rsidR="00683599">
        <w:rPr>
          <w:rFonts w:ascii="Corbel" w:hAnsi="Corbel" w:cs="Futura Medium"/>
          <w:color w:val="595959" w:themeColor="text1" w:themeTint="A6"/>
          <w:sz w:val="20"/>
          <w:szCs w:val="20"/>
        </w:rPr>
        <w:fldChar w:fldCharType="separate"/>
      </w:r>
      <w:r w:rsidR="00683599" w:rsidRPr="00683599">
        <w:rPr>
          <w:rFonts w:ascii="Corbel" w:hAnsi="Corbel"/>
          <w:sz w:val="20"/>
        </w:rPr>
        <w:t>(Ben Nefissa, 2011)</w:t>
      </w:r>
      <w:r w:rsidR="00683599">
        <w:rPr>
          <w:rFonts w:ascii="Corbel" w:hAnsi="Corbel" w:cs="Futura Medium"/>
          <w:color w:val="595959" w:themeColor="text1" w:themeTint="A6"/>
          <w:sz w:val="20"/>
          <w:szCs w:val="20"/>
        </w:rPr>
        <w:fldChar w:fldCharType="end"/>
      </w:r>
      <w:r w:rsidR="00683599">
        <w:rPr>
          <w:rFonts w:ascii="Corbel" w:hAnsi="Corbel" w:cs="Futura Medium"/>
          <w:color w:val="595959" w:themeColor="text1" w:themeTint="A6"/>
          <w:sz w:val="20"/>
          <w:szCs w:val="20"/>
        </w:rPr>
        <w:t xml:space="preserve">. </w:t>
      </w:r>
    </w:p>
    <w:p w:rsidR="004A4CAB" w:rsidRPr="004A4CAB" w:rsidRDefault="004A4CAB" w:rsidP="003179F8">
      <w:pPr>
        <w:pStyle w:val="ListParagraph"/>
        <w:spacing w:before="360" w:line="240" w:lineRule="auto"/>
        <w:ind w:left="252"/>
        <w:rPr>
          <w:rFonts w:ascii="Corbel" w:hAnsi="Corbel" w:cs="Futura Medium"/>
          <w:color w:val="595959" w:themeColor="text1" w:themeTint="A6"/>
          <w:sz w:val="20"/>
          <w:szCs w:val="20"/>
        </w:rPr>
      </w:pPr>
    </w:p>
    <w:p w:rsidR="004A4CAB" w:rsidRPr="004A4CAB" w:rsidRDefault="009200B6" w:rsidP="003179F8">
      <w:pPr>
        <w:pStyle w:val="ListParagraph"/>
        <w:spacing w:before="360" w:line="240" w:lineRule="auto"/>
        <w:ind w:left="252"/>
        <w:rPr>
          <w:rFonts w:ascii="Corbel" w:hAnsi="Corbel" w:cs="Futura Medium"/>
          <w:i/>
          <w:color w:val="595959" w:themeColor="text1" w:themeTint="A6"/>
          <w:sz w:val="22"/>
          <w:szCs w:val="22"/>
        </w:rPr>
      </w:pPr>
      <w:r>
        <w:rPr>
          <w:rFonts w:ascii="Corbel" w:hAnsi="Corbel" w:cs="Futura Medium"/>
          <w:i/>
          <w:color w:val="595959" w:themeColor="text1" w:themeTint="A6"/>
          <w:sz w:val="22"/>
          <w:szCs w:val="22"/>
        </w:rPr>
        <w:t xml:space="preserve">1.3 </w:t>
      </w:r>
      <w:r w:rsidR="004A4CAB" w:rsidRPr="004A4CAB">
        <w:rPr>
          <w:rFonts w:ascii="Corbel" w:hAnsi="Corbel" w:cs="Futura Medium"/>
          <w:i/>
          <w:color w:val="595959" w:themeColor="text1" w:themeTint="A6"/>
          <w:sz w:val="22"/>
          <w:szCs w:val="22"/>
        </w:rPr>
        <w:t>Space Syntax Analysis in Cairo – Segregation as a Way of Life</w:t>
      </w:r>
    </w:p>
    <w:p w:rsidR="004A4CAB" w:rsidRPr="004A4CAB" w:rsidRDefault="00683599" w:rsidP="00683599">
      <w:pPr>
        <w:pStyle w:val="ListParagraph"/>
        <w:spacing w:before="360" w:line="240" w:lineRule="auto"/>
        <w:ind w:left="252"/>
        <w:rPr>
          <w:rFonts w:ascii="Corbel" w:hAnsi="Corbel" w:cs="Futura Medium"/>
          <w:color w:val="595959" w:themeColor="text1" w:themeTint="A6"/>
          <w:sz w:val="20"/>
          <w:szCs w:val="20"/>
        </w:rPr>
      </w:pPr>
      <w:r>
        <w:rPr>
          <w:rFonts w:ascii="Corbel" w:hAnsi="Corbel" w:cs="Futura Medium"/>
          <w:color w:val="595959" w:themeColor="text1" w:themeTint="A6"/>
          <w:sz w:val="20"/>
          <w:szCs w:val="20"/>
        </w:rPr>
        <w:t xml:space="preserve"> </w:t>
      </w:r>
      <w:r w:rsidR="009740D3">
        <w:rPr>
          <w:rFonts w:ascii="Corbel" w:hAnsi="Corbel" w:cs="Futura Medium"/>
          <w:color w:val="595959" w:themeColor="text1" w:themeTint="A6"/>
          <w:sz w:val="20"/>
          <w:szCs w:val="20"/>
        </w:rPr>
        <w:t>A study conducted in 2014 analysing</w:t>
      </w:r>
      <w:r w:rsidR="004A4CAB" w:rsidRPr="004A4CAB">
        <w:rPr>
          <w:rFonts w:ascii="Corbel" w:hAnsi="Corbel" w:cs="Futura Medium"/>
          <w:color w:val="595959" w:themeColor="text1" w:themeTint="A6"/>
          <w:sz w:val="20"/>
          <w:szCs w:val="20"/>
        </w:rPr>
        <w:t xml:space="preserve"> Cairo’s urban structure and </w:t>
      </w:r>
      <w:r>
        <w:rPr>
          <w:rFonts w:ascii="Corbel" w:hAnsi="Corbel" w:cs="Futura Medium"/>
          <w:color w:val="595959" w:themeColor="text1" w:themeTint="A6"/>
          <w:sz w:val="20"/>
          <w:szCs w:val="20"/>
        </w:rPr>
        <w:t>u</w:t>
      </w:r>
      <w:r w:rsidR="00A20F48">
        <w:rPr>
          <w:rFonts w:ascii="Corbel" w:hAnsi="Corbel" w:cs="Futura Medium"/>
          <w:color w:val="595959" w:themeColor="text1" w:themeTint="A6"/>
          <w:sz w:val="20"/>
          <w:szCs w:val="20"/>
        </w:rPr>
        <w:t xml:space="preserve">rbanisation process as a whole </w:t>
      </w:r>
      <w:r w:rsidR="004A4CAB" w:rsidRPr="004A4CAB">
        <w:rPr>
          <w:rFonts w:ascii="Corbel" w:hAnsi="Corbel" w:cs="Futura Medium"/>
          <w:color w:val="595959" w:themeColor="text1" w:themeTint="A6"/>
          <w:sz w:val="20"/>
          <w:szCs w:val="20"/>
        </w:rPr>
        <w:t>using space syntax methodology found that spatial segregation contributes to social segregation. The study also showed that the way in which new highways are constructed contribute to spatial segregation, separating neighbourhoods</w:t>
      </w:r>
      <w:r>
        <w:rPr>
          <w:rFonts w:ascii="Corbel" w:hAnsi="Corbel" w:cs="Futura Medium"/>
          <w:color w:val="595959" w:themeColor="text1" w:themeTint="A6"/>
          <w:sz w:val="20"/>
          <w:szCs w:val="20"/>
        </w:rPr>
        <w:t xml:space="preserve"> </w:t>
      </w:r>
      <w:r>
        <w:rPr>
          <w:rFonts w:ascii="Corbel" w:hAnsi="Corbel" w:cs="Futura Medium"/>
          <w:color w:val="595959" w:themeColor="text1" w:themeTint="A6"/>
          <w:sz w:val="20"/>
          <w:szCs w:val="20"/>
        </w:rPr>
        <w:fldChar w:fldCharType="begin"/>
      </w:r>
      <w:r>
        <w:rPr>
          <w:rFonts w:ascii="Corbel" w:hAnsi="Corbel" w:cs="Futura Medium"/>
          <w:color w:val="595959" w:themeColor="text1" w:themeTint="A6"/>
          <w:sz w:val="20"/>
          <w:szCs w:val="20"/>
        </w:rPr>
        <w:instrText xml:space="preserve"> ADDIN ZOTERO_ITEM CSL_CITATION {"citationID":"a5dhsvh083","properties":{"formattedCitation":"(A. A. Mohamed, Van Nes, Salheen, Khalifa, &amp; Hamhaber, 2014)","plainCitation":"(A. A. Mohamed, Van Nes, Salheen, Khalifa, &amp; Hamhaber, 2014)"},"citationItems":[{"id":66,"uris":["http://zotero.org/users/local/iYyGbpt2/items/6MGG387X"],"uri":["http://zotero.org/users/local/iYyGbpt2/items/6MGG387X"],"itemData":{"id":66,"type":"paper-conference","title":"Understanding urban segregation in Cairo: The social and spatial logic of a fragmented city","container-title":"Proceedings of the 1st international conference of the CIB Middle East and North Africa Research Network\" Smart, sustainable and healthy cities\", Abu Dhabi,(UAE), 14-16 December 2014","publisher":"CIB Middle East and North Africa Research Network","source":"Google Scholar","URL":"http://repository.tudelft.nl/view/ir/uuid:8dd70034-c44e-4cb3-b54e-0650642d140b/","shortTitle":"Understanding urban segregation in Cairo","author":[{"family":"Mohamed","given":"ABDELBASEER A."},{"family":"Van Nes","given":"AKKELIES"},{"family":"Salheen","given":"MOHAMED A."},{"family":"Khalifa","given":"MARWA A."},{"family":"Hamhaber","given":"JOHANNES"}],"issued":{"date-parts":[["2014"]]},"accessed":{"date-parts":[["2016",11,29]]}}}],"schema":"https://github.com/citation-style-language/schema/raw/master/csl-citation.json"} </w:instrText>
      </w:r>
      <w:r>
        <w:rPr>
          <w:rFonts w:ascii="Corbel" w:hAnsi="Corbel" w:cs="Futura Medium"/>
          <w:color w:val="595959" w:themeColor="text1" w:themeTint="A6"/>
          <w:sz w:val="20"/>
          <w:szCs w:val="20"/>
        </w:rPr>
        <w:fldChar w:fldCharType="separate"/>
      </w:r>
      <w:r>
        <w:rPr>
          <w:rFonts w:ascii="Corbel" w:hAnsi="Corbel"/>
          <w:sz w:val="20"/>
        </w:rPr>
        <w:t>(A. A. Mohamed, et al,</w:t>
      </w:r>
      <w:r w:rsidRPr="00683599">
        <w:rPr>
          <w:rFonts w:ascii="Corbel" w:hAnsi="Corbel"/>
          <w:sz w:val="20"/>
        </w:rPr>
        <w:t xml:space="preserve"> 2014)</w:t>
      </w:r>
      <w:r>
        <w:rPr>
          <w:rFonts w:ascii="Corbel" w:hAnsi="Corbel" w:cs="Futura Medium"/>
          <w:color w:val="595959" w:themeColor="text1" w:themeTint="A6"/>
          <w:sz w:val="20"/>
          <w:szCs w:val="20"/>
        </w:rPr>
        <w:fldChar w:fldCharType="end"/>
      </w:r>
      <w:r w:rsidR="004A4CAB" w:rsidRPr="004A4CAB">
        <w:rPr>
          <w:rFonts w:ascii="Corbel" w:hAnsi="Corbel" w:cs="Futura Medium"/>
          <w:color w:val="595959" w:themeColor="text1" w:themeTint="A6"/>
          <w:sz w:val="20"/>
          <w:szCs w:val="20"/>
        </w:rPr>
        <w:t xml:space="preserve"> </w:t>
      </w:r>
      <w:r w:rsidR="009740D3">
        <w:rPr>
          <w:rFonts w:ascii="Corbel" w:hAnsi="Corbel" w:cs="Futura Medium"/>
          <w:color w:val="595959" w:themeColor="text1" w:themeTint="A6"/>
          <w:sz w:val="20"/>
          <w:szCs w:val="20"/>
        </w:rPr>
        <w:t>The</w:t>
      </w:r>
      <w:r w:rsidR="004A4CAB" w:rsidRPr="004A4CAB">
        <w:rPr>
          <w:rFonts w:ascii="Corbel" w:hAnsi="Corbel" w:cs="Futura Medium"/>
          <w:color w:val="595959" w:themeColor="text1" w:themeTint="A6"/>
          <w:sz w:val="20"/>
          <w:szCs w:val="20"/>
        </w:rPr>
        <w:t xml:space="preserve"> main highway in Cairo, the Ring Road, is 8 lanes wide and 72km long. Part of the Ring Road passes through urbanised areas and agricultural land, creating an edge where neighbourhoods cannot expand and pedestrians cannot cross to reach other neighbourhoods, intensifying segregation. The type of settlement that emerge on agricultural land are usually informal, so this type of segregation disproportionately affects them. </w:t>
      </w:r>
    </w:p>
    <w:p w:rsidR="004A4CAB" w:rsidRPr="004A4CAB" w:rsidRDefault="0032453F" w:rsidP="001C2BBF">
      <w:pPr>
        <w:pStyle w:val="ListParagraph"/>
        <w:spacing w:before="360" w:line="240" w:lineRule="auto"/>
        <w:ind w:left="252"/>
        <w:rPr>
          <w:rFonts w:ascii="Corbel" w:hAnsi="Corbel" w:cs="Futura Medium"/>
          <w:color w:val="595959" w:themeColor="text1" w:themeTint="A6"/>
          <w:sz w:val="20"/>
          <w:szCs w:val="20"/>
        </w:rPr>
      </w:pPr>
      <w:r>
        <w:rPr>
          <w:rFonts w:ascii="Corbel" w:hAnsi="Corbel" w:cs="Futura Medium"/>
          <w:color w:val="595959" w:themeColor="text1" w:themeTint="A6"/>
          <w:sz w:val="20"/>
          <w:szCs w:val="20"/>
        </w:rPr>
        <w:t xml:space="preserve">As described by Hillier (2010) </w:t>
      </w:r>
      <w:r w:rsidRPr="004A4CAB">
        <w:rPr>
          <w:rFonts w:ascii="Corbel" w:hAnsi="Corbel" w:cs="Futura Medium"/>
          <w:color w:val="595959" w:themeColor="text1" w:themeTint="A6"/>
          <w:sz w:val="20"/>
          <w:szCs w:val="20"/>
        </w:rPr>
        <w:t>there</w:t>
      </w:r>
      <w:r w:rsidR="004A4CAB" w:rsidRPr="004A4CAB">
        <w:rPr>
          <w:rFonts w:ascii="Corbel" w:hAnsi="Corbel" w:cs="Futura Medium"/>
          <w:color w:val="595959" w:themeColor="text1" w:themeTint="A6"/>
          <w:sz w:val="20"/>
          <w:szCs w:val="20"/>
        </w:rPr>
        <w:t xml:space="preserve"> exists a deformed wheel structure</w:t>
      </w:r>
      <w:r>
        <w:rPr>
          <w:rFonts w:ascii="Corbel" w:hAnsi="Corbel" w:cs="Futura Medium"/>
          <w:color w:val="595959" w:themeColor="text1" w:themeTint="A6"/>
          <w:sz w:val="20"/>
          <w:szCs w:val="20"/>
        </w:rPr>
        <w:t xml:space="preserve"> on a metropolitan level</w:t>
      </w:r>
      <w:r w:rsidR="004A4CAB" w:rsidRPr="004A4CAB">
        <w:rPr>
          <w:rFonts w:ascii="Corbel" w:hAnsi="Corbel" w:cs="Futura Medium"/>
          <w:color w:val="595959" w:themeColor="text1" w:themeTint="A6"/>
          <w:sz w:val="20"/>
          <w:szCs w:val="20"/>
        </w:rPr>
        <w:t xml:space="preserve"> but this global network is poorly connected to local neighbourhoods </w:t>
      </w:r>
      <w:r w:rsidR="00683599">
        <w:rPr>
          <w:rFonts w:ascii="Corbel" w:hAnsi="Corbel" w:cs="Futura Medium"/>
          <w:color w:val="595959" w:themeColor="text1" w:themeTint="A6"/>
          <w:sz w:val="20"/>
          <w:szCs w:val="20"/>
        </w:rPr>
        <w:fldChar w:fldCharType="begin"/>
      </w:r>
      <w:r w:rsidR="00683599">
        <w:rPr>
          <w:rFonts w:ascii="Corbel" w:hAnsi="Corbel" w:cs="Futura Medium"/>
          <w:color w:val="595959" w:themeColor="text1" w:themeTint="A6"/>
          <w:sz w:val="20"/>
          <w:szCs w:val="20"/>
        </w:rPr>
        <w:instrText xml:space="preserve"> ADDIN ZOTERO_ITEM CSL_CITATION {"citationID":"a24jq2hs8cq","properties":{"formattedCitation":"(A. A. Mohamed et al., 2014)","plainCitation":"(A. A. Mohamed et al., 2014)"},"citationItems":[{"id":66,"uris":["http://zotero.org/users/local/iYyGbpt2/items/6MGG387X"],"uri":["http://zotero.org/users/local/iYyGbpt2/items/6MGG387X"],"itemData":{"id":66,"type":"paper-conference","title":"Understanding urban segregation in Cairo: The social and spatial logic of a fragmented city","container-title":"Proceedings of the 1st international conference of the CIB Middle East and North Africa Research Network\" Smart, sustainable and healthy cities\", Abu Dhabi,(UAE), 14-16 December 2014","publisher":"CIB Middle East and North Africa Research Network","source":"Google Scholar","URL":"http://repository.tudelft.nl/view/ir/uuid:8dd70034-c44e-4cb3-b54e-0650642d140b/","shortTitle":"Understanding urban segregation in Cairo","author":[{"family":"Mohamed","given":"ABDELBASEER A."},{"family":"Van Nes","given":"AKKELIES"},{"family":"Salheen","given":"MOHAMED A."},{"family":"Khalifa","given":"MARWA A."},{"family":"Hamhaber","given":"JOHANNES"}],"issued":{"date-parts":[["2014"]]},"accessed":{"date-parts":[["2016",11,29]]}}}],"schema":"https://github.com/citation-style-language/schema/raw/master/csl-citation.json"} </w:instrText>
      </w:r>
      <w:r w:rsidR="00683599">
        <w:rPr>
          <w:rFonts w:ascii="Corbel" w:hAnsi="Corbel" w:cs="Futura Medium"/>
          <w:color w:val="595959" w:themeColor="text1" w:themeTint="A6"/>
          <w:sz w:val="20"/>
          <w:szCs w:val="20"/>
        </w:rPr>
        <w:fldChar w:fldCharType="separate"/>
      </w:r>
      <w:r w:rsidR="00683599" w:rsidRPr="00683599">
        <w:rPr>
          <w:rFonts w:ascii="Corbel" w:hAnsi="Corbel"/>
          <w:sz w:val="20"/>
        </w:rPr>
        <w:t>(A. A. Mohamed et al., 2014)</w:t>
      </w:r>
      <w:r w:rsidR="00683599">
        <w:rPr>
          <w:rFonts w:ascii="Corbel" w:hAnsi="Corbel" w:cs="Futura Medium"/>
          <w:color w:val="595959" w:themeColor="text1" w:themeTint="A6"/>
          <w:sz w:val="20"/>
          <w:szCs w:val="20"/>
        </w:rPr>
        <w:fldChar w:fldCharType="end"/>
      </w:r>
      <w:r w:rsidR="00683599">
        <w:rPr>
          <w:rFonts w:ascii="Corbel" w:hAnsi="Corbel" w:cs="Futura Medium"/>
          <w:color w:val="595959" w:themeColor="text1" w:themeTint="A6"/>
          <w:sz w:val="20"/>
          <w:szCs w:val="20"/>
        </w:rPr>
        <w:t xml:space="preserve">. </w:t>
      </w:r>
      <w:r>
        <w:rPr>
          <w:rFonts w:ascii="Corbel" w:hAnsi="Corbel" w:cs="Futura Medium"/>
          <w:color w:val="595959" w:themeColor="text1" w:themeTint="A6"/>
          <w:sz w:val="20"/>
          <w:szCs w:val="20"/>
        </w:rPr>
        <w:t>The</w:t>
      </w:r>
      <w:r w:rsidR="004A4CAB" w:rsidRPr="004A4CAB">
        <w:rPr>
          <w:rFonts w:ascii="Corbel" w:hAnsi="Corbel" w:cs="Futura Medium"/>
          <w:color w:val="595959" w:themeColor="text1" w:themeTint="A6"/>
          <w:sz w:val="20"/>
          <w:szCs w:val="20"/>
        </w:rPr>
        <w:t xml:space="preserve"> deformed wheel is </w:t>
      </w:r>
      <w:r>
        <w:rPr>
          <w:rFonts w:ascii="Corbel" w:hAnsi="Corbel" w:cs="Futura Medium"/>
          <w:color w:val="595959" w:themeColor="text1" w:themeTint="A6"/>
          <w:sz w:val="20"/>
          <w:szCs w:val="20"/>
        </w:rPr>
        <w:t xml:space="preserve">a semi-grid that forms in most cities, consisting of a central hub (core) of movement lines and a spatial rim, connected together by ‘spokes’ radiating from the core to the rim. This </w:t>
      </w:r>
      <w:r w:rsidR="004A4CAB" w:rsidRPr="004A4CAB">
        <w:rPr>
          <w:rFonts w:ascii="Corbel" w:hAnsi="Corbel" w:cs="Futura Medium"/>
          <w:color w:val="595959" w:themeColor="text1" w:themeTint="A6"/>
          <w:sz w:val="20"/>
          <w:szCs w:val="20"/>
        </w:rPr>
        <w:t>ten</w:t>
      </w:r>
      <w:r>
        <w:rPr>
          <w:rFonts w:ascii="Corbel" w:hAnsi="Corbel" w:cs="Futura Medium"/>
          <w:color w:val="595959" w:themeColor="text1" w:themeTint="A6"/>
          <w:sz w:val="20"/>
          <w:szCs w:val="20"/>
        </w:rPr>
        <w:t>ds to indicate a more cohesive</w:t>
      </w:r>
      <w:r w:rsidR="009740D3">
        <w:rPr>
          <w:rFonts w:ascii="Corbel" w:hAnsi="Corbel" w:cs="Futura Medium"/>
          <w:color w:val="595959" w:themeColor="text1" w:themeTint="A6"/>
          <w:sz w:val="20"/>
          <w:szCs w:val="20"/>
        </w:rPr>
        <w:t xml:space="preserve"> </w:t>
      </w:r>
      <w:r w:rsidR="004A4CAB" w:rsidRPr="004A4CAB">
        <w:rPr>
          <w:rFonts w:ascii="Corbel" w:hAnsi="Corbel" w:cs="Futura Medium"/>
          <w:color w:val="595959" w:themeColor="text1" w:themeTint="A6"/>
          <w:sz w:val="20"/>
          <w:szCs w:val="20"/>
        </w:rPr>
        <w:t>city</w:t>
      </w:r>
      <w:r>
        <w:rPr>
          <w:rFonts w:ascii="Corbel" w:hAnsi="Corbel" w:cs="Futura Medium"/>
          <w:color w:val="595959" w:themeColor="text1" w:themeTint="A6"/>
          <w:sz w:val="20"/>
          <w:szCs w:val="20"/>
        </w:rPr>
        <w:t xml:space="preserve"> and shows the public space structure in the city</w:t>
      </w:r>
      <w:r w:rsidR="00683599">
        <w:rPr>
          <w:rFonts w:ascii="Corbel" w:hAnsi="Corbel" w:cs="Futura Medium"/>
          <w:color w:val="595959" w:themeColor="text1" w:themeTint="A6"/>
          <w:sz w:val="20"/>
          <w:szCs w:val="20"/>
        </w:rPr>
        <w:t xml:space="preserve"> </w:t>
      </w:r>
      <w:r w:rsidR="00683599">
        <w:rPr>
          <w:rFonts w:ascii="Corbel" w:hAnsi="Corbel" w:cs="Futura Medium"/>
          <w:color w:val="595959" w:themeColor="text1" w:themeTint="A6"/>
          <w:sz w:val="20"/>
          <w:szCs w:val="20"/>
        </w:rPr>
        <w:fldChar w:fldCharType="begin"/>
      </w:r>
      <w:r w:rsidR="00683599">
        <w:rPr>
          <w:rFonts w:ascii="Corbel" w:hAnsi="Corbel" w:cs="Futura Medium"/>
          <w:color w:val="595959" w:themeColor="text1" w:themeTint="A6"/>
          <w:sz w:val="20"/>
          <w:szCs w:val="20"/>
        </w:rPr>
        <w:instrText xml:space="preserve"> ADDIN ZOTERO_ITEM CSL_CITATION {"citationID":"a5ltqln0s3","properties":{"formattedCitation":"(Hillier &amp; Stoner, 2010)","plainCitation":"(Hillier &amp; Stoner, 2010)"},"citationItems":[{"id":224,"uris":["http://zotero.org/users/local/iYyGbpt2/items/VGX88SAM"]</w:instrText>
      </w:r>
      <w:r w:rsidR="00683599">
        <w:rPr>
          <w:rFonts w:ascii="Corbel" w:hAnsi="Corbel" w:cs="Futura Medium" w:hint="eastAsia"/>
          <w:color w:val="595959" w:themeColor="text1" w:themeTint="A6"/>
          <w:sz w:val="20"/>
          <w:szCs w:val="20"/>
        </w:rPr>
        <w:instrText xml:space="preserve">,"uri":["http://zotero.org/users/local/iYyGbpt2/items/VGX88SAM"],"itemData":{"id":224,"type":"article-journal","title":"SPACE SYNTAX </w:instrText>
      </w:r>
      <w:r w:rsidR="00683599">
        <w:rPr>
          <w:rFonts w:ascii="Corbel" w:hAnsi="Corbel" w:cs="Futura Medium" w:hint="eastAsia"/>
          <w:color w:val="595959" w:themeColor="text1" w:themeTint="A6"/>
          <w:sz w:val="20"/>
          <w:szCs w:val="20"/>
        </w:rPr>
        <w:instrText>－</w:instrText>
      </w:r>
      <w:r w:rsidR="00683599">
        <w:rPr>
          <w:rFonts w:ascii="Corbel" w:hAnsi="Corbel" w:cs="Futura Medium" w:hint="eastAsia"/>
          <w:color w:val="595959" w:themeColor="text1" w:themeTint="A6"/>
          <w:sz w:val="20"/>
          <w:szCs w:val="20"/>
        </w:rPr>
        <w:instrText>STRATEGIC URBAN DESIGN","container-title":"City Planning Institute of Japan","volume":"Future of Urban Space and Humanity</w:instrText>
      </w:r>
      <w:r w:rsidR="00683599">
        <w:rPr>
          <w:rFonts w:ascii="Corbel" w:hAnsi="Corbel" w:cs="Futura Medium"/>
          <w:color w:val="595959" w:themeColor="text1" w:themeTint="A6"/>
          <w:sz w:val="20"/>
          <w:szCs w:val="20"/>
        </w:rPr>
        <w:instrText xml:space="preserve">","URL":"http://www.cpij.or.jp/eng/file/hillier.pdf","author":[{"family":"Hillier","given":"Bill"},{"family":"Stoner","given":"Tim"}],"issued":{"date-parts":[["2010"]]},"accessed":{"date-parts":[["2017",1,31]]}}}],"schema":"https://github.com/citation-style-language/schema/raw/master/csl-citation.json"} </w:instrText>
      </w:r>
      <w:r w:rsidR="00683599">
        <w:rPr>
          <w:rFonts w:ascii="Corbel" w:hAnsi="Corbel" w:cs="Futura Medium"/>
          <w:color w:val="595959" w:themeColor="text1" w:themeTint="A6"/>
          <w:sz w:val="20"/>
          <w:szCs w:val="20"/>
        </w:rPr>
        <w:fldChar w:fldCharType="separate"/>
      </w:r>
      <w:r w:rsidR="00683599" w:rsidRPr="00683599">
        <w:rPr>
          <w:rFonts w:ascii="Corbel" w:hAnsi="Corbel"/>
          <w:sz w:val="20"/>
        </w:rPr>
        <w:t>(Hillier &amp; Stoner, 2010)</w:t>
      </w:r>
      <w:r w:rsidR="00683599">
        <w:rPr>
          <w:rFonts w:ascii="Corbel" w:hAnsi="Corbel" w:cs="Futura Medium"/>
          <w:color w:val="595959" w:themeColor="text1" w:themeTint="A6"/>
          <w:sz w:val="20"/>
          <w:szCs w:val="20"/>
        </w:rPr>
        <w:fldChar w:fldCharType="end"/>
      </w:r>
      <w:r w:rsidR="00683599">
        <w:rPr>
          <w:rFonts w:ascii="Corbel" w:hAnsi="Corbel" w:cs="Futura Medium"/>
          <w:color w:val="595959" w:themeColor="text1" w:themeTint="A6"/>
          <w:sz w:val="20"/>
          <w:szCs w:val="20"/>
        </w:rPr>
        <w:t xml:space="preserve">. </w:t>
      </w:r>
      <w:r w:rsidR="001C2BBF">
        <w:rPr>
          <w:rFonts w:ascii="Corbel" w:hAnsi="Corbel" w:cs="Futura Medium"/>
          <w:color w:val="595959" w:themeColor="text1" w:themeTint="A6"/>
          <w:sz w:val="20"/>
          <w:szCs w:val="20"/>
        </w:rPr>
        <w:t xml:space="preserve">On a global level in Cairo, </w:t>
      </w:r>
      <w:r w:rsidR="004A4CAB" w:rsidRPr="004A4CAB">
        <w:rPr>
          <w:rFonts w:ascii="Corbel" w:hAnsi="Corbel" w:cs="Futura Medium"/>
          <w:color w:val="595959" w:themeColor="text1" w:themeTint="A6"/>
          <w:sz w:val="20"/>
          <w:szCs w:val="20"/>
        </w:rPr>
        <w:t xml:space="preserve">this exists, but on the local </w:t>
      </w:r>
      <w:r w:rsidR="001C2BBF">
        <w:rPr>
          <w:rFonts w:ascii="Corbel" w:hAnsi="Corbel" w:cs="Futura Medium"/>
          <w:color w:val="595959" w:themeColor="text1" w:themeTint="A6"/>
          <w:sz w:val="20"/>
          <w:szCs w:val="20"/>
        </w:rPr>
        <w:t xml:space="preserve">level, </w:t>
      </w:r>
      <w:r w:rsidR="004A4CAB" w:rsidRPr="004A4CAB">
        <w:rPr>
          <w:rFonts w:ascii="Corbel" w:hAnsi="Corbel" w:cs="Futura Medium"/>
          <w:color w:val="595959" w:themeColor="text1" w:themeTint="A6"/>
          <w:sz w:val="20"/>
          <w:szCs w:val="20"/>
        </w:rPr>
        <w:t xml:space="preserve">the edge movement is not given a chance to form since </w:t>
      </w:r>
      <w:r w:rsidR="00683599" w:rsidRPr="004A4CAB">
        <w:rPr>
          <w:rFonts w:ascii="Corbel" w:hAnsi="Corbel" w:cs="Futura Medium"/>
          <w:color w:val="595959" w:themeColor="text1" w:themeTint="A6"/>
          <w:sz w:val="20"/>
          <w:szCs w:val="20"/>
        </w:rPr>
        <w:t>the highways segregate neighbourhoods</w:t>
      </w:r>
      <w:r w:rsidR="004A4CAB" w:rsidRPr="004A4CAB">
        <w:rPr>
          <w:rFonts w:ascii="Corbel" w:hAnsi="Corbel" w:cs="Futura Medium"/>
          <w:color w:val="595959" w:themeColor="text1" w:themeTint="A6"/>
          <w:sz w:val="20"/>
          <w:szCs w:val="20"/>
        </w:rPr>
        <w:t xml:space="preserve">. </w:t>
      </w:r>
    </w:p>
    <w:p w:rsidR="004A4CAB" w:rsidRDefault="004A4CAB" w:rsidP="00683599">
      <w:pPr>
        <w:pStyle w:val="ListParagraph"/>
        <w:spacing w:before="360" w:line="240" w:lineRule="auto"/>
        <w:ind w:left="252"/>
        <w:rPr>
          <w:rFonts w:ascii="Corbel" w:hAnsi="Corbel" w:cs="Futura Medium"/>
          <w:color w:val="595959" w:themeColor="text1" w:themeTint="A6"/>
          <w:sz w:val="20"/>
          <w:szCs w:val="20"/>
        </w:rPr>
      </w:pPr>
      <w:r w:rsidRPr="004A4CAB">
        <w:rPr>
          <w:rFonts w:ascii="Corbel" w:hAnsi="Corbel" w:cs="Futura Medium"/>
          <w:color w:val="595959" w:themeColor="text1" w:themeTint="A6"/>
          <w:sz w:val="20"/>
          <w:szCs w:val="20"/>
        </w:rPr>
        <w:t>Another study undertaken in the city of Assiut in Upper Egypt again looked at the city as a whole, with findings making the case for interventions that would alleviate the city’s morphological issues, namely conflicting spatial patterns that led to segregation</w:t>
      </w:r>
      <w:r w:rsidR="00683599">
        <w:rPr>
          <w:rFonts w:ascii="Corbel" w:hAnsi="Corbel" w:cs="Futura Medium"/>
          <w:color w:val="595959" w:themeColor="text1" w:themeTint="A6"/>
          <w:sz w:val="20"/>
          <w:szCs w:val="20"/>
        </w:rPr>
        <w:t xml:space="preserve"> and high levels of congestion. This would</w:t>
      </w:r>
      <w:r w:rsidRPr="004A4CAB">
        <w:rPr>
          <w:rFonts w:ascii="Corbel" w:hAnsi="Corbel" w:cs="Futura Medium"/>
          <w:color w:val="595959" w:themeColor="text1" w:themeTint="A6"/>
          <w:sz w:val="20"/>
          <w:szCs w:val="20"/>
        </w:rPr>
        <w:t xml:space="preserve"> increase integration, creating a more efficient grid on b</w:t>
      </w:r>
      <w:r w:rsidR="00683599">
        <w:rPr>
          <w:rFonts w:ascii="Corbel" w:hAnsi="Corbel" w:cs="Futura Medium"/>
          <w:color w:val="595959" w:themeColor="text1" w:themeTint="A6"/>
          <w:sz w:val="20"/>
          <w:szCs w:val="20"/>
        </w:rPr>
        <w:t xml:space="preserve">oth the global and local scale </w:t>
      </w:r>
      <w:r w:rsidR="00683599">
        <w:rPr>
          <w:rFonts w:ascii="Corbel" w:hAnsi="Corbel" w:cs="Futura Medium"/>
          <w:color w:val="595959" w:themeColor="text1" w:themeTint="A6"/>
          <w:sz w:val="20"/>
          <w:szCs w:val="20"/>
        </w:rPr>
        <w:fldChar w:fldCharType="begin"/>
      </w:r>
      <w:r w:rsidR="00683599">
        <w:rPr>
          <w:rFonts w:ascii="Corbel" w:hAnsi="Corbel" w:cs="Futura Medium"/>
          <w:color w:val="595959" w:themeColor="text1" w:themeTint="A6"/>
          <w:sz w:val="20"/>
          <w:szCs w:val="20"/>
        </w:rPr>
        <w:instrText xml:space="preserve"> ADDIN ZOTERO_ITEM CSL_CITATION {"citationID":"a8gcqgoacd","properties":{"formattedCitation":"(A. M. R. Mohamed &amp; Brown, 2009)","plainCitation":"(A. M. R. Mohamed &amp; Brown, 2009)"},"citationItems":[{"id":87,"uris":["http://zotero.org/users/local/iYyGbpt2/items/4ETIV6WX"],"uri":["http://zotero.org/users/local/iYyGbpt2/items/4ETIV6WX"],"itemData":{"id":87,"type":"paper-conference","title":"The Urban Grid and its Consequences Assiut","container-title":"Proceedings of the 7th International Space Syntax Symposium","publisher-place":"Stockholm, KTH","source":"Google Scholar","event":"International Space Syntax Symposium","event-place":"Stockholm, KTH","URL":"http://www.sss7.org/Proceedings/05%20Spatial%20Morphology%20and%20Urban%20Growth/077_Mohamed_Brown.pdf","author":[{"family":"Mohamed","given":"Ahmed Mohamed Refaat"},{"family":"Brown","given":"Frank Edward"}],"issued":{"date-parts":[["2009"]]},"accessed":{"date-parts":[["2016",11,29]]}}}],"schema":"https://github.com/citation-style-language/schema/raw/master/csl-citation.json"} </w:instrText>
      </w:r>
      <w:r w:rsidR="00683599">
        <w:rPr>
          <w:rFonts w:ascii="Corbel" w:hAnsi="Corbel" w:cs="Futura Medium"/>
          <w:color w:val="595959" w:themeColor="text1" w:themeTint="A6"/>
          <w:sz w:val="20"/>
          <w:szCs w:val="20"/>
        </w:rPr>
        <w:fldChar w:fldCharType="separate"/>
      </w:r>
      <w:r w:rsidR="00683599" w:rsidRPr="00683599">
        <w:rPr>
          <w:rFonts w:ascii="Corbel" w:hAnsi="Corbel"/>
          <w:sz w:val="20"/>
        </w:rPr>
        <w:t>(A. M. R. Mohamed &amp; Brown, 2009)</w:t>
      </w:r>
      <w:r w:rsidR="00683599">
        <w:rPr>
          <w:rFonts w:ascii="Corbel" w:hAnsi="Corbel" w:cs="Futura Medium"/>
          <w:color w:val="595959" w:themeColor="text1" w:themeTint="A6"/>
          <w:sz w:val="20"/>
          <w:szCs w:val="20"/>
        </w:rPr>
        <w:fldChar w:fldCharType="end"/>
      </w:r>
      <w:r w:rsidRPr="004A4CAB">
        <w:rPr>
          <w:rFonts w:ascii="Corbel" w:hAnsi="Corbel" w:cs="Futura Medium"/>
          <w:color w:val="595959" w:themeColor="text1" w:themeTint="A6"/>
          <w:sz w:val="20"/>
          <w:szCs w:val="20"/>
        </w:rPr>
        <w:t xml:space="preserve">. Both these studies support the need for integration and started investigation into a ‘super-grid’ that can have local grids integrated into it. </w:t>
      </w:r>
    </w:p>
    <w:p w:rsidR="004A4CAB" w:rsidRPr="004A4CAB" w:rsidRDefault="004A4CAB" w:rsidP="003179F8">
      <w:pPr>
        <w:pStyle w:val="ListParagraph"/>
        <w:spacing w:before="360" w:line="240" w:lineRule="auto"/>
        <w:ind w:left="252"/>
        <w:rPr>
          <w:rFonts w:ascii="Corbel" w:hAnsi="Corbel" w:cs="Futura Medium"/>
          <w:color w:val="595959" w:themeColor="text1" w:themeTint="A6"/>
          <w:sz w:val="20"/>
          <w:szCs w:val="20"/>
        </w:rPr>
      </w:pPr>
    </w:p>
    <w:p w:rsidR="004A4CAB" w:rsidRPr="004A4CAB" w:rsidRDefault="004A4CAB" w:rsidP="003179F8">
      <w:pPr>
        <w:pStyle w:val="ListParagraph"/>
        <w:numPr>
          <w:ilvl w:val="1"/>
          <w:numId w:val="3"/>
        </w:numPr>
        <w:spacing w:before="360" w:line="240" w:lineRule="auto"/>
        <w:rPr>
          <w:rFonts w:ascii="Corbel" w:hAnsi="Corbel" w:cs="Futura Medium"/>
          <w:i/>
          <w:color w:val="595959" w:themeColor="text1" w:themeTint="A6"/>
          <w:sz w:val="22"/>
          <w:szCs w:val="22"/>
        </w:rPr>
      </w:pPr>
      <w:r w:rsidRPr="004A4CAB">
        <w:rPr>
          <w:rFonts w:ascii="Corbel" w:hAnsi="Corbel" w:cs="Futura Medium"/>
          <w:i/>
          <w:color w:val="595959" w:themeColor="text1" w:themeTint="A6"/>
          <w:sz w:val="22"/>
          <w:szCs w:val="22"/>
        </w:rPr>
        <w:t>Space Syntax in Informal Settlements</w:t>
      </w:r>
    </w:p>
    <w:p w:rsidR="004A4CAB" w:rsidRPr="004A4CAB" w:rsidRDefault="004A4CAB" w:rsidP="008E2272">
      <w:pPr>
        <w:pStyle w:val="ListParagraph"/>
        <w:spacing w:before="360" w:line="240" w:lineRule="auto"/>
        <w:ind w:left="252"/>
        <w:rPr>
          <w:rFonts w:ascii="Corbel" w:hAnsi="Corbel" w:cs="Futura Medium"/>
          <w:color w:val="595959" w:themeColor="text1" w:themeTint="A6"/>
          <w:sz w:val="20"/>
          <w:szCs w:val="20"/>
        </w:rPr>
      </w:pPr>
      <w:r w:rsidRPr="004A4CAB">
        <w:rPr>
          <w:rFonts w:ascii="Corbel" w:hAnsi="Corbel" w:cs="Futura Medium"/>
          <w:color w:val="595959" w:themeColor="text1" w:themeTint="A6"/>
          <w:sz w:val="20"/>
          <w:szCs w:val="20"/>
        </w:rPr>
        <w:t xml:space="preserve">One of the most significant studies using space syntax analyses in informal settlements was conducted in Santiago, Chile. One of the principal findings was that the more spatially integrated the existing settlement is on its edge boundary with the surrounding urban fabric, in terms of both vehicular movement and pedestrian accessibility, the higher the level of self-generated economic activity and community development. The spatial layout of the settlement and its relation to the wider urban context is one of the key factors in determining how well the settlement becomes consolidated within the larger urban fabric </w:t>
      </w:r>
      <w:r w:rsidR="008E2272">
        <w:rPr>
          <w:rFonts w:ascii="Corbel" w:hAnsi="Corbel" w:cs="Futura Medium"/>
          <w:color w:val="595959" w:themeColor="text1" w:themeTint="A6"/>
          <w:sz w:val="20"/>
          <w:szCs w:val="20"/>
        </w:rPr>
        <w:fldChar w:fldCharType="begin"/>
      </w:r>
      <w:r w:rsidR="008E2272">
        <w:rPr>
          <w:rFonts w:ascii="Corbel" w:hAnsi="Corbel" w:cs="Futura Medium"/>
          <w:color w:val="595959" w:themeColor="text1" w:themeTint="A6"/>
          <w:sz w:val="20"/>
          <w:szCs w:val="20"/>
        </w:rPr>
        <w:instrText xml:space="preserve"> ADDIN ZOTERO_ITEM CSL_CITATION {"citationID":"afdnkcv0ko","properties":{"formattedCitation":"(Hillier et al., 2000)","plainCitation":"(Hillier et al., 2000)"},"citationItems":[{"id":19,"uris":["http://zotero.org/users/local/iYyGbpt2/items/MCSAZ5M4"],"uri":["http://zotero.org/users/local/iYyGbpt2/items/MCSAZ5M4"],"itemData":{"id":19,"type":"article-journal","title":"Self-generated Neighbourhoods: the role of urban form in the consolidation of informal settlements","container-title":"Urban Design International","page":"61–96","volume":"5","issue":"2","source":"Google Scholar","shortTitle":"Self-generated Neighbourhoods","author":[{"family":"Hillier","given":"Bill"},{"family":"Greene","given":"Margarita"},{"family":"Desyllas","given":"Jake"}],"issued":{"date-parts":[["2000"]]}}}],"schema":"https://github.com/citation-style-language/schema/raw/master/csl-citation.json"} </w:instrText>
      </w:r>
      <w:r w:rsidR="008E2272">
        <w:rPr>
          <w:rFonts w:ascii="Corbel" w:hAnsi="Corbel" w:cs="Futura Medium"/>
          <w:color w:val="595959" w:themeColor="text1" w:themeTint="A6"/>
          <w:sz w:val="20"/>
          <w:szCs w:val="20"/>
        </w:rPr>
        <w:fldChar w:fldCharType="separate"/>
      </w:r>
      <w:r w:rsidR="008E2272" w:rsidRPr="008E2272">
        <w:rPr>
          <w:rFonts w:ascii="Corbel" w:hAnsi="Corbel"/>
          <w:sz w:val="20"/>
        </w:rPr>
        <w:t>(Hillier et al., 2000)</w:t>
      </w:r>
      <w:r w:rsidR="008E2272">
        <w:rPr>
          <w:rFonts w:ascii="Corbel" w:hAnsi="Corbel" w:cs="Futura Medium"/>
          <w:color w:val="595959" w:themeColor="text1" w:themeTint="A6"/>
          <w:sz w:val="20"/>
          <w:szCs w:val="20"/>
        </w:rPr>
        <w:fldChar w:fldCharType="end"/>
      </w:r>
      <w:r w:rsidR="008E2272">
        <w:rPr>
          <w:rFonts w:ascii="Corbel" w:hAnsi="Corbel" w:cs="Futura Medium"/>
          <w:color w:val="595959" w:themeColor="text1" w:themeTint="A6"/>
          <w:sz w:val="20"/>
          <w:szCs w:val="20"/>
        </w:rPr>
        <w:t xml:space="preserve">. </w:t>
      </w:r>
      <w:r w:rsidRPr="004A4CAB">
        <w:rPr>
          <w:rFonts w:ascii="Corbel" w:hAnsi="Corbel" w:cs="Futura Medium"/>
          <w:color w:val="595959" w:themeColor="text1" w:themeTint="A6"/>
          <w:sz w:val="20"/>
          <w:szCs w:val="20"/>
        </w:rPr>
        <w:t xml:space="preserve">This gives an indication on why the informal settlements on the outskirts of Cairo are often considered less economically active, since they are not well consolidated in the urban form </w:t>
      </w:r>
      <w:r w:rsidR="008E2272" w:rsidRPr="004A4CAB">
        <w:rPr>
          <w:rFonts w:ascii="Corbel" w:hAnsi="Corbel" w:cs="Futura Medium"/>
          <w:color w:val="595959" w:themeColor="text1" w:themeTint="A6"/>
          <w:sz w:val="20"/>
          <w:szCs w:val="20"/>
        </w:rPr>
        <w:t>because</w:t>
      </w:r>
      <w:r w:rsidR="009740D3">
        <w:rPr>
          <w:rFonts w:ascii="Corbel" w:hAnsi="Corbel" w:cs="Futura Medium"/>
          <w:color w:val="595959" w:themeColor="text1" w:themeTint="A6"/>
          <w:sz w:val="20"/>
          <w:szCs w:val="20"/>
        </w:rPr>
        <w:t xml:space="preserve"> the highways form a hard</w:t>
      </w:r>
      <w:r w:rsidRPr="004A4CAB">
        <w:rPr>
          <w:rFonts w:ascii="Corbel" w:hAnsi="Corbel" w:cs="Futura Medium"/>
          <w:color w:val="595959" w:themeColor="text1" w:themeTint="A6"/>
          <w:sz w:val="20"/>
          <w:szCs w:val="20"/>
        </w:rPr>
        <w:t xml:space="preserve"> edge where the edge movement of that settlement should be. </w:t>
      </w:r>
    </w:p>
    <w:p w:rsidR="00147587" w:rsidRDefault="00147587" w:rsidP="003179F8">
      <w:pPr>
        <w:pStyle w:val="ListParagraph"/>
        <w:spacing w:before="360" w:line="240" w:lineRule="auto"/>
        <w:ind w:left="252"/>
        <w:rPr>
          <w:rFonts w:ascii="Corbel" w:hAnsi="Corbel" w:cs="Futura Medium"/>
          <w:color w:val="595959" w:themeColor="text1" w:themeTint="A6"/>
          <w:sz w:val="20"/>
          <w:szCs w:val="20"/>
        </w:rPr>
      </w:pPr>
    </w:p>
    <w:p w:rsidR="00147587" w:rsidRDefault="00147587" w:rsidP="009D67AF">
      <w:pPr>
        <w:pStyle w:val="ListParagraph"/>
        <w:spacing w:before="360" w:line="240" w:lineRule="auto"/>
        <w:ind w:left="252"/>
        <w:rPr>
          <w:rFonts w:ascii="Corbel" w:hAnsi="Corbel" w:cs="Futura Medium"/>
          <w:color w:val="595959" w:themeColor="text1" w:themeTint="A6"/>
          <w:sz w:val="20"/>
          <w:szCs w:val="20"/>
        </w:rPr>
      </w:pPr>
      <w:r>
        <w:rPr>
          <w:rFonts w:ascii="Corbel" w:hAnsi="Corbel" w:cs="Futura Medium"/>
          <w:color w:val="595959" w:themeColor="text1" w:themeTint="A6"/>
          <w:sz w:val="20"/>
          <w:szCs w:val="20"/>
        </w:rPr>
        <w:t>A study conducted in 2007 in unplanned areas</w:t>
      </w:r>
      <w:r w:rsidR="00D2390A">
        <w:rPr>
          <w:rFonts w:ascii="Corbel" w:hAnsi="Corbel" w:cs="Futura Medium"/>
          <w:color w:val="595959" w:themeColor="text1" w:themeTint="A6"/>
          <w:sz w:val="20"/>
          <w:szCs w:val="20"/>
        </w:rPr>
        <w:t xml:space="preserve"> at the core of</w:t>
      </w:r>
      <w:r>
        <w:rPr>
          <w:rFonts w:ascii="Corbel" w:hAnsi="Corbel" w:cs="Futura Medium"/>
          <w:color w:val="595959" w:themeColor="text1" w:themeTint="A6"/>
          <w:sz w:val="20"/>
          <w:szCs w:val="20"/>
        </w:rPr>
        <w:t xml:space="preserve"> Jeddah, Saudi Arabia, indicates that limited physical interventions can enhance unplanned areas and contribute to the overall spatial integration of Jeddah.</w:t>
      </w:r>
      <w:r w:rsidR="00D2390A">
        <w:rPr>
          <w:rFonts w:ascii="Corbel" w:hAnsi="Corbel" w:cs="Futura Medium"/>
          <w:color w:val="595959" w:themeColor="text1" w:themeTint="A6"/>
          <w:sz w:val="20"/>
          <w:szCs w:val="20"/>
        </w:rPr>
        <w:t xml:space="preserve"> It presents similar a similar case to the urban fabric in Cairo; neighbourhoods that have a distinct local structure that doesn’t fit into the global structure  </w:t>
      </w:r>
      <w:r w:rsidR="00D2390A">
        <w:rPr>
          <w:rFonts w:ascii="Corbel" w:hAnsi="Corbel" w:cs="Futura Medium"/>
          <w:color w:val="595959" w:themeColor="text1" w:themeTint="A6"/>
          <w:sz w:val="20"/>
          <w:szCs w:val="20"/>
        </w:rPr>
        <w:fldChar w:fldCharType="begin"/>
      </w:r>
      <w:r w:rsidR="00D2390A">
        <w:rPr>
          <w:rFonts w:ascii="Corbel" w:hAnsi="Corbel" w:cs="Futura Medium"/>
          <w:color w:val="595959" w:themeColor="text1" w:themeTint="A6"/>
          <w:sz w:val="20"/>
          <w:szCs w:val="20"/>
        </w:rPr>
        <w:instrText xml:space="preserve"> ADDIN ZOTERO_ITEM CSL_CITATION {"citationID":"a17jhjikltq","properties":{"formattedCitation":"(Karimi et al., 2007)","plainCitation":"(Karimi et al., 2007)"},"citationItems":[{"id":250,"uris":["http://zotero.org/users/local/iYyGbpt2/items/H5UXBKTX"],"uri":["http://zotero.org/users/local/iYyGbpt2/items/H5UXBKTX"],"itemData":{"id":250,"type":"paper-conference","title":"EVIDENCE-BASED SPATIAL INTERVENTION FOR REGENERATION OF INFORMAL SETTLEMENTS","container-title":"Proceedings of the Sixth International Space Syntax Symposium, Istanbul: ITU Faculty of Architecture","page":"034–1","source":"Google Scholar","URL":"http://www.spacesyntaxistanbul.itu.edu.tr/papers/longpapers/034%20-%20Karimi%20Amir%20Shafiei%20Raford%20Abdul%20Zhang%20Mavridou.pdf","author":[{"family":"Karimi","given":"Kayvan"},{"family":"Amir","given":"Abdulgader"},{"family":"Shafiei","given":"Kaveh"},{"family":"Raford","given":"Noah"},{"family":"Abdul","given":"Esenghiul"},{"family":"Zhang","given":"Ji"},{"family":"Mavridou","given":"Magda"}],"issued":{"date-parts":[["2007"]]},"accessed":{"date-parts":[["2017",3,17]]}}}],"schema":"https://github.com/citation-style-language/schema/raw/master/csl-citation.json"} </w:instrText>
      </w:r>
      <w:r w:rsidR="00D2390A">
        <w:rPr>
          <w:rFonts w:ascii="Corbel" w:hAnsi="Corbel" w:cs="Futura Medium"/>
          <w:color w:val="595959" w:themeColor="text1" w:themeTint="A6"/>
          <w:sz w:val="20"/>
          <w:szCs w:val="20"/>
        </w:rPr>
        <w:fldChar w:fldCharType="separate"/>
      </w:r>
      <w:r w:rsidR="00D2390A" w:rsidRPr="006A0D1F">
        <w:rPr>
          <w:rFonts w:ascii="Corbel" w:hAnsi="Corbel"/>
          <w:sz w:val="20"/>
        </w:rPr>
        <w:t>(Karimi et al., 2007)</w:t>
      </w:r>
      <w:r w:rsidR="00D2390A">
        <w:rPr>
          <w:rFonts w:ascii="Corbel" w:hAnsi="Corbel" w:cs="Futura Medium"/>
          <w:color w:val="595959" w:themeColor="text1" w:themeTint="A6"/>
          <w:sz w:val="20"/>
          <w:szCs w:val="20"/>
        </w:rPr>
        <w:fldChar w:fldCharType="end"/>
      </w:r>
      <w:r w:rsidR="00D2390A">
        <w:rPr>
          <w:rFonts w:ascii="Corbel" w:hAnsi="Corbel" w:cs="Futura Medium"/>
          <w:color w:val="595959" w:themeColor="text1" w:themeTint="A6"/>
          <w:sz w:val="20"/>
          <w:szCs w:val="20"/>
        </w:rPr>
        <w:t xml:space="preserve">. The minor physical interventions proposed could be applied to Cairo, however the settlements in this </w:t>
      </w:r>
      <w:r w:rsidR="009D67AF">
        <w:rPr>
          <w:rFonts w:ascii="Corbel" w:hAnsi="Corbel" w:cs="Futura Medium"/>
          <w:color w:val="595959" w:themeColor="text1" w:themeTint="A6"/>
          <w:sz w:val="20"/>
          <w:szCs w:val="20"/>
        </w:rPr>
        <w:t>paper</w:t>
      </w:r>
      <w:r w:rsidR="00D2390A">
        <w:rPr>
          <w:rFonts w:ascii="Corbel" w:hAnsi="Corbel" w:cs="Futura Medium"/>
          <w:color w:val="595959" w:themeColor="text1" w:themeTint="A6"/>
          <w:sz w:val="20"/>
          <w:szCs w:val="20"/>
        </w:rPr>
        <w:t xml:space="preserve"> are at the edge of the main city rather than at the core. </w:t>
      </w:r>
    </w:p>
    <w:p w:rsidR="004A4CAB" w:rsidRPr="004A4CAB" w:rsidRDefault="004A4CAB" w:rsidP="003179F8">
      <w:pPr>
        <w:pStyle w:val="ListParagraph"/>
        <w:spacing w:before="360" w:line="240" w:lineRule="auto"/>
        <w:ind w:left="252"/>
        <w:rPr>
          <w:rFonts w:ascii="Corbel" w:hAnsi="Corbel" w:cs="Futura Medium"/>
          <w:color w:val="595959" w:themeColor="text1" w:themeTint="A6"/>
          <w:sz w:val="20"/>
          <w:szCs w:val="20"/>
        </w:rPr>
      </w:pPr>
    </w:p>
    <w:p w:rsidR="004A4CAB" w:rsidRPr="004A4CAB" w:rsidRDefault="009200B6" w:rsidP="003179F8">
      <w:pPr>
        <w:pStyle w:val="ListParagraph"/>
        <w:spacing w:before="360" w:line="240" w:lineRule="auto"/>
        <w:ind w:left="252"/>
        <w:rPr>
          <w:rFonts w:ascii="Corbel" w:hAnsi="Corbel" w:cs="Futura Medium"/>
          <w:i/>
          <w:color w:val="595959" w:themeColor="text1" w:themeTint="A6"/>
          <w:sz w:val="22"/>
          <w:szCs w:val="22"/>
        </w:rPr>
      </w:pPr>
      <w:r>
        <w:rPr>
          <w:rFonts w:ascii="Corbel" w:hAnsi="Corbel" w:cs="Futura Medium"/>
          <w:i/>
          <w:color w:val="595959" w:themeColor="text1" w:themeTint="A6"/>
          <w:sz w:val="22"/>
          <w:szCs w:val="22"/>
        </w:rPr>
        <w:lastRenderedPageBreak/>
        <w:t xml:space="preserve">1.5 </w:t>
      </w:r>
      <w:r w:rsidR="004A4CAB" w:rsidRPr="004A4CAB">
        <w:rPr>
          <w:rFonts w:ascii="Corbel" w:hAnsi="Corbel" w:cs="Futura Medium"/>
          <w:i/>
          <w:color w:val="595959" w:themeColor="text1" w:themeTint="A6"/>
          <w:sz w:val="22"/>
          <w:szCs w:val="22"/>
        </w:rPr>
        <w:t>The Super-grid</w:t>
      </w:r>
    </w:p>
    <w:p w:rsidR="004A4CAB" w:rsidRDefault="004A4CAB" w:rsidP="00A20F48">
      <w:pPr>
        <w:pStyle w:val="ListParagraph"/>
        <w:spacing w:before="360" w:line="240" w:lineRule="auto"/>
        <w:ind w:left="252"/>
        <w:rPr>
          <w:rFonts w:ascii="Corbel" w:hAnsi="Corbel" w:cs="Futura Medium"/>
          <w:color w:val="595959" w:themeColor="text1" w:themeTint="A6"/>
          <w:sz w:val="20"/>
          <w:szCs w:val="20"/>
        </w:rPr>
      </w:pPr>
      <w:r w:rsidRPr="004A4CAB">
        <w:rPr>
          <w:rFonts w:ascii="Corbel" w:hAnsi="Corbel" w:cs="Futura Medium"/>
          <w:color w:val="595959" w:themeColor="text1" w:themeTint="A6"/>
          <w:sz w:val="20"/>
          <w:szCs w:val="20"/>
        </w:rPr>
        <w:t>The super-grid is a way of differentiating betwe</w:t>
      </w:r>
      <w:r w:rsidR="003179F8">
        <w:rPr>
          <w:rFonts w:ascii="Corbel" w:hAnsi="Corbel" w:cs="Futura Medium"/>
          <w:color w:val="595959" w:themeColor="text1" w:themeTint="A6"/>
          <w:sz w:val="20"/>
          <w:szCs w:val="20"/>
        </w:rPr>
        <w:t>en scales in the street network;</w:t>
      </w:r>
      <w:r w:rsidRPr="004A4CAB">
        <w:rPr>
          <w:rFonts w:ascii="Corbel" w:hAnsi="Corbel" w:cs="Futura Medium"/>
          <w:color w:val="595959" w:themeColor="text1" w:themeTint="A6"/>
          <w:sz w:val="20"/>
          <w:szCs w:val="20"/>
        </w:rPr>
        <w:t xml:space="preserve"> the super-grid itse</w:t>
      </w:r>
      <w:r w:rsidR="00772DF6">
        <w:rPr>
          <w:rFonts w:ascii="Corbel" w:hAnsi="Corbel" w:cs="Futura Medium"/>
          <w:color w:val="595959" w:themeColor="text1" w:themeTint="A6"/>
          <w:sz w:val="20"/>
          <w:szCs w:val="20"/>
        </w:rPr>
        <w:t xml:space="preserve">lf </w:t>
      </w:r>
      <w:r w:rsidR="00A20F48">
        <w:rPr>
          <w:rFonts w:ascii="Corbel" w:hAnsi="Corbel" w:cs="Futura Medium"/>
          <w:color w:val="595959" w:themeColor="text1" w:themeTint="A6"/>
          <w:sz w:val="20"/>
          <w:szCs w:val="20"/>
        </w:rPr>
        <w:t>consists</w:t>
      </w:r>
      <w:r w:rsidR="00772DF6">
        <w:rPr>
          <w:rFonts w:ascii="Corbel" w:hAnsi="Corbel" w:cs="Futura Medium"/>
          <w:color w:val="595959" w:themeColor="text1" w:themeTint="A6"/>
          <w:sz w:val="20"/>
          <w:szCs w:val="20"/>
        </w:rPr>
        <w:t xml:space="preserve"> of the primary road network,</w:t>
      </w:r>
      <w:r w:rsidRPr="004A4CAB">
        <w:rPr>
          <w:rFonts w:ascii="Corbel" w:hAnsi="Corbel" w:cs="Futura Medium"/>
          <w:color w:val="595959" w:themeColor="text1" w:themeTint="A6"/>
          <w:sz w:val="20"/>
          <w:szCs w:val="20"/>
        </w:rPr>
        <w:t xml:space="preserve"> which then have local roads inserted into it. Another way of looking at it is to consider the primary road network as creating ‘super blocks’ and the local roads creating urban blocks. Within one super-block exists a neighbourhood, with the local streets either connecting to the super-grid of primary streets or forming a secondary network of minor streets. </w:t>
      </w:r>
      <w:r w:rsidR="00772DF6">
        <w:rPr>
          <w:rFonts w:ascii="Corbel" w:hAnsi="Corbel" w:cs="Futura Medium"/>
          <w:color w:val="595959" w:themeColor="text1" w:themeTint="A6"/>
          <w:sz w:val="20"/>
          <w:szCs w:val="20"/>
        </w:rPr>
        <w:t>T</w:t>
      </w:r>
      <w:r w:rsidR="00772DF6" w:rsidRPr="00772DF6">
        <w:rPr>
          <w:rFonts w:ascii="Corbel" w:hAnsi="Corbel" w:cs="Futura Medium"/>
          <w:color w:val="595959" w:themeColor="text1" w:themeTint="A6"/>
          <w:sz w:val="20"/>
          <w:szCs w:val="20"/>
        </w:rPr>
        <w:t xml:space="preserve">he super gird shows evidence of integration at the global </w:t>
      </w:r>
      <w:r w:rsidR="00343ADD" w:rsidRPr="00772DF6">
        <w:rPr>
          <w:rFonts w:ascii="Corbel" w:hAnsi="Corbel" w:cs="Futura Medium"/>
          <w:color w:val="595959" w:themeColor="text1" w:themeTint="A6"/>
          <w:sz w:val="20"/>
          <w:szCs w:val="20"/>
        </w:rPr>
        <w:t>scale;</w:t>
      </w:r>
      <w:r w:rsidR="00772DF6" w:rsidRPr="00772DF6">
        <w:rPr>
          <w:rFonts w:ascii="Corbel" w:hAnsi="Corbel" w:cs="Futura Medium"/>
          <w:color w:val="595959" w:themeColor="text1" w:themeTint="A6"/>
          <w:sz w:val="20"/>
          <w:szCs w:val="20"/>
        </w:rPr>
        <w:t xml:space="preserve"> it starts with/includes to some extents the extension and peripheral streets of the deformed wheel. </w:t>
      </w:r>
      <w:r w:rsidRPr="004A4CAB">
        <w:rPr>
          <w:rFonts w:ascii="Corbel" w:hAnsi="Corbel" w:cs="Futura Medium"/>
          <w:color w:val="595959" w:themeColor="text1" w:themeTint="A6"/>
          <w:sz w:val="20"/>
          <w:szCs w:val="20"/>
        </w:rPr>
        <w:t xml:space="preserve">The super-grid and the local streets should be designed to interact with one another to promote connectivity, and there are four syntactical principles that can arise from the interaction of the super-grid with the local grid. Shortcut, which means that movement </w:t>
      </w:r>
      <w:r w:rsidR="00343ADD" w:rsidRPr="004A4CAB">
        <w:rPr>
          <w:rFonts w:ascii="Corbel" w:hAnsi="Corbel" w:cs="Futura Medium"/>
          <w:color w:val="595959" w:themeColor="text1" w:themeTint="A6"/>
          <w:sz w:val="20"/>
          <w:szCs w:val="20"/>
        </w:rPr>
        <w:t>does not</w:t>
      </w:r>
      <w:r w:rsidRPr="004A4CAB">
        <w:rPr>
          <w:rFonts w:ascii="Corbel" w:hAnsi="Corbel" w:cs="Futura Medium"/>
          <w:color w:val="595959" w:themeColor="text1" w:themeTint="A6"/>
          <w:sz w:val="20"/>
          <w:szCs w:val="20"/>
        </w:rPr>
        <w:t xml:space="preserve"> need to pass through the super-grid; Bypass, where the super-grid bypasses the local grid’s density, possibly resulting in faster movement; hierarchal, where the super-grid has fewest directional changes; and labyrinth, where the paths inside the local grid are shorter but the shortest route involves the super-grid. In general, the super-grid is more integrated than the system as a whole; however, the 2015 study deals with regular, lin</w:t>
      </w:r>
      <w:r w:rsidR="00646169">
        <w:rPr>
          <w:rFonts w:ascii="Corbel" w:hAnsi="Corbel" w:cs="Futura Medium"/>
          <w:color w:val="595959" w:themeColor="text1" w:themeTint="A6"/>
          <w:sz w:val="20"/>
          <w:szCs w:val="20"/>
        </w:rPr>
        <w:t xml:space="preserve">ear grids </w:t>
      </w:r>
      <w:r w:rsidR="00646169">
        <w:rPr>
          <w:rFonts w:ascii="Corbel" w:hAnsi="Corbel" w:cs="Futura Medium"/>
          <w:color w:val="595959" w:themeColor="text1" w:themeTint="A6"/>
          <w:sz w:val="20"/>
          <w:szCs w:val="20"/>
        </w:rPr>
        <w:fldChar w:fldCharType="begin"/>
      </w:r>
      <w:r w:rsidR="00646169">
        <w:rPr>
          <w:rFonts w:ascii="Corbel" w:hAnsi="Corbel" w:cs="Futura Medium"/>
          <w:color w:val="595959" w:themeColor="text1" w:themeTint="A6"/>
          <w:sz w:val="20"/>
          <w:szCs w:val="20"/>
        </w:rPr>
        <w:instrText xml:space="preserve"> ADDIN ZOTERO_ITEM CSL_CITATION {"citationID":"a1ouiuhkjfs","properties":{"formattedCitation":"(Peponis et al., 2015)","plainCitation":"(Peponis et al., 2015)"},"citationItems":[{"id":12,"uris":["http://zotero.org/users/local/iYyGbpt2/items/RC8RGHE2"],"uri":["http://zotero.org/users/local/iYyGbpt2/items/RC8RGHE2"],"itemData":{"id":12,"type":"article-journal","title":"Syntax and parametric analysis of superblock patterns","container-title":"The Journal of Space Syntax","page":"109–141","volume":"6","issue":"1","source":"Google Scholar","author":[{"family":"Peponis","given":"John"},{"family":"Feng","given":"Chen"},{"family":"Green","given":"David"},{"family":"Haynie","given":"Dawn"},{"family":"Kim","given":"Sung Hong"},{"family":"Sheng","given":"Qiang"},{"family":"Vialard","given":"Alice"},{"family":"Wang","given":"Haofeng"}],"issued":{"date-parts":[["2015"]]}}}],"schema":"https://github.com/citation-style-language/schema/raw/master/csl-citation.json"} </w:instrText>
      </w:r>
      <w:r w:rsidR="00646169">
        <w:rPr>
          <w:rFonts w:ascii="Corbel" w:hAnsi="Corbel" w:cs="Futura Medium"/>
          <w:color w:val="595959" w:themeColor="text1" w:themeTint="A6"/>
          <w:sz w:val="20"/>
          <w:szCs w:val="20"/>
        </w:rPr>
        <w:fldChar w:fldCharType="separate"/>
      </w:r>
      <w:r w:rsidR="00646169" w:rsidRPr="00646169">
        <w:rPr>
          <w:rFonts w:ascii="Corbel" w:hAnsi="Corbel"/>
          <w:sz w:val="20"/>
        </w:rPr>
        <w:t>(Peponis et al., 2015)</w:t>
      </w:r>
      <w:r w:rsidR="00646169">
        <w:rPr>
          <w:rFonts w:ascii="Corbel" w:hAnsi="Corbel" w:cs="Futura Medium"/>
          <w:color w:val="595959" w:themeColor="text1" w:themeTint="A6"/>
          <w:sz w:val="20"/>
          <w:szCs w:val="20"/>
        </w:rPr>
        <w:fldChar w:fldCharType="end"/>
      </w:r>
      <w:r w:rsidRPr="004A4CAB">
        <w:rPr>
          <w:rFonts w:ascii="Corbel" w:hAnsi="Corbel" w:cs="Futura Medium"/>
          <w:color w:val="595959" w:themeColor="text1" w:themeTint="A6"/>
          <w:sz w:val="20"/>
          <w:szCs w:val="20"/>
        </w:rPr>
        <w:t>. In this paper it is proposed that there is a super-grid linking the neighbourhoods together that accounts for the apparent functioning of Cairo as a whole even with the major spatial and morphological differences between neighbourhoods.</w:t>
      </w:r>
      <w:r w:rsidR="00772DF6">
        <w:rPr>
          <w:rFonts w:ascii="Corbel" w:hAnsi="Corbel" w:cs="Futura Medium"/>
          <w:color w:val="595959" w:themeColor="text1" w:themeTint="A6"/>
          <w:sz w:val="20"/>
          <w:szCs w:val="20"/>
        </w:rPr>
        <w:t xml:space="preserve"> In this cas</w:t>
      </w:r>
      <w:r w:rsidR="00A25C1E">
        <w:rPr>
          <w:rFonts w:ascii="Corbel" w:hAnsi="Corbel" w:cs="Futura Medium"/>
          <w:color w:val="595959" w:themeColor="text1" w:themeTint="A6"/>
          <w:sz w:val="20"/>
          <w:szCs w:val="20"/>
        </w:rPr>
        <w:t xml:space="preserve">e study, the highway super-grid can be classified as bypasses, with the informal settlements containing shortcuts but with disconnection between the two. </w:t>
      </w:r>
    </w:p>
    <w:p w:rsidR="00DF068C" w:rsidRDefault="00DF068C" w:rsidP="003179F8">
      <w:pPr>
        <w:pStyle w:val="ListParagraph"/>
        <w:spacing w:before="360" w:line="240" w:lineRule="auto"/>
        <w:ind w:left="252"/>
        <w:rPr>
          <w:rFonts w:ascii="Corbel" w:hAnsi="Corbel" w:cs="Futura Medium"/>
          <w:color w:val="595959" w:themeColor="text1" w:themeTint="A6"/>
          <w:sz w:val="20"/>
          <w:szCs w:val="20"/>
        </w:rPr>
      </w:pPr>
    </w:p>
    <w:p w:rsidR="00DF068C" w:rsidRPr="004A4CAB" w:rsidRDefault="00DF068C" w:rsidP="003179F8">
      <w:pPr>
        <w:pStyle w:val="ListParagraph"/>
        <w:spacing w:before="360" w:line="240" w:lineRule="auto"/>
        <w:ind w:left="252"/>
        <w:rPr>
          <w:rFonts w:ascii="Corbel" w:hAnsi="Corbel" w:cs="Futura Medium"/>
          <w:color w:val="595959" w:themeColor="text1" w:themeTint="A6"/>
          <w:sz w:val="20"/>
          <w:szCs w:val="20"/>
        </w:rPr>
      </w:pPr>
    </w:p>
    <w:p w:rsidR="00AE4A89" w:rsidRPr="00CC7F48" w:rsidRDefault="00CC7F48" w:rsidP="003179F8">
      <w:pPr>
        <w:pStyle w:val="ListParagraph"/>
        <w:numPr>
          <w:ilvl w:val="0"/>
          <w:numId w:val="3"/>
        </w:numPr>
        <w:spacing w:before="360" w:line="240" w:lineRule="auto"/>
        <w:rPr>
          <w:rFonts w:ascii="Futura Medium" w:hAnsi="Futura Medium" w:cs="Futura Medium"/>
          <w:sz w:val="22"/>
          <w:szCs w:val="22"/>
        </w:rPr>
      </w:pPr>
      <w:r w:rsidRPr="00CC7F48">
        <w:rPr>
          <w:rFonts w:ascii="Futura Medium" w:hAnsi="Futura Medium" w:cs="Futura Medium"/>
          <w:sz w:val="22"/>
          <w:szCs w:val="22"/>
        </w:rPr>
        <w:t>METHODOLOGY</w:t>
      </w:r>
    </w:p>
    <w:p w:rsidR="00CC7F48" w:rsidRPr="00E60765" w:rsidRDefault="009200B6" w:rsidP="003179F8">
      <w:pPr>
        <w:pStyle w:val="ListParagraph"/>
        <w:spacing w:before="360" w:line="240" w:lineRule="auto"/>
        <w:ind w:left="252"/>
        <w:rPr>
          <w:rFonts w:ascii="Corbel" w:hAnsi="Corbel" w:cs="Futura Medium"/>
          <w:i/>
          <w:color w:val="595959" w:themeColor="text1" w:themeTint="A6"/>
          <w:sz w:val="22"/>
          <w:szCs w:val="22"/>
        </w:rPr>
      </w:pPr>
      <w:r>
        <w:rPr>
          <w:rFonts w:ascii="Corbel" w:hAnsi="Corbel" w:cs="Futura Medium"/>
          <w:i/>
          <w:color w:val="595959" w:themeColor="text1" w:themeTint="A6"/>
          <w:sz w:val="22"/>
          <w:szCs w:val="22"/>
        </w:rPr>
        <w:t xml:space="preserve">2.1 </w:t>
      </w:r>
      <w:r w:rsidR="00CC7F48" w:rsidRPr="00E60765">
        <w:rPr>
          <w:rFonts w:ascii="Corbel" w:hAnsi="Corbel" w:cs="Futura Medium"/>
          <w:i/>
          <w:color w:val="595959" w:themeColor="text1" w:themeTint="A6"/>
          <w:sz w:val="22"/>
          <w:szCs w:val="22"/>
        </w:rPr>
        <w:t>Case Study Selection and Boundary Determination</w:t>
      </w:r>
    </w:p>
    <w:p w:rsidR="00CC7F48" w:rsidRPr="00E60765" w:rsidRDefault="00CC7F48" w:rsidP="00C20E4A">
      <w:pPr>
        <w:pStyle w:val="ListParagraph"/>
        <w:spacing w:before="360" w:line="240" w:lineRule="auto"/>
        <w:ind w:left="252"/>
        <w:rPr>
          <w:rFonts w:ascii="Corbel" w:hAnsi="Corbel" w:cs="Futura Medium"/>
          <w:color w:val="595959" w:themeColor="text1" w:themeTint="A6"/>
          <w:sz w:val="20"/>
          <w:szCs w:val="20"/>
        </w:rPr>
      </w:pPr>
      <w:r w:rsidRPr="00E60765">
        <w:rPr>
          <w:rFonts w:ascii="Corbel" w:hAnsi="Corbel" w:cs="Futura Medium"/>
          <w:color w:val="595959" w:themeColor="text1" w:themeTint="A6"/>
          <w:sz w:val="20"/>
          <w:szCs w:val="20"/>
        </w:rPr>
        <w:t>The case studies selected are located in</w:t>
      </w:r>
      <w:r w:rsidR="00C20E4A">
        <w:rPr>
          <w:rFonts w:ascii="Corbel" w:hAnsi="Corbel" w:cs="Futura Medium"/>
          <w:color w:val="595959" w:themeColor="text1" w:themeTint="A6"/>
          <w:sz w:val="20"/>
          <w:szCs w:val="20"/>
        </w:rPr>
        <w:t xml:space="preserve"> western</w:t>
      </w:r>
      <w:r w:rsidRPr="00E60765">
        <w:rPr>
          <w:rFonts w:ascii="Corbel" w:hAnsi="Corbel" w:cs="Futura Medium"/>
          <w:color w:val="595959" w:themeColor="text1" w:themeTint="A6"/>
          <w:sz w:val="20"/>
          <w:szCs w:val="20"/>
        </w:rPr>
        <w:t xml:space="preserve"> Greater Cairo, where planned and informal settlements are i</w:t>
      </w:r>
      <w:r w:rsidR="00C20E4A">
        <w:rPr>
          <w:rFonts w:ascii="Corbel" w:hAnsi="Corbel" w:cs="Futura Medium"/>
          <w:color w:val="595959" w:themeColor="text1" w:themeTint="A6"/>
          <w:sz w:val="20"/>
          <w:szCs w:val="20"/>
        </w:rPr>
        <w:t>n close proximity to each other</w:t>
      </w:r>
      <w:r w:rsidRPr="00E60765">
        <w:rPr>
          <w:rFonts w:ascii="Corbel" w:hAnsi="Corbel" w:cs="Futura Medium"/>
          <w:color w:val="595959" w:themeColor="text1" w:themeTint="A6"/>
          <w:sz w:val="20"/>
          <w:szCs w:val="20"/>
        </w:rPr>
        <w:t xml:space="preserve">. Boundaries were determined by using ‘apparent villages’ rather than official government boundaries, which are different </w:t>
      </w:r>
      <w:r w:rsidR="00343ADD">
        <w:rPr>
          <w:rFonts w:ascii="Corbel" w:hAnsi="Corbel" w:cs="Futura Medium"/>
          <w:color w:val="595959" w:themeColor="text1" w:themeTint="A6"/>
          <w:sz w:val="20"/>
          <w:szCs w:val="20"/>
        </w:rPr>
        <w:t xml:space="preserve">from </w:t>
      </w:r>
      <w:r w:rsidRPr="00E60765">
        <w:rPr>
          <w:rFonts w:ascii="Corbel" w:hAnsi="Corbel" w:cs="Futura Medium"/>
          <w:color w:val="595959" w:themeColor="text1" w:themeTint="A6"/>
          <w:sz w:val="20"/>
          <w:szCs w:val="20"/>
        </w:rPr>
        <w:t>how p</w:t>
      </w:r>
      <w:r w:rsidR="00E012EF">
        <w:rPr>
          <w:rFonts w:ascii="Corbel" w:hAnsi="Corbel" w:cs="Futura Medium"/>
          <w:color w:val="595959" w:themeColor="text1" w:themeTint="A6"/>
          <w:sz w:val="20"/>
          <w:szCs w:val="20"/>
        </w:rPr>
        <w:t xml:space="preserve">eople perceive the settlements. </w:t>
      </w:r>
      <w:r w:rsidRPr="00E60765">
        <w:rPr>
          <w:rFonts w:ascii="Corbel" w:hAnsi="Corbel" w:cs="Futura Medium"/>
          <w:color w:val="595959" w:themeColor="text1" w:themeTint="A6"/>
          <w:sz w:val="20"/>
          <w:szCs w:val="20"/>
        </w:rPr>
        <w:t xml:space="preserve">The types of boundaries encountered include highways, </w:t>
      </w:r>
      <w:r w:rsidR="00C20E4A">
        <w:rPr>
          <w:rFonts w:ascii="Corbel" w:hAnsi="Corbel" w:cs="Futura Medium"/>
          <w:color w:val="595959" w:themeColor="text1" w:themeTint="A6"/>
          <w:sz w:val="20"/>
          <w:szCs w:val="20"/>
        </w:rPr>
        <w:t>roads, and the Nile</w:t>
      </w:r>
      <w:r w:rsidRPr="00E60765">
        <w:rPr>
          <w:rFonts w:ascii="Corbel" w:hAnsi="Corbel" w:cs="Futura Medium"/>
          <w:color w:val="595959" w:themeColor="text1" w:themeTint="A6"/>
          <w:sz w:val="20"/>
          <w:szCs w:val="20"/>
        </w:rPr>
        <w:t xml:space="preserve">. Where an unclear boundary exists, as is the case with the Al-Mohandiseen and Al-Sahafiyeen district, the ‘street face’ of neighbouring districts was included in the analysis since that is what the district interacts with as an autonomous unit. </w:t>
      </w:r>
    </w:p>
    <w:p w:rsidR="00CC7F48" w:rsidRPr="00E60765" w:rsidRDefault="00CC7F48" w:rsidP="003179F8">
      <w:pPr>
        <w:pStyle w:val="ListParagraph"/>
        <w:spacing w:before="360" w:line="240" w:lineRule="auto"/>
        <w:ind w:left="252"/>
        <w:rPr>
          <w:rFonts w:ascii="Corbel" w:hAnsi="Corbel" w:cs="Futura Medium"/>
          <w:color w:val="595959" w:themeColor="text1" w:themeTint="A6"/>
          <w:sz w:val="20"/>
          <w:szCs w:val="20"/>
        </w:rPr>
      </w:pPr>
    </w:p>
    <w:p w:rsidR="00CC7F48" w:rsidRPr="00E60765" w:rsidRDefault="009200B6" w:rsidP="003179F8">
      <w:pPr>
        <w:pStyle w:val="ListParagraph"/>
        <w:spacing w:before="360" w:line="240" w:lineRule="auto"/>
        <w:ind w:left="252"/>
        <w:rPr>
          <w:rFonts w:ascii="Corbel" w:hAnsi="Corbel" w:cs="Futura Medium"/>
          <w:i/>
          <w:color w:val="595959" w:themeColor="text1" w:themeTint="A6"/>
          <w:sz w:val="22"/>
          <w:szCs w:val="22"/>
        </w:rPr>
      </w:pPr>
      <w:r>
        <w:rPr>
          <w:rFonts w:ascii="Corbel" w:hAnsi="Corbel" w:cs="Futura Medium"/>
          <w:i/>
          <w:color w:val="595959" w:themeColor="text1" w:themeTint="A6"/>
          <w:sz w:val="22"/>
          <w:szCs w:val="22"/>
        </w:rPr>
        <w:t xml:space="preserve">2.2 </w:t>
      </w:r>
      <w:r w:rsidR="00CC7F48" w:rsidRPr="00E60765">
        <w:rPr>
          <w:rFonts w:ascii="Corbel" w:hAnsi="Corbel" w:cs="Futura Medium"/>
          <w:i/>
          <w:color w:val="595959" w:themeColor="text1" w:themeTint="A6"/>
          <w:sz w:val="22"/>
          <w:szCs w:val="22"/>
        </w:rPr>
        <w:t>Syntactic Analysis</w:t>
      </w:r>
    </w:p>
    <w:p w:rsidR="00CC7F48" w:rsidRPr="00E60765" w:rsidRDefault="00CC7F48" w:rsidP="009D67AF">
      <w:pPr>
        <w:pStyle w:val="ListParagraph"/>
        <w:spacing w:before="360" w:line="240" w:lineRule="auto"/>
        <w:ind w:left="252"/>
        <w:rPr>
          <w:rFonts w:ascii="Corbel" w:hAnsi="Corbel" w:cs="Futura Medium"/>
          <w:color w:val="595959" w:themeColor="text1" w:themeTint="A6"/>
          <w:sz w:val="20"/>
          <w:szCs w:val="20"/>
        </w:rPr>
      </w:pPr>
      <w:r w:rsidRPr="00E60765">
        <w:rPr>
          <w:rFonts w:ascii="Corbel" w:hAnsi="Corbel" w:cs="Futura Medium"/>
          <w:color w:val="595959" w:themeColor="text1" w:themeTint="A6"/>
          <w:sz w:val="20"/>
          <w:szCs w:val="20"/>
        </w:rPr>
        <w:t>The axial maps were generated in DepthmapX and analysis ran for both global and local integration. Open spaces that were not used as part of the natural pedestrian movement (e.g. open fields in the case of the informal settlements, and private sporting clubs in the case of the plan</w:t>
      </w:r>
      <w:r w:rsidR="00E012EF">
        <w:rPr>
          <w:rFonts w:ascii="Corbel" w:hAnsi="Corbel" w:cs="Futura Medium"/>
          <w:color w:val="595959" w:themeColor="text1" w:themeTint="A6"/>
          <w:sz w:val="20"/>
          <w:szCs w:val="20"/>
        </w:rPr>
        <w:t>ned settlements, see fig.2</w:t>
      </w:r>
      <w:r w:rsidRPr="00E60765">
        <w:rPr>
          <w:rFonts w:ascii="Corbel" w:hAnsi="Corbel" w:cs="Futura Medium"/>
          <w:color w:val="595959" w:themeColor="text1" w:themeTint="A6"/>
          <w:sz w:val="20"/>
          <w:szCs w:val="20"/>
        </w:rPr>
        <w:t>)</w:t>
      </w:r>
      <w:r w:rsidR="009D67AF">
        <w:rPr>
          <w:rFonts w:ascii="Corbel" w:hAnsi="Corbel" w:cs="Futura Medium"/>
          <w:color w:val="595959" w:themeColor="text1" w:themeTint="A6"/>
          <w:sz w:val="20"/>
          <w:szCs w:val="20"/>
        </w:rPr>
        <w:t xml:space="preserve"> were disregarded in the analysis</w:t>
      </w:r>
      <w:r w:rsidRPr="00E60765">
        <w:rPr>
          <w:rFonts w:ascii="Corbel" w:hAnsi="Corbel" w:cs="Futura Medium"/>
          <w:color w:val="595959" w:themeColor="text1" w:themeTint="A6"/>
          <w:sz w:val="20"/>
          <w:szCs w:val="20"/>
        </w:rPr>
        <w:t>. The informal settlements were analysed by drawing axial lines between parcels, since the proximity of the buildings means that passing between them is difficult, especially for non-residents. The informal settlements also do not follow the building code for setbacks or maximum height, so most buildings are built to the edge of the plot and the resulting streets are ver</w:t>
      </w:r>
      <w:r w:rsidR="008D6B04">
        <w:rPr>
          <w:rFonts w:ascii="Corbel" w:hAnsi="Corbel" w:cs="Futura Medium"/>
          <w:color w:val="595959" w:themeColor="text1" w:themeTint="A6"/>
          <w:sz w:val="20"/>
          <w:szCs w:val="20"/>
        </w:rPr>
        <w:t xml:space="preserve">y narrow, usually less than 3m. </w:t>
      </w:r>
      <w:r w:rsidRPr="00E60765">
        <w:rPr>
          <w:rFonts w:ascii="Corbel" w:hAnsi="Corbel" w:cs="Futura Medium"/>
          <w:color w:val="595959" w:themeColor="text1" w:themeTint="A6"/>
          <w:sz w:val="20"/>
          <w:szCs w:val="20"/>
        </w:rPr>
        <w:t>The planned settlements were analysed by building since there are setbacks and both residents and non-residents can pass between buildings</w:t>
      </w:r>
      <w:r w:rsidR="009D67AF">
        <w:rPr>
          <w:rFonts w:ascii="Corbel" w:hAnsi="Corbel" w:cs="Futura Medium"/>
          <w:color w:val="595959" w:themeColor="text1" w:themeTint="A6"/>
          <w:sz w:val="20"/>
          <w:szCs w:val="20"/>
        </w:rPr>
        <w:t xml:space="preserve"> </w:t>
      </w:r>
      <w:r w:rsidR="009D67AF">
        <w:rPr>
          <w:rFonts w:ascii="Corbel" w:hAnsi="Corbel" w:cs="Futura Medium"/>
          <w:color w:val="595959" w:themeColor="text1" w:themeTint="A6"/>
          <w:sz w:val="20"/>
          <w:szCs w:val="20"/>
        </w:rPr>
        <w:fldChar w:fldCharType="begin"/>
      </w:r>
      <w:r w:rsidR="009D67AF">
        <w:rPr>
          <w:rFonts w:ascii="Corbel" w:hAnsi="Corbel" w:cs="Futura Medium"/>
          <w:color w:val="595959" w:themeColor="text1" w:themeTint="A6"/>
          <w:sz w:val="20"/>
          <w:szCs w:val="20"/>
        </w:rPr>
        <w:instrText xml:space="preserve"> ADDIN ZOTERO_ITEM CSL_CITATION {"citationID":"a12vuec8fdf","properties":{"formattedCitation":"(Howeidy et al., 2009)","plainCitation":"(Howeidy et al., 2009)"},"citationItems":[{"id":141,"uris":["http://zotero.org/users/local/iYyGbpt2/items/KIAP65BI"],"uri":["http://zotero.org/users/local/iYyGbpt2/items/KIAP65BI"],"itemData":{"id":141,"type":"book","title":"Cairo’s Informal Areas: Between Urban Challenges and Hidden Potentials","publisher":"Participatory Development Programme in Urban Areas Framework","publisher-place":"Cairo","source":"Google Scholar","event-place":"Cairo","URL":"http://www.citiesalliance.org/sites/citiesalliance.org/files/CA_Docs/resources/Cairo's%20Informal%20Areas%20Between%20Urban%20Challenges%20and%20Hidden%20Potentials/CairosInformalAreas_fulltext.pdf","editor":[{"family":"Kipper","given":"Regina"},{"family":"Fischer","given":"Marion"}],"author":[{"family":"Howeidy","given":"Amira"},{"literal":"Dina K. Shehayeb"},{"literal":"Edgar Göll"},{"literal":"Khaled Mahmoud AbdelHalim"},{"literal":"Marion Séjourné"},{"literal":"Mona Gado"},{"literal":"Elena Piffero"},{"literal":"Gerhard Haase-Hindenberg"},{"literal":"Gundula Löffler"},{"literal":"Jürgen Stryjak"},{"literal":"Julia Gerlach"},{"literal":"Manal el-Jesri"},{"literal":"Martin Fink"},{"literal":"Nahla M. el-Sebai"},{"literal":"Regina Kipper"},{"literal":"Sarah Sabry"},{"literal":"Verena Liebel"},{"literal":"William Cobbett"}],"issued":{"date-parts":[["2009"]]},"accessed":{"date-parts":[["2016",12,14]]}}}],"schema":"https://github.com/citation-style-language/schema/raw/master/csl-citation.json"} </w:instrText>
      </w:r>
      <w:r w:rsidR="009D67AF">
        <w:rPr>
          <w:rFonts w:ascii="Corbel" w:hAnsi="Corbel" w:cs="Futura Medium"/>
          <w:color w:val="595959" w:themeColor="text1" w:themeTint="A6"/>
          <w:sz w:val="20"/>
          <w:szCs w:val="20"/>
        </w:rPr>
        <w:fldChar w:fldCharType="separate"/>
      </w:r>
      <w:r w:rsidR="009D67AF" w:rsidRPr="008D6B04">
        <w:rPr>
          <w:rFonts w:ascii="Corbel" w:hAnsi="Corbel"/>
          <w:sz w:val="20"/>
        </w:rPr>
        <w:t>(Howeidy et al., 2009)</w:t>
      </w:r>
      <w:r w:rsidR="009D67AF">
        <w:rPr>
          <w:rFonts w:ascii="Corbel" w:hAnsi="Corbel" w:cs="Futura Medium"/>
          <w:color w:val="595959" w:themeColor="text1" w:themeTint="A6"/>
          <w:sz w:val="20"/>
          <w:szCs w:val="20"/>
        </w:rPr>
        <w:fldChar w:fldCharType="end"/>
      </w:r>
      <w:r w:rsidRPr="00E60765">
        <w:rPr>
          <w:rFonts w:ascii="Corbel" w:hAnsi="Corbel" w:cs="Futura Medium"/>
          <w:color w:val="595959" w:themeColor="text1" w:themeTint="A6"/>
          <w:sz w:val="20"/>
          <w:szCs w:val="20"/>
        </w:rPr>
        <w:t xml:space="preserve">. </w:t>
      </w:r>
    </w:p>
    <w:p w:rsidR="00CC7F48" w:rsidRDefault="00CC7F48" w:rsidP="003179F8">
      <w:pPr>
        <w:pStyle w:val="ListParagraph"/>
        <w:spacing w:before="360" w:line="240" w:lineRule="auto"/>
        <w:ind w:left="252"/>
        <w:rPr>
          <w:rFonts w:ascii="Corbel" w:hAnsi="Corbel" w:cs="Futura Medium"/>
          <w:color w:val="595959" w:themeColor="text1" w:themeTint="A6"/>
          <w:sz w:val="20"/>
          <w:szCs w:val="20"/>
        </w:rPr>
      </w:pPr>
      <w:r w:rsidRPr="00E60765">
        <w:rPr>
          <w:rFonts w:ascii="Corbel" w:hAnsi="Corbel" w:cs="Futura Medium"/>
          <w:color w:val="595959" w:themeColor="text1" w:themeTint="A6"/>
          <w:sz w:val="20"/>
          <w:szCs w:val="20"/>
        </w:rPr>
        <w:t>All the analyses were run using CAPMAS Egypt (Central Agency for Public Mobilisation and Statistics) map data from 2004, except for Ard El Lewa, which was updated using satellite imagery and analysed in 2004, 2010, and 2016. The other settlements were only analysed once because the change over the 12 years was not significant.</w:t>
      </w:r>
    </w:p>
    <w:p w:rsidR="009D67AF" w:rsidRDefault="009D67AF" w:rsidP="003179F8">
      <w:pPr>
        <w:pStyle w:val="ListParagraph"/>
        <w:spacing w:before="360" w:line="240" w:lineRule="auto"/>
        <w:ind w:left="252"/>
        <w:rPr>
          <w:rFonts w:ascii="Corbel" w:hAnsi="Corbel" w:cs="Futura Medium"/>
          <w:color w:val="595959" w:themeColor="text1" w:themeTint="A6"/>
          <w:sz w:val="20"/>
          <w:szCs w:val="20"/>
        </w:rPr>
      </w:pPr>
    </w:p>
    <w:p w:rsidR="009D67AF" w:rsidRDefault="009D67AF" w:rsidP="003179F8">
      <w:pPr>
        <w:pStyle w:val="ListParagraph"/>
        <w:spacing w:before="360" w:line="240" w:lineRule="auto"/>
        <w:ind w:left="252"/>
        <w:rPr>
          <w:rFonts w:ascii="Corbel" w:hAnsi="Corbel" w:cs="Futura Medium"/>
          <w:color w:val="595959" w:themeColor="text1" w:themeTint="A6"/>
          <w:sz w:val="20"/>
          <w:szCs w:val="20"/>
        </w:rPr>
      </w:pPr>
    </w:p>
    <w:p w:rsidR="009D67AF" w:rsidRPr="00E60765" w:rsidRDefault="009D67AF" w:rsidP="003179F8">
      <w:pPr>
        <w:pStyle w:val="ListParagraph"/>
        <w:spacing w:before="360" w:line="240" w:lineRule="auto"/>
        <w:ind w:left="252"/>
        <w:rPr>
          <w:rFonts w:ascii="Corbel" w:hAnsi="Corbel" w:cs="Futura Medium"/>
          <w:color w:val="595959" w:themeColor="text1" w:themeTint="A6"/>
          <w:sz w:val="20"/>
          <w:szCs w:val="20"/>
        </w:rPr>
      </w:pPr>
    </w:p>
    <w:p w:rsidR="00E1044F" w:rsidRPr="00C011CD" w:rsidRDefault="00F410EB" w:rsidP="003179F8">
      <w:pPr>
        <w:spacing w:before="360" w:line="240" w:lineRule="auto"/>
        <w:ind w:left="-108"/>
        <w:rPr>
          <w:rFonts w:ascii="Futura Medium" w:hAnsi="Futura Medium" w:cs="Futura Medium"/>
          <w:sz w:val="22"/>
          <w:szCs w:val="22"/>
        </w:rPr>
      </w:pPr>
      <w:r>
        <w:rPr>
          <w:rFonts w:ascii="Futura Medium" w:hAnsi="Futura Medium" w:cs="Futura Medium"/>
          <w:sz w:val="22"/>
          <w:szCs w:val="22"/>
        </w:rPr>
        <w:lastRenderedPageBreak/>
        <w:t>3</w:t>
      </w:r>
      <w:r w:rsidR="00DF068C">
        <w:rPr>
          <w:rFonts w:ascii="Futura Medium" w:hAnsi="Futura Medium" w:cs="Futura Medium"/>
          <w:sz w:val="22"/>
          <w:szCs w:val="22"/>
        </w:rPr>
        <w:t>.     HISTORICAL DEVELOPMENT OF THE CITY’S URBAN MORPHOLOGY</w:t>
      </w:r>
    </w:p>
    <w:p w:rsidR="00DF068C" w:rsidRPr="00DF068C" w:rsidRDefault="00A05F84" w:rsidP="003179F8">
      <w:pPr>
        <w:spacing w:line="240" w:lineRule="auto"/>
        <w:ind w:left="-108" w:firstLine="468"/>
        <w:rPr>
          <w:rFonts w:ascii="Corbel" w:hAnsi="Corbel" w:cs="Arial"/>
          <w:i/>
          <w:color w:val="595959" w:themeColor="text1" w:themeTint="A6"/>
          <w:sz w:val="22"/>
          <w:szCs w:val="22"/>
        </w:rPr>
      </w:pPr>
      <w:r>
        <w:rPr>
          <w:rFonts w:ascii="Corbel" w:hAnsi="Corbel" w:cs="Arial"/>
          <w:i/>
          <w:color w:val="595959" w:themeColor="text1" w:themeTint="A6"/>
          <w:sz w:val="22"/>
          <w:szCs w:val="22"/>
        </w:rPr>
        <w:t xml:space="preserve">3.1 </w:t>
      </w:r>
      <w:r w:rsidR="00DF068C" w:rsidRPr="00DF068C">
        <w:rPr>
          <w:rFonts w:ascii="Corbel" w:hAnsi="Corbel" w:cs="Arial"/>
          <w:i/>
          <w:color w:val="595959" w:themeColor="text1" w:themeTint="A6"/>
          <w:sz w:val="22"/>
          <w:szCs w:val="22"/>
        </w:rPr>
        <w:t>Geography</w:t>
      </w:r>
    </w:p>
    <w:p w:rsidR="00DF068C" w:rsidRDefault="00DF068C" w:rsidP="003179F8">
      <w:pPr>
        <w:spacing w:line="240" w:lineRule="auto"/>
        <w:ind w:left="360"/>
        <w:rPr>
          <w:rFonts w:ascii="Corbel" w:hAnsi="Corbel" w:cs="Arial"/>
          <w:color w:val="595959" w:themeColor="text1" w:themeTint="A6"/>
          <w:sz w:val="20"/>
          <w:szCs w:val="20"/>
        </w:rPr>
      </w:pPr>
      <w:r w:rsidRPr="00DF068C">
        <w:rPr>
          <w:rFonts w:ascii="Corbel" w:hAnsi="Corbel" w:cs="Arial"/>
          <w:color w:val="595959" w:themeColor="text1" w:themeTint="A6"/>
          <w:sz w:val="20"/>
          <w:szCs w:val="20"/>
        </w:rPr>
        <w:t>The sample encompasses various types of urban forms: organic, planned and informal. A distinction is to be made between organic and informal. Both are non-planned but differently structured due to the rate of growth an</w:t>
      </w:r>
      <w:r w:rsidR="00F61A90">
        <w:rPr>
          <w:rFonts w:ascii="Corbel" w:hAnsi="Corbel" w:cs="Arial"/>
          <w:color w:val="595959" w:themeColor="text1" w:themeTint="A6"/>
          <w:sz w:val="20"/>
          <w:szCs w:val="20"/>
        </w:rPr>
        <w:t>d different type of aggregation;</w:t>
      </w:r>
      <w:r w:rsidRPr="00DF068C">
        <w:rPr>
          <w:rFonts w:ascii="Corbel" w:hAnsi="Corbel" w:cs="Arial"/>
          <w:color w:val="595959" w:themeColor="text1" w:themeTint="A6"/>
          <w:sz w:val="20"/>
          <w:szCs w:val="20"/>
        </w:rPr>
        <w:t xml:space="preserve"> informal settlements tend to grow at a higher rate than organic settlements. From a morphological perspective, they are different in that historical organic settlements, the buildings aggregate to form enclosed public space, similar to mediaeval  Islamic cities </w:t>
      </w:r>
      <w:r w:rsidRPr="00DF068C">
        <w:rPr>
          <w:rFonts w:ascii="Corbel" w:hAnsi="Corbel" w:cs="Arial"/>
          <w:color w:val="595959" w:themeColor="text1" w:themeTint="A6"/>
          <w:sz w:val="20"/>
          <w:szCs w:val="20"/>
        </w:rPr>
        <w:fldChar w:fldCharType="begin"/>
      </w:r>
      <w:r w:rsidRPr="00DF068C">
        <w:rPr>
          <w:rFonts w:ascii="Corbel" w:hAnsi="Corbel" w:cs="Arial"/>
          <w:color w:val="595959" w:themeColor="text1" w:themeTint="A6"/>
          <w:sz w:val="20"/>
          <w:szCs w:val="20"/>
        </w:rPr>
        <w:instrText xml:space="preserve"> ADDIN ZOTERO_ITEM CSL_CITATION {"citationID":"6md5bcabv","properties":{"formattedCitation":"(Bianca, 2000)","plainCitation":"(Bianca, 2000)"},"citationItems":[{"id":205,"uris":["http://zotero.org/users/local/iYyGbpt2/items/AE5839DT"],"uri":["http://zotero.org/users/local/iYyGbpt2/items/AE5839DT"],"itemData":{"id":205,"type":"book","title":"Urban Form in the Arab World: Past and Present","publisher":"vdf Hochschulverlag AG","number-of-pages":"352","source":"Google Books","ISBN":"978-3-7281-1972-8","note":"Google-Books-ID: tkq3a0bXBa0C","shortTitle":"Urban Form in the Arab World","language":"en","author":[{"family":"Bianca","given":"Stefano"}],"issued":{"date-parts":[["2000"]]}}}],"schema":"https://github.com/citation-style-language/schema/raw/master/csl-citation.json"} </w:instrText>
      </w:r>
      <w:r w:rsidRPr="00DF068C">
        <w:rPr>
          <w:rFonts w:ascii="Corbel" w:hAnsi="Corbel" w:cs="Arial"/>
          <w:color w:val="595959" w:themeColor="text1" w:themeTint="A6"/>
          <w:sz w:val="20"/>
          <w:szCs w:val="20"/>
        </w:rPr>
        <w:fldChar w:fldCharType="separate"/>
      </w:r>
      <w:r w:rsidRPr="00DF068C">
        <w:rPr>
          <w:rFonts w:ascii="Corbel" w:hAnsi="Corbel" w:cs="Arial"/>
          <w:color w:val="595959" w:themeColor="text1" w:themeTint="A6"/>
          <w:sz w:val="20"/>
          <w:szCs w:val="20"/>
        </w:rPr>
        <w:t>(Bianca, 2000)</w:t>
      </w:r>
      <w:r w:rsidRPr="00DF068C">
        <w:rPr>
          <w:rFonts w:ascii="Corbel" w:hAnsi="Corbel" w:cs="Arial"/>
          <w:color w:val="595959" w:themeColor="text1" w:themeTint="A6"/>
          <w:sz w:val="20"/>
          <w:szCs w:val="20"/>
        </w:rPr>
        <w:fldChar w:fldCharType="end"/>
      </w:r>
      <w:r w:rsidR="00A73762">
        <w:rPr>
          <w:rFonts w:ascii="Corbel" w:hAnsi="Corbel" w:cs="Arial"/>
          <w:color w:val="595959" w:themeColor="text1" w:themeTint="A6"/>
          <w:sz w:val="20"/>
          <w:szCs w:val="20"/>
        </w:rPr>
        <w:t>.</w:t>
      </w:r>
    </w:p>
    <w:p w:rsidR="00DF068C" w:rsidRPr="00DF068C" w:rsidRDefault="00DF068C" w:rsidP="003179F8">
      <w:pPr>
        <w:spacing w:line="240" w:lineRule="auto"/>
        <w:ind w:left="360"/>
        <w:rPr>
          <w:rFonts w:ascii="Corbel" w:hAnsi="Corbel" w:cs="Arial"/>
          <w:color w:val="595959" w:themeColor="text1" w:themeTint="A6"/>
          <w:sz w:val="20"/>
          <w:szCs w:val="20"/>
        </w:rPr>
      </w:pPr>
    </w:p>
    <w:p w:rsidR="00DF068C" w:rsidRPr="00DF068C" w:rsidRDefault="00DF068C" w:rsidP="003179F8">
      <w:pPr>
        <w:numPr>
          <w:ilvl w:val="0"/>
          <w:numId w:val="5"/>
        </w:numPr>
        <w:spacing w:line="240" w:lineRule="auto"/>
        <w:ind w:left="1188"/>
        <w:rPr>
          <w:rFonts w:ascii="Corbel" w:hAnsi="Corbel" w:cs="Arial"/>
          <w:color w:val="595959" w:themeColor="text1" w:themeTint="A6"/>
          <w:sz w:val="20"/>
          <w:szCs w:val="20"/>
        </w:rPr>
      </w:pPr>
      <w:r w:rsidRPr="00DF068C">
        <w:rPr>
          <w:rFonts w:ascii="Corbel" w:hAnsi="Corbel" w:cs="Arial"/>
          <w:color w:val="595959" w:themeColor="text1" w:themeTint="A6"/>
          <w:sz w:val="20"/>
          <w:szCs w:val="20"/>
        </w:rPr>
        <w:t>Addition/Aggregation (Organic)</w:t>
      </w:r>
    </w:p>
    <w:p w:rsidR="00DF068C" w:rsidRPr="00DF068C" w:rsidRDefault="00DF068C" w:rsidP="003179F8">
      <w:pPr>
        <w:spacing w:line="240" w:lineRule="auto"/>
        <w:ind w:left="360"/>
        <w:rPr>
          <w:rFonts w:ascii="Corbel" w:hAnsi="Corbel" w:cs="Arial"/>
          <w:color w:val="595959" w:themeColor="text1" w:themeTint="A6"/>
          <w:sz w:val="20"/>
          <w:szCs w:val="20"/>
        </w:rPr>
      </w:pPr>
      <w:r w:rsidRPr="00DF068C">
        <w:rPr>
          <w:rFonts w:ascii="Corbel" w:hAnsi="Corbel" w:cs="Arial"/>
          <w:color w:val="595959" w:themeColor="text1" w:themeTint="A6"/>
          <w:sz w:val="20"/>
          <w:szCs w:val="20"/>
        </w:rPr>
        <w:t xml:space="preserve">In this case, individual cells (buildings) cluster together over a long </w:t>
      </w:r>
      <w:r w:rsidR="00343ADD" w:rsidRPr="00DF068C">
        <w:rPr>
          <w:rFonts w:ascii="Corbel" w:hAnsi="Corbel" w:cs="Arial"/>
          <w:color w:val="595959" w:themeColor="text1" w:themeTint="A6"/>
          <w:sz w:val="20"/>
          <w:szCs w:val="20"/>
        </w:rPr>
        <w:t>period</w:t>
      </w:r>
      <w:r w:rsidRPr="00DF068C">
        <w:rPr>
          <w:rFonts w:ascii="Corbel" w:hAnsi="Corbel" w:cs="Arial"/>
          <w:color w:val="595959" w:themeColor="text1" w:themeTint="A6"/>
          <w:sz w:val="20"/>
          <w:szCs w:val="20"/>
        </w:rPr>
        <w:t xml:space="preserve"> to form public space, creating small, dense groups of buildings with no apparent pattern. This type of growth is driven by the building, with the streets formed by the left over space after the buildings have clustered.</w:t>
      </w:r>
    </w:p>
    <w:p w:rsidR="00DF068C" w:rsidRPr="00DF068C" w:rsidRDefault="00DF068C" w:rsidP="003179F8">
      <w:pPr>
        <w:spacing w:line="240" w:lineRule="auto"/>
        <w:ind w:left="360"/>
        <w:rPr>
          <w:rFonts w:ascii="Corbel" w:hAnsi="Corbel" w:cs="Arial"/>
          <w:color w:val="595959" w:themeColor="text1" w:themeTint="A6"/>
          <w:sz w:val="20"/>
          <w:szCs w:val="20"/>
        </w:rPr>
      </w:pPr>
    </w:p>
    <w:p w:rsidR="00DF068C" w:rsidRPr="00DF068C" w:rsidRDefault="00DF068C" w:rsidP="003179F8">
      <w:pPr>
        <w:numPr>
          <w:ilvl w:val="0"/>
          <w:numId w:val="5"/>
        </w:numPr>
        <w:spacing w:line="240" w:lineRule="auto"/>
        <w:ind w:left="1188"/>
        <w:rPr>
          <w:rFonts w:ascii="Corbel" w:hAnsi="Corbel" w:cs="Arial"/>
          <w:color w:val="595959" w:themeColor="text1" w:themeTint="A6"/>
          <w:sz w:val="20"/>
          <w:szCs w:val="20"/>
        </w:rPr>
      </w:pPr>
      <w:r w:rsidRPr="00DF068C">
        <w:rPr>
          <w:rFonts w:ascii="Corbel" w:hAnsi="Corbel" w:cs="Arial"/>
          <w:color w:val="595959" w:themeColor="text1" w:themeTint="A6"/>
          <w:sz w:val="20"/>
          <w:szCs w:val="20"/>
        </w:rPr>
        <w:t>Infill (Informal)</w:t>
      </w:r>
    </w:p>
    <w:p w:rsidR="00DF068C" w:rsidRPr="00DF068C" w:rsidRDefault="00DF068C" w:rsidP="003179F8">
      <w:pPr>
        <w:spacing w:line="240" w:lineRule="auto"/>
        <w:ind w:left="360"/>
        <w:rPr>
          <w:rFonts w:ascii="Corbel" w:hAnsi="Corbel" w:cs="Arial"/>
          <w:color w:val="595959" w:themeColor="text1" w:themeTint="A6"/>
          <w:sz w:val="20"/>
          <w:szCs w:val="20"/>
        </w:rPr>
      </w:pPr>
      <w:r w:rsidRPr="00DF068C">
        <w:rPr>
          <w:rFonts w:ascii="Corbel" w:hAnsi="Corbel" w:cs="Arial"/>
          <w:color w:val="595959" w:themeColor="text1" w:themeTint="A6"/>
          <w:sz w:val="20"/>
          <w:szCs w:val="20"/>
        </w:rPr>
        <w:t xml:space="preserve">This type of morphology is created when there is a pre-existing grid, in this case the grid of the agricultural land, and the buildings fill in the plots created by the grid. This type of growth is driven by the plots, and the streets are the edges of the plots, in this case the dirt paths used to access the agricultural land. This usually results in a very long block and narrow streets. The plot size and shape is a major influence on the buildings’ size and shape and the resulting streets. </w:t>
      </w:r>
    </w:p>
    <w:p w:rsidR="00DF068C" w:rsidRPr="00DF068C" w:rsidRDefault="00DF068C" w:rsidP="003179F8">
      <w:pPr>
        <w:spacing w:line="240" w:lineRule="auto"/>
        <w:ind w:left="360"/>
        <w:rPr>
          <w:rFonts w:ascii="Corbel" w:hAnsi="Corbel" w:cs="Arial"/>
          <w:color w:val="595959" w:themeColor="text1" w:themeTint="A6"/>
          <w:sz w:val="20"/>
          <w:szCs w:val="20"/>
        </w:rPr>
      </w:pPr>
    </w:p>
    <w:p w:rsidR="00DF068C" w:rsidRPr="00DF068C" w:rsidRDefault="00DF068C" w:rsidP="003179F8">
      <w:pPr>
        <w:numPr>
          <w:ilvl w:val="0"/>
          <w:numId w:val="5"/>
        </w:numPr>
        <w:spacing w:line="240" w:lineRule="auto"/>
        <w:ind w:left="1188"/>
        <w:rPr>
          <w:rFonts w:ascii="Corbel" w:hAnsi="Corbel" w:cs="Arial"/>
          <w:color w:val="595959" w:themeColor="text1" w:themeTint="A6"/>
          <w:sz w:val="20"/>
          <w:szCs w:val="20"/>
        </w:rPr>
      </w:pPr>
      <w:r w:rsidRPr="00DF068C">
        <w:rPr>
          <w:rFonts w:ascii="Corbel" w:hAnsi="Corbel" w:cs="Arial"/>
          <w:color w:val="595959" w:themeColor="text1" w:themeTint="A6"/>
          <w:sz w:val="20"/>
          <w:szCs w:val="20"/>
        </w:rPr>
        <w:t>Setback on Parcel/ Subdivision (Planned)</w:t>
      </w:r>
    </w:p>
    <w:p w:rsidR="00DF068C" w:rsidRPr="00DF068C" w:rsidRDefault="00DF068C" w:rsidP="00F61A90">
      <w:pPr>
        <w:spacing w:line="240" w:lineRule="auto"/>
        <w:ind w:left="360"/>
        <w:rPr>
          <w:rFonts w:ascii="Corbel" w:hAnsi="Corbel" w:cs="Arial"/>
          <w:color w:val="595959" w:themeColor="text1" w:themeTint="A6"/>
          <w:sz w:val="20"/>
          <w:szCs w:val="20"/>
        </w:rPr>
      </w:pPr>
      <w:r w:rsidRPr="00DF068C">
        <w:rPr>
          <w:rFonts w:ascii="Corbel" w:hAnsi="Corbel" w:cs="Arial"/>
          <w:color w:val="595959" w:themeColor="text1" w:themeTint="A6"/>
          <w:sz w:val="20"/>
          <w:szCs w:val="20"/>
        </w:rPr>
        <w:t xml:space="preserve">This type is </w:t>
      </w:r>
      <w:r w:rsidR="002C2111">
        <w:rPr>
          <w:rFonts w:ascii="Corbel" w:hAnsi="Corbel" w:cs="Arial"/>
          <w:color w:val="595959" w:themeColor="text1" w:themeTint="A6"/>
          <w:sz w:val="20"/>
          <w:szCs w:val="20"/>
        </w:rPr>
        <w:t>considered</w:t>
      </w:r>
      <w:r w:rsidR="00F61A90">
        <w:rPr>
          <w:rFonts w:ascii="Corbel" w:hAnsi="Corbel" w:cs="Arial"/>
          <w:color w:val="595959" w:themeColor="text1" w:themeTint="A6"/>
          <w:sz w:val="20"/>
          <w:szCs w:val="20"/>
        </w:rPr>
        <w:t xml:space="preserve"> </w:t>
      </w:r>
      <w:r w:rsidRPr="00DF068C">
        <w:rPr>
          <w:rFonts w:ascii="Corbel" w:hAnsi="Corbel" w:cs="Arial"/>
          <w:color w:val="595959" w:themeColor="text1" w:themeTint="A6"/>
          <w:sz w:val="20"/>
          <w:szCs w:val="20"/>
        </w:rPr>
        <w:t xml:space="preserve">planned, the plots, buildings and streets are planned simultaneously, </w:t>
      </w:r>
      <w:r w:rsidR="00F61A90" w:rsidRPr="00DF068C">
        <w:rPr>
          <w:rFonts w:ascii="Corbel" w:hAnsi="Corbel" w:cs="Arial"/>
          <w:color w:val="595959" w:themeColor="text1" w:themeTint="A6"/>
          <w:sz w:val="20"/>
          <w:szCs w:val="20"/>
        </w:rPr>
        <w:t>and streets</w:t>
      </w:r>
      <w:r w:rsidRPr="00DF068C">
        <w:rPr>
          <w:rFonts w:ascii="Corbel" w:hAnsi="Corbel" w:cs="Arial"/>
          <w:color w:val="595959" w:themeColor="text1" w:themeTint="A6"/>
          <w:sz w:val="20"/>
          <w:szCs w:val="20"/>
        </w:rPr>
        <w:t xml:space="preserve"> form </w:t>
      </w:r>
      <w:r w:rsidR="00343ADD" w:rsidRPr="00DF068C">
        <w:rPr>
          <w:rFonts w:ascii="Corbel" w:hAnsi="Corbel" w:cs="Arial"/>
          <w:color w:val="595959" w:themeColor="text1" w:themeTint="A6"/>
          <w:sz w:val="20"/>
          <w:szCs w:val="20"/>
        </w:rPr>
        <w:t>blocks that are split into parcels</w:t>
      </w:r>
      <w:r w:rsidRPr="00DF068C">
        <w:rPr>
          <w:rFonts w:ascii="Corbel" w:hAnsi="Corbel" w:cs="Arial"/>
          <w:color w:val="595959" w:themeColor="text1" w:themeTint="A6"/>
          <w:sz w:val="20"/>
          <w:szCs w:val="20"/>
        </w:rPr>
        <w:t xml:space="preserve"> then have buildings built on the parcel with setback. The plot shape </w:t>
      </w:r>
      <w:r w:rsidR="00343ADD" w:rsidRPr="00DF068C">
        <w:rPr>
          <w:rFonts w:ascii="Corbel" w:hAnsi="Corbel" w:cs="Arial"/>
          <w:color w:val="595959" w:themeColor="text1" w:themeTint="A6"/>
          <w:sz w:val="20"/>
          <w:szCs w:val="20"/>
        </w:rPr>
        <w:t>does not</w:t>
      </w:r>
      <w:r w:rsidRPr="00DF068C">
        <w:rPr>
          <w:rFonts w:ascii="Corbel" w:hAnsi="Corbel" w:cs="Arial"/>
          <w:color w:val="595959" w:themeColor="text1" w:themeTint="A6"/>
          <w:sz w:val="20"/>
          <w:szCs w:val="20"/>
        </w:rPr>
        <w:t xml:space="preserve"> necessarily influence the building’s shape but there is usually a setback or height limit imposed by the planning authorities. </w:t>
      </w:r>
    </w:p>
    <w:p w:rsidR="0084044C" w:rsidRPr="00C011CD" w:rsidRDefault="0084044C" w:rsidP="003179F8">
      <w:pPr>
        <w:spacing w:line="240" w:lineRule="auto"/>
        <w:ind w:left="-108"/>
        <w:rPr>
          <w:rFonts w:ascii="Corbel" w:hAnsi="Corbel" w:cs="Arial"/>
          <w:color w:val="595959" w:themeColor="text1" w:themeTint="A6"/>
          <w:sz w:val="20"/>
          <w:szCs w:val="20"/>
        </w:rPr>
      </w:pPr>
    </w:p>
    <w:p w:rsidR="00DF068C" w:rsidRDefault="008D6B04" w:rsidP="00F61A90">
      <w:pPr>
        <w:spacing w:line="240" w:lineRule="auto"/>
        <w:jc w:val="both"/>
        <w:rPr>
          <w:rFonts w:ascii="Corbel" w:hAnsi="Corbel"/>
          <w:color w:val="595959" w:themeColor="text1" w:themeTint="A6"/>
          <w:sz w:val="20"/>
          <w:szCs w:val="20"/>
        </w:rPr>
      </w:pPr>
      <w:r w:rsidRPr="00DF068C">
        <w:rPr>
          <w:rFonts w:ascii="Corbel" w:hAnsi="Corbel" w:cs="Arial"/>
          <w:noProof/>
          <w:color w:val="595959" w:themeColor="text1" w:themeTint="A6"/>
          <w:sz w:val="20"/>
          <w:szCs w:val="20"/>
          <w:lang w:eastAsia="en-GB"/>
        </w:rPr>
        <w:drawing>
          <wp:anchor distT="0" distB="0" distL="114300" distR="114300" simplePos="0" relativeHeight="251658240" behindDoc="0" locked="0" layoutInCell="1" allowOverlap="1" wp14:anchorId="6C83739F" wp14:editId="09F78C5B">
            <wp:simplePos x="0" y="0"/>
            <wp:positionH relativeFrom="margin">
              <wp:align>left</wp:align>
            </wp:positionH>
            <wp:positionV relativeFrom="paragraph">
              <wp:posOffset>314960</wp:posOffset>
            </wp:positionV>
            <wp:extent cx="5105400" cy="1962150"/>
            <wp:effectExtent l="0" t="0" r="0" b="0"/>
            <wp:wrapSquare wrapText="bothSides"/>
            <wp:docPr id="5" name="Picture 5" descr="F:\Research\SSS_PAPER\Figures\Final Output\morphologies_re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search\SSS_PAPER\Figures\Final Output\morphologies_recover.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05400"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068C" w:rsidRPr="00DF068C">
        <w:rPr>
          <w:rFonts w:ascii="Corbel" w:hAnsi="Corbel"/>
          <w:color w:val="595959" w:themeColor="text1" w:themeTint="A6"/>
          <w:sz w:val="20"/>
          <w:szCs w:val="20"/>
        </w:rPr>
        <w:t>Each morphology creates distinctive syntactic configuration within the hard boundaries.</w:t>
      </w:r>
    </w:p>
    <w:p w:rsidR="009D67AF" w:rsidRDefault="009D67AF" w:rsidP="003179F8">
      <w:pPr>
        <w:spacing w:line="240" w:lineRule="auto"/>
        <w:jc w:val="both"/>
        <w:rPr>
          <w:rFonts w:ascii="Corbel" w:hAnsi="Corbel"/>
          <w:color w:val="595959" w:themeColor="text1" w:themeTint="A6"/>
          <w:sz w:val="20"/>
          <w:szCs w:val="20"/>
        </w:rPr>
      </w:pPr>
    </w:p>
    <w:p w:rsidR="00161458" w:rsidRDefault="00161458" w:rsidP="003179F8">
      <w:pPr>
        <w:spacing w:line="240" w:lineRule="auto"/>
        <w:jc w:val="both"/>
        <w:rPr>
          <w:rFonts w:ascii="Corbel" w:hAnsi="Corbel"/>
          <w:color w:val="595959" w:themeColor="text1" w:themeTint="A6"/>
          <w:sz w:val="20"/>
          <w:szCs w:val="20"/>
        </w:rPr>
      </w:pPr>
    </w:p>
    <w:p w:rsidR="009D67AF" w:rsidRPr="00CF128C" w:rsidRDefault="009D67AF" w:rsidP="009D67AF">
      <w:pPr>
        <w:spacing w:line="240" w:lineRule="auto"/>
        <w:rPr>
          <w:rFonts w:ascii="Corbel" w:hAnsi="Corbel" w:cs="Arial"/>
          <w:i/>
          <w:color w:val="595959" w:themeColor="text1" w:themeTint="A6"/>
          <w:sz w:val="20"/>
          <w:szCs w:val="20"/>
        </w:rPr>
      </w:pPr>
      <w:r>
        <w:rPr>
          <w:rFonts w:ascii="Corbel" w:hAnsi="Corbel"/>
          <w:i/>
          <w:color w:val="595959" w:themeColor="text1" w:themeTint="A6"/>
          <w:sz w:val="22"/>
          <w:szCs w:val="22"/>
        </w:rPr>
        <w:t xml:space="preserve">Figure 2: </w:t>
      </w:r>
      <w:r w:rsidRPr="00CF128C">
        <w:rPr>
          <w:rFonts w:ascii="Corbel" w:hAnsi="Corbel" w:cs="Arial"/>
          <w:i/>
          <w:color w:val="595959" w:themeColor="text1" w:themeTint="A6"/>
          <w:sz w:val="20"/>
          <w:szCs w:val="20"/>
        </w:rPr>
        <w:t xml:space="preserve">Three Morphological Types </w:t>
      </w:r>
    </w:p>
    <w:p w:rsidR="00646169" w:rsidRDefault="00646169" w:rsidP="003179F8">
      <w:pPr>
        <w:spacing w:line="240" w:lineRule="auto"/>
        <w:jc w:val="both"/>
        <w:rPr>
          <w:rFonts w:ascii="Corbel" w:hAnsi="Corbel"/>
          <w:i/>
          <w:color w:val="595959" w:themeColor="text1" w:themeTint="A6"/>
          <w:sz w:val="22"/>
          <w:szCs w:val="22"/>
        </w:rPr>
      </w:pPr>
    </w:p>
    <w:tbl>
      <w:tblPr>
        <w:tblStyle w:val="GridTable1Light-Accent1"/>
        <w:tblpPr w:leftFromText="180" w:rightFromText="180" w:vertAnchor="page" w:horzAnchor="margin" w:tblpY="2976"/>
        <w:tblW w:w="8803" w:type="dxa"/>
        <w:tblLayout w:type="fixed"/>
        <w:tblLook w:val="04A0" w:firstRow="1" w:lastRow="0" w:firstColumn="1" w:lastColumn="0" w:noHBand="0" w:noVBand="1"/>
      </w:tblPr>
      <w:tblGrid>
        <w:gridCol w:w="1413"/>
        <w:gridCol w:w="1417"/>
        <w:gridCol w:w="1134"/>
        <w:gridCol w:w="1134"/>
        <w:gridCol w:w="1282"/>
        <w:gridCol w:w="1412"/>
        <w:gridCol w:w="1011"/>
      </w:tblGrid>
      <w:tr w:rsidR="008D6B04" w:rsidRPr="00DF068C" w:rsidTr="008D6B04">
        <w:trPr>
          <w:cnfStyle w:val="100000000000" w:firstRow="1" w:lastRow="0" w:firstColumn="0" w:lastColumn="0" w:oddVBand="0" w:evenVBand="0" w:oddHBand="0"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1413" w:type="dxa"/>
          </w:tcPr>
          <w:p w:rsidR="008D6B04" w:rsidRPr="00DF068C" w:rsidRDefault="008D6B04" w:rsidP="008D6B04">
            <w:pPr>
              <w:spacing w:line="240" w:lineRule="auto"/>
              <w:jc w:val="both"/>
              <w:rPr>
                <w:rFonts w:ascii="Corbel" w:hAnsi="Corbel"/>
                <w:sz w:val="20"/>
                <w:szCs w:val="20"/>
              </w:rPr>
            </w:pPr>
          </w:p>
        </w:tc>
        <w:tc>
          <w:tcPr>
            <w:tcW w:w="1417" w:type="dxa"/>
          </w:tcPr>
          <w:p w:rsidR="008D6B04" w:rsidRPr="00DF068C" w:rsidRDefault="008D6B04" w:rsidP="008D6B04">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Pr>
                <w:rFonts w:ascii="Corbel" w:hAnsi="Corbel"/>
                <w:sz w:val="20"/>
                <w:szCs w:val="20"/>
              </w:rPr>
              <w:t>Al-Mohandise</w:t>
            </w:r>
            <w:r w:rsidRPr="00DF068C">
              <w:rPr>
                <w:rFonts w:ascii="Corbel" w:hAnsi="Corbel"/>
                <w:sz w:val="20"/>
                <w:szCs w:val="20"/>
              </w:rPr>
              <w:t>en</w:t>
            </w:r>
          </w:p>
        </w:tc>
        <w:tc>
          <w:tcPr>
            <w:tcW w:w="1134" w:type="dxa"/>
          </w:tcPr>
          <w:p w:rsidR="008D6B04" w:rsidRPr="00DF068C" w:rsidRDefault="008D6B04" w:rsidP="008D6B04">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Al-Sahafiyeen</w:t>
            </w:r>
          </w:p>
        </w:tc>
        <w:tc>
          <w:tcPr>
            <w:tcW w:w="1134" w:type="dxa"/>
          </w:tcPr>
          <w:p w:rsidR="008D6B04" w:rsidRPr="00DF068C" w:rsidRDefault="008D6B04" w:rsidP="008D6B04">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Ard El Lewa</w:t>
            </w:r>
          </w:p>
        </w:tc>
        <w:tc>
          <w:tcPr>
            <w:tcW w:w="1282" w:type="dxa"/>
          </w:tcPr>
          <w:p w:rsidR="008D6B04" w:rsidRPr="00DF068C" w:rsidRDefault="008D6B04" w:rsidP="008D6B04">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Bulaq El Dakrour</w:t>
            </w:r>
          </w:p>
        </w:tc>
        <w:tc>
          <w:tcPr>
            <w:tcW w:w="1412" w:type="dxa"/>
          </w:tcPr>
          <w:p w:rsidR="008D6B04" w:rsidRPr="00DF068C" w:rsidRDefault="008D6B04" w:rsidP="008D6B04">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Pr>
                <w:rFonts w:ascii="Corbel" w:hAnsi="Corbel"/>
                <w:sz w:val="20"/>
                <w:szCs w:val="20"/>
              </w:rPr>
              <w:t>Mit U</w:t>
            </w:r>
            <w:r w:rsidRPr="00DF068C">
              <w:rPr>
                <w:rFonts w:ascii="Corbel" w:hAnsi="Corbel"/>
                <w:sz w:val="20"/>
                <w:szCs w:val="20"/>
              </w:rPr>
              <w:t>qaba</w:t>
            </w:r>
          </w:p>
        </w:tc>
        <w:tc>
          <w:tcPr>
            <w:tcW w:w="1011" w:type="dxa"/>
          </w:tcPr>
          <w:p w:rsidR="008D6B04" w:rsidRPr="00DF068C" w:rsidRDefault="008D6B04" w:rsidP="008D6B04">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Zamalek</w:t>
            </w:r>
          </w:p>
        </w:tc>
      </w:tr>
      <w:tr w:rsidR="008D6B04" w:rsidRPr="00DF068C" w:rsidTr="008D6B04">
        <w:trPr>
          <w:trHeight w:val="284"/>
        </w:trPr>
        <w:tc>
          <w:tcPr>
            <w:cnfStyle w:val="001000000000" w:firstRow="0" w:lastRow="0" w:firstColumn="1" w:lastColumn="0" w:oddVBand="0" w:evenVBand="0" w:oddHBand="0" w:evenHBand="0" w:firstRowFirstColumn="0" w:firstRowLastColumn="0" w:lastRowFirstColumn="0" w:lastRowLastColumn="0"/>
            <w:tcW w:w="1413" w:type="dxa"/>
          </w:tcPr>
          <w:p w:rsidR="008D6B04" w:rsidRPr="00DF068C" w:rsidRDefault="008D6B04" w:rsidP="008D6B04">
            <w:pPr>
              <w:spacing w:line="240" w:lineRule="auto"/>
              <w:jc w:val="both"/>
              <w:rPr>
                <w:rFonts w:ascii="Corbel" w:hAnsi="Corbel"/>
                <w:sz w:val="20"/>
                <w:szCs w:val="20"/>
              </w:rPr>
            </w:pPr>
            <w:r w:rsidRPr="00DF068C">
              <w:rPr>
                <w:rFonts w:ascii="Corbel" w:hAnsi="Corbel"/>
                <w:sz w:val="20"/>
                <w:szCs w:val="20"/>
              </w:rPr>
              <w:t xml:space="preserve">Date </w:t>
            </w:r>
          </w:p>
        </w:tc>
        <w:tc>
          <w:tcPr>
            <w:tcW w:w="1417"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1949</w:t>
            </w:r>
          </w:p>
        </w:tc>
        <w:tc>
          <w:tcPr>
            <w:tcW w:w="1134"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1949</w:t>
            </w:r>
          </w:p>
        </w:tc>
        <w:tc>
          <w:tcPr>
            <w:tcW w:w="1134"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Approx. 1980’s</w:t>
            </w:r>
          </w:p>
        </w:tc>
        <w:tc>
          <w:tcPr>
            <w:tcW w:w="1282"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1560</w:t>
            </w:r>
          </w:p>
        </w:tc>
        <w:tc>
          <w:tcPr>
            <w:tcW w:w="1412"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Approx. 1900’s</w:t>
            </w:r>
          </w:p>
        </w:tc>
        <w:tc>
          <w:tcPr>
            <w:tcW w:w="1011"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1869</w:t>
            </w:r>
          </w:p>
        </w:tc>
      </w:tr>
      <w:tr w:rsidR="008D6B04" w:rsidRPr="00DF068C" w:rsidTr="008D6B04">
        <w:trPr>
          <w:trHeight w:val="556"/>
        </w:trPr>
        <w:tc>
          <w:tcPr>
            <w:cnfStyle w:val="001000000000" w:firstRow="0" w:lastRow="0" w:firstColumn="1" w:lastColumn="0" w:oddVBand="0" w:evenVBand="0" w:oddHBand="0" w:evenHBand="0" w:firstRowFirstColumn="0" w:firstRowLastColumn="0" w:lastRowFirstColumn="0" w:lastRowLastColumn="0"/>
            <w:tcW w:w="1413" w:type="dxa"/>
          </w:tcPr>
          <w:p w:rsidR="008D6B04" w:rsidRPr="00DF068C" w:rsidRDefault="008D6B04" w:rsidP="008D6B04">
            <w:pPr>
              <w:spacing w:line="240" w:lineRule="auto"/>
              <w:jc w:val="both"/>
              <w:rPr>
                <w:rFonts w:ascii="Corbel" w:hAnsi="Corbel"/>
                <w:sz w:val="20"/>
                <w:szCs w:val="20"/>
              </w:rPr>
            </w:pPr>
            <w:r w:rsidRPr="00DF068C">
              <w:rPr>
                <w:rFonts w:ascii="Corbel" w:hAnsi="Corbel"/>
                <w:sz w:val="20"/>
                <w:szCs w:val="20"/>
              </w:rPr>
              <w:t>Area(km sq)</w:t>
            </w:r>
          </w:p>
        </w:tc>
        <w:tc>
          <w:tcPr>
            <w:tcW w:w="1417"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2.92</w:t>
            </w:r>
          </w:p>
        </w:tc>
        <w:tc>
          <w:tcPr>
            <w:tcW w:w="1134"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1.16</w:t>
            </w:r>
          </w:p>
        </w:tc>
        <w:tc>
          <w:tcPr>
            <w:tcW w:w="1134"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3.08</w:t>
            </w:r>
          </w:p>
        </w:tc>
        <w:tc>
          <w:tcPr>
            <w:tcW w:w="1282"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3.75</w:t>
            </w:r>
          </w:p>
        </w:tc>
        <w:tc>
          <w:tcPr>
            <w:tcW w:w="1412"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0.47</w:t>
            </w:r>
          </w:p>
        </w:tc>
        <w:tc>
          <w:tcPr>
            <w:tcW w:w="1011"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2.46</w:t>
            </w:r>
          </w:p>
        </w:tc>
      </w:tr>
      <w:tr w:rsidR="008D6B04" w:rsidRPr="00DF068C" w:rsidTr="008D6B04">
        <w:trPr>
          <w:trHeight w:val="266"/>
        </w:trPr>
        <w:tc>
          <w:tcPr>
            <w:cnfStyle w:val="001000000000" w:firstRow="0" w:lastRow="0" w:firstColumn="1" w:lastColumn="0" w:oddVBand="0" w:evenVBand="0" w:oddHBand="0" w:evenHBand="0" w:firstRowFirstColumn="0" w:firstRowLastColumn="0" w:lastRowFirstColumn="0" w:lastRowLastColumn="0"/>
            <w:tcW w:w="1413" w:type="dxa"/>
          </w:tcPr>
          <w:p w:rsidR="008D6B04" w:rsidRPr="00DF068C" w:rsidRDefault="008D6B04" w:rsidP="008D6B04">
            <w:pPr>
              <w:spacing w:line="240" w:lineRule="auto"/>
              <w:jc w:val="both"/>
              <w:rPr>
                <w:rFonts w:ascii="Corbel" w:hAnsi="Corbel"/>
                <w:sz w:val="20"/>
                <w:szCs w:val="20"/>
              </w:rPr>
            </w:pPr>
            <w:r w:rsidRPr="00DF068C">
              <w:rPr>
                <w:rFonts w:ascii="Corbel" w:hAnsi="Corbel"/>
                <w:sz w:val="20"/>
                <w:szCs w:val="20"/>
              </w:rPr>
              <w:t>Urban Morphology</w:t>
            </w:r>
          </w:p>
        </w:tc>
        <w:tc>
          <w:tcPr>
            <w:tcW w:w="1417"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Planned</w:t>
            </w:r>
          </w:p>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p>
        </w:tc>
        <w:tc>
          <w:tcPr>
            <w:tcW w:w="1134"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Planned</w:t>
            </w:r>
          </w:p>
        </w:tc>
        <w:tc>
          <w:tcPr>
            <w:tcW w:w="1134"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Informal</w:t>
            </w:r>
          </w:p>
        </w:tc>
        <w:tc>
          <w:tcPr>
            <w:tcW w:w="1282"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Informal</w:t>
            </w:r>
          </w:p>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Organic</w:t>
            </w:r>
          </w:p>
        </w:tc>
        <w:tc>
          <w:tcPr>
            <w:tcW w:w="1412"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Organic</w:t>
            </w:r>
          </w:p>
        </w:tc>
        <w:tc>
          <w:tcPr>
            <w:tcW w:w="1011"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 xml:space="preserve">Planned </w:t>
            </w:r>
          </w:p>
        </w:tc>
      </w:tr>
      <w:tr w:rsidR="008D6B04" w:rsidRPr="00DF068C" w:rsidTr="008D6B04">
        <w:trPr>
          <w:trHeight w:val="749"/>
        </w:trPr>
        <w:tc>
          <w:tcPr>
            <w:cnfStyle w:val="001000000000" w:firstRow="0" w:lastRow="0" w:firstColumn="1" w:lastColumn="0" w:oddVBand="0" w:evenVBand="0" w:oddHBand="0" w:evenHBand="0" w:firstRowFirstColumn="0" w:firstRowLastColumn="0" w:lastRowFirstColumn="0" w:lastRowLastColumn="0"/>
            <w:tcW w:w="1413" w:type="dxa"/>
          </w:tcPr>
          <w:p w:rsidR="008D6B04" w:rsidRPr="00DF068C" w:rsidRDefault="008D6B04" w:rsidP="008D6B04">
            <w:pPr>
              <w:spacing w:line="240" w:lineRule="auto"/>
              <w:jc w:val="both"/>
              <w:rPr>
                <w:rFonts w:ascii="Corbel" w:hAnsi="Corbel"/>
                <w:sz w:val="20"/>
                <w:szCs w:val="20"/>
              </w:rPr>
            </w:pPr>
            <w:r w:rsidRPr="00DF068C">
              <w:rPr>
                <w:rFonts w:ascii="Corbel" w:hAnsi="Corbel"/>
                <w:sz w:val="20"/>
                <w:szCs w:val="20"/>
              </w:rPr>
              <w:t xml:space="preserve">Residential Density </w:t>
            </w:r>
          </w:p>
        </w:tc>
        <w:tc>
          <w:tcPr>
            <w:tcW w:w="1417"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35, 000</w:t>
            </w:r>
          </w:p>
        </w:tc>
        <w:tc>
          <w:tcPr>
            <w:tcW w:w="1134"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35,000</w:t>
            </w:r>
          </w:p>
        </w:tc>
        <w:tc>
          <w:tcPr>
            <w:tcW w:w="1134"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Data not available</w:t>
            </w:r>
          </w:p>
        </w:tc>
        <w:tc>
          <w:tcPr>
            <w:tcW w:w="1282"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 xml:space="preserve">49,000-250,000 </w:t>
            </w:r>
          </w:p>
        </w:tc>
        <w:tc>
          <w:tcPr>
            <w:tcW w:w="1412"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Approx. 75,000</w:t>
            </w:r>
          </w:p>
        </w:tc>
        <w:tc>
          <w:tcPr>
            <w:tcW w:w="1011" w:type="dxa"/>
          </w:tcPr>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 xml:space="preserve">Approx. </w:t>
            </w:r>
          </w:p>
          <w:p w:rsidR="008D6B04" w:rsidRPr="00DF068C" w:rsidRDefault="008D6B04" w:rsidP="008D6B04">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sz w:val="20"/>
                <w:szCs w:val="20"/>
              </w:rPr>
            </w:pPr>
            <w:r w:rsidRPr="00DF068C">
              <w:rPr>
                <w:rFonts w:ascii="Corbel" w:hAnsi="Corbel"/>
                <w:sz w:val="20"/>
                <w:szCs w:val="20"/>
              </w:rPr>
              <w:t xml:space="preserve">20,000 </w:t>
            </w:r>
          </w:p>
        </w:tc>
      </w:tr>
    </w:tbl>
    <w:p w:rsidR="00DF068C" w:rsidRDefault="00646169" w:rsidP="003179F8">
      <w:pPr>
        <w:spacing w:line="240" w:lineRule="auto"/>
        <w:jc w:val="both"/>
        <w:rPr>
          <w:rFonts w:ascii="Corbel" w:hAnsi="Corbel"/>
          <w:i/>
          <w:color w:val="595959" w:themeColor="text1" w:themeTint="A6"/>
          <w:sz w:val="22"/>
          <w:szCs w:val="22"/>
        </w:rPr>
      </w:pPr>
      <w:r w:rsidRPr="00161458">
        <w:rPr>
          <w:rFonts w:ascii="Corbel" w:hAnsi="Corbel"/>
          <w:noProof/>
          <w:color w:val="595959" w:themeColor="text1" w:themeTint="A6"/>
          <w:sz w:val="22"/>
          <w:szCs w:val="22"/>
          <w:lang w:eastAsia="en-GB"/>
        </w:rPr>
        <mc:AlternateContent>
          <mc:Choice Requires="wps">
            <w:drawing>
              <wp:anchor distT="45720" distB="45720" distL="114300" distR="114300" simplePos="0" relativeHeight="251685888" behindDoc="1" locked="0" layoutInCell="1" allowOverlap="1" wp14:anchorId="36739888" wp14:editId="0BAF5940">
                <wp:simplePos x="0" y="0"/>
                <wp:positionH relativeFrom="margin">
                  <wp:align>left</wp:align>
                </wp:positionH>
                <wp:positionV relativeFrom="paragraph">
                  <wp:posOffset>293828</wp:posOffset>
                </wp:positionV>
                <wp:extent cx="5591175" cy="257175"/>
                <wp:effectExtent l="0" t="0" r="28575" b="28575"/>
                <wp:wrapTight wrapText="bothSides">
                  <wp:wrapPolygon edited="0">
                    <wp:start x="0" y="0"/>
                    <wp:lineTo x="0" y="22400"/>
                    <wp:lineTo x="21637" y="22400"/>
                    <wp:lineTo x="21637" y="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175" cy="257175"/>
                        </a:xfrm>
                        <a:prstGeom prst="rect">
                          <a:avLst/>
                        </a:prstGeom>
                        <a:solidFill>
                          <a:srgbClr val="FFFFFF"/>
                        </a:solidFill>
                        <a:ln w="9525">
                          <a:solidFill>
                            <a:schemeClr val="bg1"/>
                          </a:solidFill>
                          <a:miter lim="800000"/>
                          <a:headEnd/>
                          <a:tailEnd/>
                        </a:ln>
                      </wps:spPr>
                      <wps:txbx>
                        <w:txbxContent>
                          <w:p w:rsidR="00161458" w:rsidRPr="00DF068C" w:rsidRDefault="00303FA3" w:rsidP="00161458">
                            <w:pPr>
                              <w:spacing w:line="240" w:lineRule="auto"/>
                              <w:jc w:val="both"/>
                              <w:rPr>
                                <w:rFonts w:ascii="Corbel" w:hAnsi="Corbel"/>
                                <w:color w:val="595959" w:themeColor="text1" w:themeTint="A6"/>
                                <w:sz w:val="22"/>
                                <w:szCs w:val="22"/>
                              </w:rPr>
                            </w:pPr>
                            <w:r>
                              <w:rPr>
                                <w:rFonts w:ascii="Corbel" w:hAnsi="Corbel"/>
                                <w:color w:val="595959" w:themeColor="text1" w:themeTint="A6"/>
                                <w:sz w:val="22"/>
                                <w:szCs w:val="22"/>
                              </w:rPr>
                              <w:t>Table 1</w:t>
                            </w:r>
                            <w:r w:rsidR="00161458">
                              <w:rPr>
                                <w:rFonts w:ascii="Corbel" w:hAnsi="Corbel"/>
                                <w:color w:val="595959" w:themeColor="text1" w:themeTint="A6"/>
                                <w:sz w:val="22"/>
                                <w:szCs w:val="22"/>
                              </w:rPr>
                              <w:t>: Showing the classification and statistical details of each settlement</w:t>
                            </w:r>
                          </w:p>
                          <w:p w:rsidR="00161458" w:rsidRDefault="0016145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6739888" id="_x0000_t202" coordsize="21600,21600" o:spt="202" path="m,l,21600r21600,l21600,xe">
                <v:stroke joinstyle="miter"/>
                <v:path gradientshapeok="t" o:connecttype="rect"/>
              </v:shapetype>
              <v:shape id="Text Box 2" o:spid="_x0000_s1026" type="#_x0000_t202" style="position:absolute;left:0;text-align:left;margin-left:0;margin-top:23.15pt;width:440.25pt;height:20.25pt;z-index:-2516305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iSVJgIAAEMEAAAOAAAAZHJzL2Uyb0RvYy54bWysU81u2zAMvg/YOwi6L46NeGmMOEWXLsOA&#10;7gdo9wCyLMfCJFGTlNjd04+S0zTtbsN0EEiR+kh+JNfXo1bkKJyXYGqaz+aUCMOhlWZf0x8Pu3dX&#10;lPjATMsUGFHTR+Hp9ebtm/VgK1FAD6oVjiCI8dVga9qHYKss87wXmvkZWGHQ2IHTLKDq9lnr2IDo&#10;WmXFfP4+G8C11gEX3uPr7WSkm4TfdYKHb13nRSCqpphbSLdLdxPvbLNm1d4x20t+SoP9QxaaSYNB&#10;z1C3LDBycPIvKC25Aw9dmHHQGXSd5CLVgNXk81fV3PfMilQLkuPtmSb//2D51+N3R2Rb0wUlhmls&#10;0YMYA/kAIykiO4P1FTrdW3QLIz5jl1Ol3t4B/+mJgW3PzF7cOAdDL1iL2eXxZ3bxdcLxEaQZvkCL&#10;YdghQAIaO6cjdUgGQXTs0uO5MzEVjo9lucrzZUkJR1tRLqMcQ7Dq6bd1PnwSoEkUauqw8wmdHe98&#10;mFyfXGIwD0q2O6lUUty+2SpHjgynZJfOCf2FmzJkqOmqLMqJgBcQcWDFGaTZTxS8CqRlwGlXUtf0&#10;ah5PDMOqyNpH0yY5MKkmGYtT5kRjZG7iMIzNiI6R2wbaRyTUwTTVuIUo9OB+UzLgRNfU/zowJyhR&#10;nw02ZZUvFnEFkrIolwUq7tLSXFqY4QhV00DJJG5DWpuYr4EbbF4nE6/PmZxyxUlNnTltVVyFSz15&#10;Pe/+5g8AAAD//wMAUEsDBBQABgAIAAAAIQCGoYuc3QAAAAYBAAAPAAAAZHJzL2Rvd25yZXYueG1s&#10;TI/BTsMwEETvSPyDtUjcqA2UKA1xKgSitwqRotKjEy9JRLyOYrcN/XqWE73taEYzb/Pl5HpxwDF0&#10;njTczhQIpNrbjhoNH5vXmxREiIas6T2hhh8MsCwuL3KTWX+kdzyUsRFcQiEzGtoYh0zKULfoTJj5&#10;AYm9Lz86E1mOjbSjOXK56+WdUol0piNeaM2Azy3W3+XeaQi1SrZv83L7WckVnhbWvuxWa62vr6an&#10;RxARp/gfhj98RoeCmSq/JxtEr4EfiRrmyT0IdtNUPYCo+EhSkEUuz/GLXwAAAP//AwBQSwECLQAU&#10;AAYACAAAACEAtoM4kv4AAADhAQAAEwAAAAAAAAAAAAAAAAAAAAAAW0NvbnRlbnRfVHlwZXNdLnht&#10;bFBLAQItABQABgAIAAAAIQA4/SH/1gAAAJQBAAALAAAAAAAAAAAAAAAAAC8BAABfcmVscy8ucmVs&#10;c1BLAQItABQABgAIAAAAIQAqkiSVJgIAAEMEAAAOAAAAAAAAAAAAAAAAAC4CAABkcnMvZTJvRG9j&#10;LnhtbFBLAQItABQABgAIAAAAIQCGoYuc3QAAAAYBAAAPAAAAAAAAAAAAAAAAAIAEAABkcnMvZG93&#10;bnJldi54bWxQSwUGAAAAAAQABADzAAAAigUAAAAA&#10;" strokecolor="white [3212]">
                <v:textbox>
                  <w:txbxContent>
                    <w:p w:rsidR="00161458" w:rsidRPr="00DF068C" w:rsidRDefault="00303FA3" w:rsidP="00161458">
                      <w:pPr>
                        <w:spacing w:line="240" w:lineRule="auto"/>
                        <w:jc w:val="both"/>
                        <w:rPr>
                          <w:rFonts w:ascii="Corbel" w:hAnsi="Corbel"/>
                          <w:color w:val="595959" w:themeColor="text1" w:themeTint="A6"/>
                          <w:sz w:val="22"/>
                          <w:szCs w:val="22"/>
                        </w:rPr>
                      </w:pPr>
                      <w:r>
                        <w:rPr>
                          <w:rFonts w:ascii="Corbel" w:hAnsi="Corbel"/>
                          <w:color w:val="595959" w:themeColor="text1" w:themeTint="A6"/>
                          <w:sz w:val="22"/>
                          <w:szCs w:val="22"/>
                        </w:rPr>
                        <w:t>Table 1</w:t>
                      </w:r>
                      <w:r w:rsidR="00161458">
                        <w:rPr>
                          <w:rFonts w:ascii="Corbel" w:hAnsi="Corbel"/>
                          <w:color w:val="595959" w:themeColor="text1" w:themeTint="A6"/>
                          <w:sz w:val="22"/>
                          <w:szCs w:val="22"/>
                        </w:rPr>
                        <w:t>: Showing the classification and statistical details of each settlement</w:t>
                      </w:r>
                    </w:p>
                    <w:p w:rsidR="00161458" w:rsidRDefault="00161458"/>
                  </w:txbxContent>
                </v:textbox>
                <w10:wrap type="tight" anchorx="margin"/>
              </v:shape>
            </w:pict>
          </mc:Fallback>
        </mc:AlternateContent>
      </w:r>
      <w:r w:rsidR="00A05F84">
        <w:rPr>
          <w:rFonts w:ascii="Corbel" w:hAnsi="Corbel"/>
          <w:i/>
          <w:color w:val="595959" w:themeColor="text1" w:themeTint="A6"/>
          <w:sz w:val="22"/>
          <w:szCs w:val="22"/>
        </w:rPr>
        <w:t xml:space="preserve">3.2 </w:t>
      </w:r>
      <w:r w:rsidR="00DF068C" w:rsidRPr="00DF068C">
        <w:rPr>
          <w:rFonts w:ascii="Corbel" w:hAnsi="Corbel"/>
          <w:i/>
          <w:color w:val="595959" w:themeColor="text1" w:themeTint="A6"/>
          <w:sz w:val="22"/>
          <w:szCs w:val="22"/>
        </w:rPr>
        <w:t>Urban Morphology of Different Case Studies</w:t>
      </w:r>
    </w:p>
    <w:p w:rsidR="00DF068C" w:rsidRPr="00DF068C" w:rsidRDefault="002C2111" w:rsidP="002C2111">
      <w:pPr>
        <w:pStyle w:val="NoSpacing"/>
      </w:pPr>
      <w:r>
        <w:rPr>
          <w:noProof/>
          <w:lang w:eastAsia="en-GB"/>
        </w:rPr>
        <mc:AlternateContent>
          <mc:Choice Requires="wpg">
            <w:drawing>
              <wp:anchor distT="0" distB="0" distL="114300" distR="114300" simplePos="0" relativeHeight="251698176" behindDoc="0" locked="0" layoutInCell="1" allowOverlap="1">
                <wp:simplePos x="0" y="0"/>
                <wp:positionH relativeFrom="column">
                  <wp:posOffset>115665</wp:posOffset>
                </wp:positionH>
                <wp:positionV relativeFrom="paragraph">
                  <wp:posOffset>2694305</wp:posOffset>
                </wp:positionV>
                <wp:extent cx="5210175" cy="4438650"/>
                <wp:effectExtent l="0" t="0" r="9525" b="0"/>
                <wp:wrapSquare wrapText="bothSides"/>
                <wp:docPr id="14" name="Group 14"/>
                <wp:cNvGraphicFramePr/>
                <a:graphic xmlns:a="http://schemas.openxmlformats.org/drawingml/2006/main">
                  <a:graphicData uri="http://schemas.microsoft.com/office/word/2010/wordprocessingGroup">
                    <wpg:wgp>
                      <wpg:cNvGrpSpPr/>
                      <wpg:grpSpPr>
                        <a:xfrm>
                          <a:off x="0" y="0"/>
                          <a:ext cx="5210175" cy="4438650"/>
                          <a:chOff x="0" y="0"/>
                          <a:chExt cx="5210175" cy="4438650"/>
                        </a:xfrm>
                      </wpg:grpSpPr>
                      <pic:pic xmlns:pic="http://schemas.openxmlformats.org/drawingml/2006/picture">
                        <pic:nvPicPr>
                          <pic:cNvPr id="8" name="Picture 8" descr="F:\Research\SSS_PAPER\Figures\Final Output\ARD EL LEWA PROGRESSION.jpg"/>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10175" cy="4438650"/>
                          </a:xfrm>
                          <a:prstGeom prst="rect">
                            <a:avLst/>
                          </a:prstGeom>
                          <a:noFill/>
                          <a:ln>
                            <a:noFill/>
                          </a:ln>
                        </pic:spPr>
                      </pic:pic>
                      <wps:wsp>
                        <wps:cNvPr id="1" name="Text Box 2"/>
                        <wps:cNvSpPr txBox="1">
                          <a:spLocks noChangeArrowheads="1"/>
                        </wps:cNvSpPr>
                        <wps:spPr bwMode="auto">
                          <a:xfrm>
                            <a:off x="20471" y="143301"/>
                            <a:ext cx="2077720" cy="356235"/>
                          </a:xfrm>
                          <a:prstGeom prst="rect">
                            <a:avLst/>
                          </a:prstGeom>
                          <a:solidFill>
                            <a:srgbClr val="FFFFFF"/>
                          </a:solidFill>
                          <a:ln w="9525">
                            <a:noFill/>
                            <a:miter lim="800000"/>
                            <a:headEnd/>
                            <a:tailEnd/>
                          </a:ln>
                        </wps:spPr>
                        <wps:txbx>
                          <w:txbxContent>
                            <w:p w:rsidR="002C2111" w:rsidRPr="002C2111" w:rsidRDefault="002C2111" w:rsidP="002C2111">
                              <w:pPr>
                                <w:rPr>
                                  <w:rFonts w:ascii="Corbel" w:hAnsi="Corbel"/>
                                  <w:sz w:val="22"/>
                                  <w:szCs w:val="22"/>
                                </w:rPr>
                              </w:pPr>
                              <w:r w:rsidRPr="002C2111">
                                <w:rPr>
                                  <w:rFonts w:ascii="Corbel" w:hAnsi="Corbel"/>
                                  <w:sz w:val="22"/>
                                  <w:szCs w:val="22"/>
                                </w:rPr>
                                <w:t>Ard El Lewa</w:t>
                              </w:r>
                            </w:p>
                          </w:txbxContent>
                        </wps:txbx>
                        <wps:bodyPr rot="0" vert="horz" wrap="square" lIns="91440" tIns="45720" rIns="91440" bIns="45720" anchor="t" anchorCtr="0">
                          <a:spAutoFit/>
                        </wps:bodyPr>
                      </wps:wsp>
                    </wpg:wgp>
                  </a:graphicData>
                </a:graphic>
              </wp:anchor>
            </w:drawing>
          </mc:Choice>
          <mc:Fallback>
            <w:pict>
              <v:group id="Group 14" o:spid="_x0000_s1027" style="position:absolute;margin-left:9.1pt;margin-top:212.15pt;width:410.25pt;height:349.5pt;z-index:251698176" coordsize="52101,443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P8dBbsAwAA6wgAAA4AAABkcnMvZTJvRG9jLnhtbKRW227jNhB9L9B/&#10;IPTuWJLl2BHiLLy+BAHSjWFv0ZcABU1RErsSyZK05bTov3eGkp04CbDp1oClITkcnjlzoa4/HeqK&#10;7LmxQslJEF2EAeGSqUzIYhL8+nXZGwfEOiozWinJJ8ETt8Gnm59/um50ymNVqirjhoARadNGT4LS&#10;OZ32+5aVvKb2QmkuYTFXpqYOhqboZ4Y2YL2u+nEYXvYbZTJtFOPWwuy8XQxuvP0858w95LnljlST&#10;ALA5/zT+ucVn/+aapoWhuhSsg0F/AEVNhYRDT6bm1FGyM+KNqVowo6zK3QVTdV/luWDc+wDeROEr&#10;b26N2mnvS5E2hT7RBNS+4umHzbIv+5UhIoPYJQGRtIYY+WMJjIGcRhcp6NwavdEr000U7Qj9PeSm&#10;xjd4Qg6e1qcTrfzgCIPJYRyF0WgYEAZrSTIYXw474lkJ0Xmzj5WL7+zsHw/uI74THC1YCv+OJ5De&#10;8PT9fIJdbmd40BmpP2SjpubbTvcgpJo6sRWVcE8+PSF4CEruV4KtTDt4phxqo2UcVvFQAhMZtwzy&#10;c5k+rrnl1LDycbPZ/L6arhbrx6UoQM3CW9KKPOyc3rnH6XpOFvfkfvHblKzWD7frxWZz9/Dl4g9d&#10;YATxfDyyBUCRoHvFvlki1ayksuBTq6FMIAFQu3+u7odn6LeV0EtRVRh0lDueAPKrlHyH6jbd54rt&#10;ai5dW7+GV0CZkrYU2gbEpLzeckhHc5dFvqIgi+6tw+Mwn3xN/R2Pp2F4FX/uzYbhrJeEo0VvepWM&#10;eqNwMUrCZBzNotk/uDtK0p3l4C+t5lp0WGH2Ddp3C6hrNW1p+hIne+obCTLlAR3fHiJMISWI1Rq2&#10;BlZBD2RnuGMlijkw182D8mnB0/zMLMbAQrmRbfOLyqAi6c4pT8b/KbdT0UAOGOtuuaoJCsA1IPXm&#10;6R78aH07qiBqqTDi3pdKnk2ATZzx+BFxJ4ID2DqgpdtjgsDoY6RjQ3+vGW5KqjmgRLPPJRQdS+gr&#10;ZsdndSBx27a8EvYs4g4wjentY6FfJb8xqik5zQBdWwCdfdzaHvahSMRhMgIs0OCiZDAIvak2Y7ED&#10;xuFoNIrh/sEOOBhexoOhL7ZjG/vPEbGqEtmxDK0ptrPKtLm59L/O+plaJUkzCa6G8dAz8SKotXBw&#10;CVeingTjEH+4naZIy0JmXnZUVK18DDny1IYcJXfYHtpr5Ej/VmVPwL5RkGDgOXwjgFAq81dAGrhv&#10;J4H9c0ex0VZ3Esi/ipIEL2g/SIaeLfNyZftyhUoGpiaBC0grzhyMwi7EUyiXpfCJjNhaJJCaOICM&#10;9JK/UUE6u7Jfjr3W8zfKzb8A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wQUAAYACAAAACEApT/4YuEA&#10;AAALAQAADwAAAGRycy9kb3ducmV2LnhtbEyPTUvDQBCG74L/YRnBm918VA0xm1KKeipCW0G8bbPT&#10;JDQ7G7LbJP33jic9vrwP7zxTrGbbiREH3zpSEC8iEEiVMy3VCj4Pbw8ZCB80Gd05QgVX9LAqb28K&#10;nRs30Q7HfagFj5DPtYImhD6X0lcNWu0Xrkfi7uQGqwPHoZZm0BOP204mUfQkrW6JLzS6x02D1Xl/&#10;sQreJz2t0/h13J5Pm+v34fHjaxujUvd38/oFRMA5/MHwq8/qULLT0V3IeNFxzhImFSyTZQqCgSzN&#10;nkEcuYmTNAVZFvL/D+UPAAAA//8DAFBLAwQKAAAAAAAAACEA7zPFbi7vAgAu7wIAFQAAAGRycy9t&#10;ZWRpYS9pbWFnZTEuanBlZ//Y/+Eb20V4aWYAAE1NACoAAAAIAAwBAAADAAAAAQJ7AAABAQADAAAA&#10;AQHjAAABAgADAAAAAwAAAJ4BBgADAAAAAQACAAABEgADAAAAAQABAAABFQADAAAAAQADAAABGgAF&#10;AAAAAQAAAKQBGwAFAAAAAQAAAKwBKAADAAAAAQACAAABMQACAAAAIgAAALQBMgACAAAAFAAAANaH&#10;aQAEAAAAAQAAAOwAAAEkAAgACAAIAAr8gAAAJxAACvyAAAAnEEFkb2JlIFBob3Rvc2hvcCBDQyAy&#10;MDE1IChXaW5kb3dzKQAyMDE3OjAyOjA2IDE0OjM1OjI3AAAAAASQAAAHAAAABDAyMjGgAQADAAAA&#10;Af//AACgAgAEAAAAAQAAAougAwAEAAAAAQAAAisAAAAAAAAABgEDAAMAAAABAAYAAAEaAAUAAAAB&#10;AAABcgEbAAUAAAABAAABegEoAAMAAAABAAIAAAIBAAQAAAABAAABggICAAQAAAABAAAaUQAAAAAA&#10;AABIAAAAAQAAAEgAAAAB/9j/7QAMQWRvYmVfQ00AAv/uAA5BZG9iZQBkgAAAAAH/2wCEAAwICAgJ&#10;CAwJCQwRCwoLERUPDAwPFRgTExUTExgRDAwMDAwMEQwMDAwMDAwMDAwMDAwMDAwMDAwMDAwMDAwM&#10;DAwBDQsLDQ4NEA4OEBQODg4UFA4ODg4UEQwMDAwMEREMDAwMDAwRDAwMDAwMDAwMDAwMDAwMDAwM&#10;DAwMDAwMDAwMDP/AABEIAIgAoAMBIgACEQEDEQH/3QAEAAr/xAE/AAABBQEBAQEBAQAAAAAAAAAD&#10;AAECBAUGBwgJCgsBAAEFAQEBAQEBAAAAAAAAAAEAAgMEBQYHCAkKCxAAAQQBAwIEAgUHBggFAwwz&#10;AQACEQMEIRIxBUFRYRMicYEyBhSRobFCIyQVUsFiMzRygtFDByWSU/Dh8WNzNRaisoMmRJNUZEXC&#10;o3Q2F9JV4mXys4TD03Xj80YnlKSFtJXE1OT0pbXF1eX1VmZ2hpamtsbW5vY3R1dnd4eXp7fH1+f3&#10;EQACAgECBAQDBAUGBwcGBTUBAAIRAyExEgRBUWFxIhMFMoGRFKGxQiPBUtHwMyRi4XKCkkNTFWNz&#10;NPElBhaisoMHJjXC0kSTVKMXZEVVNnRl4vKzhMPTdePzRpSkhbSVxNTk9KW1xdXl9VZmdoaWprbG&#10;1ub2JzdHV2d3h5ent8f/2gAMAwEAAhEDEQA/APVUkkklKSTEhoLnGANSTwAnSUpJJJJSkkkklKSS&#10;SSUpJJJJSkkkklKSSSSUpJJJJSkkkklP/9D1VV78/Dx3lmRaKiBul8tB/wCLe722u/kVo/GpXKfW&#10;Tqdd+QzEa5ltTtzCzcHAPY71HvfX+81jKvpf6dNyT4ISlV0EG+jZ6j18ZWPdiY7RU+8elSboa6zc&#10;41P9Flu2t/0bN/6T9F/hVvY1vrY1V3HqMa+P6w3LhHsZfRlivLbi0sa05Vr4vZWT6THW0OH6Rz7f&#10;1W/0/V/nN9f8hdd9XbnXdGxrHWNtMFu9gDW+xzqvY1v0W+xLHZjxGV2I+nbhl6uPRaCeIadNfo6S&#10;SSScvUkks3rvUz03AfdUazeCzaywkAtc9ldjiW/Q2sf/ADn0N6SkPWvrFR00ekxhtyHksaYitr9n&#10;qt9Ww7G/u/o2O9RA+q/Uc3Pszbsmx1zC8CpzQwUNA3NNNW0+t6zf+1Hq7/8AB+nfaucPUW1tOQ+y&#10;yvGstsqzLGj3PLLDSDD2fp33VY7brKf530/0X/B2an1bycQdVpNZfXZl45ayna/0hXUGGpjLHOcx&#10;r6nNvZsYyqv0v8HV+eyJJJvSjoPBL1ySSSehSSSSSlnODQXOIDQJJOgAC5zqX1xoryhg9MY3KyvX&#10;9B7nu2VAtG+wer+c/wDwX5n6VVPrh9ZbMXLp6bh27NjmWZzqz7wwn24u6N1PrN9znV/p9np/6Rcx&#10;VlVW2Yz81ozn62O3mLAxonf9rr9+U/ayx+zLbkWfzPpoFT6dgWX2YVD8kbcgsb6w2lnvAizaxxc5&#10;rd/0Fm43XsjJzsnDrxmvfRv2AWQXbLG067m7We129P8AVPKpyei1+ja+5lT31h1rxZYAHbq23WNa&#10;xm/03s9rG/o2folRwupfWu3rGdjPxgMasZH2N9tTq63OZa1mNvyAXbmvo3u9rf0iZPiuFSMRfqFX&#10;xf8Aep4Sb1Gjs4ufl35PpW4F2NXtLhc91ZEgj2barLPpK8s19/1gIcK8PFafzXOyXkTP7jcRv/Vo&#10;+DZ1Kw2fbqKqANvpiqw2zIl+8vqo+j9FSIf/0fQvrHlnG6XZtMPvc2lgkCS8w5uv7zN646+uuj7R&#10;ex1zLKz6jbnNID5fjU21GzdY1/0/f7/Wpq9TH/Ss99fTfW4NvwaunlzW/a7A1xdyGfzb3Nd/g9vq&#10;t/SfuLl+ovLcnJzMd7qrG1Brba3ENbvtsa61rgx2Q1202Zf0v8LV9NN4RxE9xHT+78ql32Nwum5V&#10;jXu+xHGDrrfTPqPc6+tl7rXh3p/pa33MpY+z9L/1ipdV9UrKn9KihzjRv9Sj1I3+nc1mVX6mz27/&#10;ANN+k/4Rc70rrr/sPr9Sf9qY1tt13qAOLaRZ+ipv3VbWe/HdXR6ttW/+c/SK59W+sZrev5fSsz0H&#10;+k1jbLKGFgNsbrLH/mOf6tv2Z/t/0X7icBrp2Onj8y2XQ9i9ikkkkuUuK+sFj8vq2SNtdgxjVTSy&#10;dj95Bvrfvva/Fc11jrmb7f0P6H0f5xdm97a2OseYawFzj5DUrz919dnrXWOF+Rey91reC2sM+2WV&#10;hzT6lDGvzLGU2e/9HXZ+kSU1xjNNluV9mdZhFwsFrWm2lrC1zbrXen6rLbaKav0dXrf4e39L6n8z&#10;d6Dl7Ou4dGXU+zJ9EGvL3bGABzqA306/0dzsqv3/AE/+0/8AwPszALsXqWGWufj0VOqbZcwuLB6H&#10;qOvrssFrt/6Sqv1aP8HV6Cv9V+sXU6MKoUX24uSKftLHQLBttd6dAubc/Kb9H1/pfpP0dfqU1IHb&#10;elPoKSp9IzHZ3S8XLsG2y6prrG8Q+ItbH5u2zcriKlIeRfVjY9uTc7ZVSx1ljoJhrRve6G/yQiLJ&#10;+tDz+xMnHBh2Ux9LXbg0CWPe7c4z7fTrekp4bJw8jI6zk9QAbk4t1gyA6qLx6TnepUX47A6321V3&#10;P9O6r3/Z1mYno1sP2gasZYIJc3X05rG6N7Nr7Peg0OsqZj5VZ2ReHseAC5r6m1u3/wBj7Qxb3Qus&#10;vx6zj5d7z6ryMMWve8se13o1+m97bdm3/jP5z+dSU7f+LvJa/FzcVujabGPbrOljdu6f+sI/Tcr6&#10;2u69m15Vbv2c31/sm+tjWmLWtx/0jNtj/wBX37N7/wBL+fZX/OLM+rXWNv1mfisFAx8oWMNjWsa5&#10;zmOfZRstpazezZ6tTWWf9ufTXdo45GMSCBIkVZ6f3UZI8UokExETdD9L+80KcnrLr2NuwqqqSf0j&#10;2373Ae6PZ6LPBn5/56vpJIJf/9LpfrNbkv6kKnOrilnsIYRIed22z9I7ds9NUasey55y9w/VRvpo&#10;a927Yxj6fSY3a1v+Fs9P/jLP01fprV+tGHYzLbmyDVcG1eBa5oc7X+s1U+lWPsNuGJ2PbDntdDmf&#10;aP1PdtP6P81jmb/pqljy5BzU4z+Wj0HyQ+TWP95bWu5H8v6zmvxn39Nrw6aBuxqCcm2AXOAs9R+8&#10;7z9op32fo91fq170TpdlmP1TMzciuwMutrtote1wa9wfXIZE+o+3GryPp/zfpK90WuuzPdjZDSGX&#10;1Pqe0DUElhb/AFdrm7t6sNxsM10NsJirKbXseYA2+tusNgsa70HMynf4N/6VidyueeSUZyiKHEJc&#10;Pp24P3uL+qgiRBF7itXrUlX6fa63Bx7HGXOraXn+VHv/AOkrCuEUaXA2Ae7W6k7Z0/KdAdtpsO0z&#10;BhrtDtLXf9JcZ1GjBxejs6oKZe5h9RjLXMkPvpqsY9vvfbV6Y/wrrfof6NdxfSzIososnZa0sdGh&#10;hw2mFwvXa8mjAyMC0h9WDLK4Ebw8jM/Sa/uVfSYxVss5QyRP6Ehw/wCHxCX/AKT41Ofisw8txzHV&#10;PoxzW5tztzbGNNhc1+yr08e39Iyr1Hv/AOt/6NCyWUdStvbU/wBB1LTU9ljPSreaXPsvex1Dr243&#10;6Kza3dV77FUFmzo5AmbAbKjrA9Gypz9zn/8AA5v5iN05jrepBz2GvHvLrYc8Pk27H1b3yNlljGO/&#10;Rbk+XHZNjhsaHp8qdn0H6sB9fTfs77K7Ps7/AE4qDwGnayyyt1l7neu71LHu9WvZX/g/8Gtdcp9S&#10;OoF9T8V1RBvdZlesH17JJZX9nqr9Q5bvSb/hH12ez+cyfVXVqQbKUuc+uWTj49GM+8OJrdZbUA4M&#10;bv8ATfjfpHuqvc39Hl2en6bP53Z+YujWH9a+mU5uAL7nBrMM+pZvaXt9L2/aH+nX73Orqb6n/gf+&#10;ERKg8I/p3TyxuRQzLbjeoQ33McwAtb/NutbX7sW71Ksn+d/Q11XesinpuNg4deS/NcIdVdXRZjPD&#10;nbHs9R1NvqOaxlj63/pf8N/UUOpSMRnqbWmvOcyq+kudU5rK2ertdYX2bPV2ei+p36Shn6z+l2If&#10;UH22mnH2Pe+xjw6ktduAFt1tY9302swtn83+h2f8Ugb6KbF/TcvpZx+oOuxmux3tfUHOc529+y6l&#10;tlLKnOa5v+GXqDTuaHCDImQZHyK8jsyb3dOY3J22nKsL/WJaIbR+ifvDWtZc932h/wCl3b/T/nF6&#10;b0Gyx/SMb1STYxpqfLXNO6tzqXe24Ms/wf0tvvSASTboJJJIof/T776yZVVGGyuytlpueAG2CWho&#10;+nafdXt9P99r96waLcNttTPT917ZeabP5uCf0Tqcv1n1W1f6Tf6Vn85V/hFv/WWgv6cb2fzmO5rw&#10;QJMTtft/d59T+wsLBw3WXjMsY5jnMsF1tjIY5hZ6TWb7djNtdeO/If8A8N9P+eVafqzmFAHg+bhv&#10;0GUPTf8A4YhK7J6daa312hmTa2x+OywNFhIsH6P9ELKrm4n2e6/1Hu/Qfz/8zvTZ1J+zdRzG+nmV&#10;Me6+yhlgbsFVlV11V20tczLvx27fUs/o7KGV2qrj9Od6NmPl5Fbq7BRWy6sEWMN1dbd9LscX1Y9t&#10;rms97/p/29iqt9K23Ku6VmvY97rKOpZFzK9lge31muc213p4nquruZ/N/wDGegpuAAGo+Fd+Kr/6&#10;K4AXqae16OduK6nbt9GxzQ3dvhrj9oqHqfn/AKK6tXlhfVdrsbHbg2PD300sYeJDqi6hzH7HWN9S&#10;mkYtf0/9Gt1SH7LAK2O1diR9Bspcb1TqmZ+17Rc6wdMa6ym9rWMtY0FramWZdNrN9mJvrusu9Kz6&#10;Gz/DfznZLls/pmeesZVlgfdgOabRvcBW1npy/H972/o35dLbH/8AGep/wqiyEgAizZjGh/WlH1f4&#10;KQa6W5V7unv6TiV3dPrbVk1i21mHvq2Nf6bPVa5nrY/qVRs2Zn+jVbCxMA0Oy6svIx6ansx2uuqr&#10;sLN3rYGO9r8d+PY+r7TZ6jb7cbf+r+jaonpdrcy12bk10PE5ORTV6l7xXY5rnVNu9NtPrZdm6z0P&#10;9KqnUcqioutsudcHNaXXMaDLbC6xtW0l/pOq3ep/xn+hTyARR16qeg6DiWYWbXku6s04dG1uTWzc&#10;yu27JP2agva9np2P9T7Mz1N/qU3fq1q7RcNhnGoyg2zJa6sO23UHdaXi07TZ6jxdW1+dZZvyq6rK&#10;/wDB3e/0vtK7lFSlV6plDD6dk5RE+lW50eJA0VpVOrYX2/puThzBvqcxpmIcR7D/AJ6BujW6ngKb&#10;mdRdh9L6hiVbnuHoNr/VNjnD0K7duM/Y5uxn83s/m/8AjFTvy+l25ORcDmYNtdjm47jsyA1pNtdr&#10;XYx+zWM3ttfZs9W/00s/Dq9DE+0Vn13UOOWGkNe1tYqYylzbntbVb6rbtu5ir4mP6dz8ux1VmNjO&#10;Y/Jqe7c0h0sDHfmbLXDb/Of8ahCXFEGqvupsfYunZOPi0YnUKmOx2Pdf67LmN1LNceaLGtZ9Hezf&#10;v9Rdx9Urcl+LkDKzK8203OfvrtdZtBDf0ey1lT6GNcPbVs2LzvEuopzmkUve1m97KXFrSSD6tFb9&#10;H+xjgz1/8J6Xremuw+p3Uq7+qX1s9Qssrc6v1Y3M2v3muwtIfu/WPZ6tf0K/8H9BGiNqr+O6dK8X&#10;skkkkUP/1PUra2W1vqeJZY0tcPEEQeFy2V1HIoc+WM9RuR+kI3/TaA52xz3uZ6b99tfs+hWusXF/&#10;WBvp9YvYJ/SbbGMGv0mtY7a3+U6tVOdlKEBOOhvhv/nIK11FfUMd+GzFfNtbcoOaT7Xsq9L2sc1v&#10;2r/gv+F/4lc5mBrcm41UnEqyK6n7PbuLWF2L6zK2ux8ezIvs99rX/wDXK/8ACLq8TpXVMyp7LGOx&#10;TX9ndi3EkS2iyrJZ9Le6lz2etS+v0/8ArfvWT1v1cR9eBbi1NLg3ObS8NusY7abH013M2N2VXU/Z&#10;v5uz7RX/AIStS4ZZCAZa3uT6eH5eGv73qSv9Uc2zHyxN77aWOd9oBlzKxYKqh6mS71K/e6ur02eu&#10;z+YtrXoS8lx2epkVF1ePa+u2zY+yBjNeLGbN72Gmr0f0b9n+D/0a9N6RkuvwWeo4Psrhj7GncHe1&#10;r2WNf+fvqexyn3Hl+S3aX97/AKTdWX19oZjV5bhuGJY2wVhgfLiRUw6/zf0/fb/g6X2v2LUVXqjW&#10;v6ZltcAR6NnPk0mUyekSR0F/YueQpuc37SwUtysu1jKaS0QPaXMd7mta5tf6Tfva31PZ/LVTIxrr&#10;GZNWLRQKHUV4rize3Yx7C/7PtL/0+S6121ln/naudKxb8x1rMdpJdUQ22Dsa7dU5r9zTW17mbf5r&#10;1P0is5n1Y6i19fUaIdm1U7HNDiffXFVNjGt9Br2ux/8Airq7q8b9Lk1+r6lblZ5J4ruz664tf3eF&#10;AeMcKXPachrnPq2h7WNIsYQGONDatlNVVtP6R77vX/S/6VelfVfqNWb0tlYtZbfjfo7mseLC3Uuo&#10;9Sxr7W73Uem5/wCkf7/0a4TJyM/Ic3IutvIfc172uEucWvsrr9XY1lVfpt/Q/pqK/wDRf4F62vqL&#10;mNZlnG+0tJta4HDYwFst9/2w5DWtbu+nTYz+cVtL3KSSSSng/rN07DH1gdZbSX1Xej6+97pc6xmW&#10;R6Nk7qGbcP3bHf8AVrNtw2UXdc6bWT6DMcuoJBJAqtZjs3bPVc7+c97vpv8AT9T2LtPrLiVvx25I&#10;o9W8E1BwaXOAey6mv6P/AAt//T/4Rc7j4Obm9eyM7Fx7m49tFjHNe0bLPUs2mp77duPZVX9Cyv8A&#10;7j/zP6dRmZGQjU+gS4R/e4ZKeStY+xoynsb6eQXio72zvHJaxry52zb+c1RwMrPw8pmZimxmRSQ4&#10;Aks3Q5ljse1znt/R3+n6djHLpOrdH650v6usw7aafsGC4Xtyme+5jnvsyLHvs9noV49jm1b6qrP0&#10;f6Tf/OLmz63q+pZqbGBznOd7i4und7nb3Oss/wCrUgvqp9lxMqjMxqsrHdupuaHsPGh8QUZct9Q+&#10;oevg34b3B9mO/fuaCG7bJIa2Y3bdv0voe/2LqUlP/9X1VR2MDzYGjeRBdGpA7SqlHWel5GQMarIa&#10;64ktawyCS0Fzms3Bu/a1rnexXUlKWb13pX7SwnNrhuVWCaHnQSf8E8j3elbtbv8A+t2/4JaSSSny&#10;fqOzOy2WCo4ji0V312MDT67R6d3p0MHp1M9Wh/qfpf578z/Sdx9T8o3YDGOILmVVtMdyzdT/AOeG&#10;Yzv7aD9c+j2ZtVWXS1xsoa9hLCIAea3C65pa51lOO2u1+yr9Nv8A+D9VH+rRZ6OKxtP2ZzKbWW4x&#10;nfXY19LrW37v8I99nrf8VbX6f6P3ojr5Il0PY/8AoLvpnNa5pa4AtIgg6ggp1Gx7K2OsedrGAucf&#10;ADUoJXAAAAEAaABOqmJ1Xp+bYasa4WPDS8tAcPaCGz7gPznK2kp5b6ydKzar35fTcf7VVn1vx8zG&#10;HYuG5uXt9u/b6f7/APO/zf8AP3rmPq44YvWcO+ux73mwVuETvbaB9Fjd7tu1+7/i616guL/ZTugd&#10;ZZmObXT03d6Zub7nNba47LWttDnfaHZHoYlrKf0deLZ+h/w/opT2iSSSSloH3J0xIaC46ACSVTxO&#10;sdOzbhTi3eo8sNkAOHtBa2Zc1v76Sm4QHAtcJB0IPBC87+tHR2dL9XFFZ+xZ11duDe2P0FjGubkY&#10;tr3n1H1uq/TY1TPoV0f8CvRVm/WPCdndEzKK6/Vv9Jz8dmk+qwb6dk/Rf6jUlPF/UTKZR192OJc3&#10;KpLWPnSWht37rd36Nn/W16MvL+g1X9M+sGFd1Wq3Fa+w1033j0gXua/27n1v376vpbPS/wCFyPzL&#10;fUElP//W9UgaeXCdJQttbU0EgmSAA0SSSkpmkgfaf+Bs/wA3/al9p/4Gz/N/2pKTqhT0ynF6m7Jx&#10;qxWy9jzeG6N9SaGseK/37Kqv0m3/AESodW+vH1Z6LlDD6rlnEySwWCt1VrzsdIa7dRVaz8399Uv/&#10;AB0vqJ/5Z/8AgGR/7zpA0gi3q0lyn/jpfUT/AMs//AMj/wB510pyCDHpWaeQ/vSSmSQPtP8AwNn+&#10;b/tVDrH1p6L0Oqu3q9rsOu5xbU51b37nNG5w/V2XObz+ckp1kO+inIpfRexttVgLXscJaQeWuaVz&#10;H/jpfUT/AMs//AMj/wB50v8Ax0vqJ/5Z/wDgGR/7zpKeq40TqjgdZwupYdWdgb8jFvBNVrWFocAT&#10;W7227LG+9n57Ef7T/wADZ/m/7UlJ0lQ6h1rC6XhW5/UN+PiUQbbXMLg3c5tTfZV6ljv0j2/QYsP/&#10;AMdL6if+Wf8A4Bkf+86Snq0lyVv+ND6kOqe2rqorsLSGPOPkODXEe12z0G7tq1vq31/A67i234WY&#10;zObVZsfYymygNO1rtnp5Mud/XSU6WTi42XS7HyqmZFD431WtD2GCHt3MeHNdte3cipJJKf/X9VQc&#10;ml11YY1wbD2uO5odIaQ5zYP0d7fbv/MXy2kkp+o/seL/AKMJfY8X/RhfLiSSn6Yv+rvRcu912bgY&#10;uW8gNY66iuxzWj8z1bGue5qh/wA1Pqt/5T4H/sNT/wCk181JJKfpK36pfVp1bm19JwGPIhrzi0ug&#10;/vbdi0jiYxMmsEnlfLaSSn6j+x4v+jCr5nROmZxqblYtGRVU4u9K+ploJLdnt9YP9P8AsL5kSSU/&#10;Sv8AzU+q3/lPgf8AsNT/AOk0v+an1W/8p8D/ANhqf/Sa+akklP09idKw8WhuPXWwVsLvTY1ja2ta&#10;5zrG1MrpbXW1le/b9D+v+kRfseL/AKML5cSSU/T2V0rCyqHY9tTH1PLfUY9osY5rXNsNb67NzHtd&#10;tVb/AJqfVb/ynwP/AGGp/wDSa+akklP0r/zU+q3/AJT4H/sNT/6TVnp/SsHpvrNwaasaq5wf6NNd&#10;dTQQ0M/wLK9+7b/hF8wpJKfqpJfKqSSn/9n/7SQCUGhvdG9zaG9wIDMuMAA4QklNBAQAAAAAACsc&#10;AVoAAxslRxwCAAACCDYcAgUAF0FSRCBFTCBMRVdBIFBST0dSRVNTSU9OADhCSU0EJQAAAAAAEO3y&#10;wrEQZYxaOfV1Ike5FIU4QklNBDoAAAAAAOUAAAAQAAAAAQAAAAAAC3ByaW50T3V0cHV0AAAABQAA&#10;AABQc3RTYm9vbAEAAAAASW50ZWVudW0AAAAASW50ZQAAAABDbHJtAAAAD3ByaW50U2l4dGVlbkJp&#10;dGJvb2wAAAAAC3ByaW50ZXJOYW1lVEVYVAAAAAEAAAAAAA9wcmludFByb29mU2V0dXBPYmpjAAAA&#10;DABQAHIAbwBvAGYAIABTAGUAdAB1AHAAAAAAAApwcm9vZlNldHVwAAAAAQAAAABCbHRuZW51bQAA&#10;AAxidWlsdGluUHJvb2YAAAAJcHJvb2ZDTVlLADhCSU0EOwAAAAACLQAAABAAAAABAAAAAAAScHJp&#10;bnRPdXRwdXRPcHRpb25zAAAAFw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AAAAAAAAAAAAp2ZWN0b3JEYXRhYm9vbAEAAAAAUGdQc2VudW0AAAAAUGdQcwAAAABQ&#10;Z1BDAAAAAExlZnRVbnRGI1JsdAAAAAAAAAAAAAAAAFRvcCBVbnRGI1JsdAAAAAAAAAAAAAAAAFNj&#10;bCBVbnRGI1ByY0BZAAAAAAAAAAAAEGNyb3BXaGVuUHJpbnRpbmdib29sAAAAAA5jcm9wUmVjdEJv&#10;dHRvbWxvbmcAAAAAAAAADGNyb3BSZWN0TGVmdGxvbmcAAAAAAAAADWNyb3BSZWN0UmlnaHRsb25n&#10;AAAAAAAAAAtjcm9wUmVjdFRvcGxvbmcAAAAAADhCSU0D7QAAAAAAEABIAAAAAQACAEgAAAABAAI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AAAAAAAACAAk4QklNBAIAAAAAABQAAAAAAAAA&#10;AAAAAAAAAAAAAAAAADhCSU0EMAAAAAAACgEBAQEBAQEBAQE4QklNBC0AAAAAAAYAAQAAAAw4QklN&#10;BAgAAAAAABAAAAABAAACQAAAAkAAAAAAOEJJTQQeAAAAAAAEAAAAADhCSU0EGgAAAAADYwAAAAYA&#10;AAAAAAAAAAAAAisAAAKLAAAAFwBBAFIARAAgAEUATAAgAEwARQBXAEEAIABQAFIATwBHAFIARQBT&#10;AFMASQBPAE4AAAABAAAAAAAAAAAAAAAAAAAAAAAAAAEAAAAAAAAAAAAAAosAAAIrAAAAAAAAAAAA&#10;AAAAAAAAAAEAAAAAAAAAAAAAAAAAAAAAAAAAEAAAAAEAAAAAAABudWxsAAAAAgAAAAZib3VuZHNP&#10;YmpjAAAAAQAAAAAAAFJjdDEAAAAEAAAAAFRvcCBsb25nAAAAAAAAAABMZWZ0bG9uZwAAAAAAAAAA&#10;QnRvbWxvbmcAAAIrAAAAAFJnaHRsb25nAAACiw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CKwAAAABSZ2h0bG9uZwAAAos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Aw4QklNBAwAAAAAGm0AAAABAAAAoAAAAIgAAAHgAAD/AAAAGlEAGAAB/9j/7QAMQWRvYmVf&#10;Q00AAv/uAA5BZG9iZQBkgAAAAAH/2wCEAAwICAgJCAwJCQwRCwoLERUPDAwPFRgTExUTExgRDAwM&#10;DAwMEQwMDAwMDAwMDAwMDAwMDAwMDAwMDAwMDAwMDAwBDQsLDQ4NEA4OEBQODg4UFA4ODg4UEQwM&#10;DAwMEREMDAwMDAwRDAwMDAwMDAwMDAwMDAwMDAwMDAwMDAwMDAwMDP/AABEIAIg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PVUkkklKSTEhoLnGANSTwAnSUpJJJJSkkkklKSSSSUpJJJJSkkkklKSSSSUpJJJJSkkkklP/9D1&#10;VV78/Dx3lmRaKiBul8tB/wCLe722u/kVo/GpXKfWTqdd+QzEa5ltTtzCzcHAPY71HvfX+81jKvpf&#10;6dNyT4ISlV0EG+jZ6j18ZWPdiY7RU+8elSboa6zc41P9Flu2t/0bN/6T9F/hVvY1vrY1V3HqMa+P&#10;6w3LhHsZfRlivLbi0sa05Vr4vZWT6THW0OH6Rz7f1W/0/V/nN9f8hdd9XbnXdGxrHWNtMFu9gDW+&#10;xzqvY1v0W+xLHZjxGV2I+nbhl6uPRaCeIadNfo6SSSScvUkks3rvUz03AfdUazeCzaywkAtc9ldj&#10;iW/Q2sf/ADn0N6SkPWvrFR00ekxhtyHksaYitr9nqt9Ww7G/u/o2O9RA+q/Uc3Pszbsmx1zC8Cpz&#10;QwUNA3NNNW0+t6zf+1Hq7/8AB+nfaucPUW1tOQ+yyvGstsqzLGj3PLLDSDD2fp33VY7brKf530/0&#10;X/B2an1bycQdVpNZfXZl45ayna/0hXUGGpjLHOcxr6nNvZsYyqv0v8HV+eyJJJvSjoPBL1ySSSeh&#10;SSSSSlnODQXOIDQJJOgAC5zqX1xoryhg9MY3KyvX9B7nu2VAtG+wer+c/wDwX5n6VVPrh9ZbMXLp&#10;6bh27NjmWZzqz7wwn24u6N1PrN9znV/p9np/6RcxVlVW2Yz81ozn62O3mLAxonf9rr9+U/ayx+zL&#10;bkWfzPpoFT6dgWX2YVD8kbcgsb6w2lnvAizaxxc5rd/0Fm43XsjJzsnDrxmvfRv2AWQXbLG067m7&#10;We129P8AVPKpyei1+ja+5lT31h1rxZYAHbq23WNaxm/03s9rG/o2folRwupfWu3rGdjPxgMasZH2&#10;N9tTq63OZa1mNvyAXbmvo3u9rf0iZPiuFSMRfqFXxf8Aep4Sb1Gjs4ufl35PpW4F2NXtLhc91ZEg&#10;j2barLPpK8s19/1gIcK8PFafzXOyXkTP7jcRv/Vo+DZ1Kw2fbqKqANvpiqw2zIl+8vqo+j9FSIf/&#10;0fQvrHlnG6XZtMPvc2lgkCS8w5uv7zN646+uuj7Rex1zLKz6jbnNID5fjU21GzdY1/0/f7/Wpq9T&#10;H/Ss99fTfW4NvwaunlzW/a7A1xdyGfzb3Nd/g9vqt/SfuLl+ovLcnJzMd7qrG1Brba3ENbvtsa61&#10;rgx2Q1202Zf0v8LV9NN4RxE9xHT+78ql32Nwum5VjXu+xHGDrrfTPqPc6+tl7rXh3p/pa33MpY+z&#10;9L/1ipdV9UrKn9KihzjRv9Sj1I3+nc1mVX6mz27/ANN+k/4Rc70rrr/sPr9Sf9qY1tt13qAOLaRZ&#10;+ipv3VbWe/HdXR6ttW/+c/SK59W+sZrev5fSsz0H+k1jbLKGFgNsbrLH/mOf6tv2Z/t/0X7icBrp&#10;2Onj8y2XQ9i9ikkkkuUuK+sFj8vq2SNtdgxjVTSydj95Bvrfvva/Fc11jrmb7f0P6H0f5xdm97a2&#10;OseYawFzj5DUrz919dnrXWOF+Rey91reC2sM+2WVhzT6lDGvzLGU2e/9HXZ+kSU1xjNNluV9mdZh&#10;FwsFrWm2lrC1zbrXen6rLbaKav0dXrf4e39L6n8zd6Dl7Ou4dGXU+zJ9EGvL3bGABzqA306/0dzs&#10;qv3/AE/+0/8AwPszALsXqWGWufj0VOqbZcwuLB6HqOvrssFrt/6Sqv1aP8HV6Cv9V+sXU6MKoUX2&#10;4uSKftLHQLBttd6dAubc/Kb9H1/pfpP0dfqU1IHbelPoKSp9IzHZ3S8XLsG2y6prrG8Q+ItbH5u2&#10;zcriKlIeRfVjY9uTc7ZVSx1ljoJhrRve6G/yQiLJ+tDz+xMnHBh2Ux9LXbg0CWPe7c4z7fTrekp4&#10;bJw8jI6zk9QAbk4t1gyA6qLx6TnepUX47A6321V3P9O6r3/Z1mYno1sP2gasZYIJc3X05rG6N7Nr&#10;7Peg0OsqZj5VZ2ReHseAC5r6m1u3/wBj7Qxb3Qusvx6zj5d7z6ryMMWve8se13o1+m97bdm3/jP5&#10;z+dSU7f+LvJa/FzcVujabGPbrOljdu6f+sI/Tcr62u69m15Vbv2c31/sm+tjWmLWtx/0jNtj/wBX&#10;37N7/wBL+fZX/OLM+rXWNv1mfisFAx8oWMNjWsa5zmOfZRstpazezZ6tTWWf9ufTXdo45GMSCBIk&#10;VZ6f3UZI8UokExETdD9L+80KcnrLr2NuwqqqSf0j2373Ae6PZ6LPBn5/56vpJIJf/9LpfrNbkv6k&#10;KnOrilnsIYRIed22z9I7ds9NUasey55y9w/VRvpoa927Yxj6fSY3a1v+Fs9P/jLP01fprV+tGHYz&#10;LbmyDVcG1eBa5oc7X+s1U+lWPsNuGJ2PbDntdDmfaP1PdtP6P81jmb/pqljy5BzU4z+Wj0HyQ+TW&#10;P95bWu5H8v6zmvxn39Nrw6aBuxqCcm2AXOAs9R+87z9op32fo91fq170TpdlmP1TMzciuwMutrto&#10;te1wa9wfXIZE+o+3GryPp/zfpK90WuuzPdjZDSGX1Pqe0DUElhb/AFdrm7t6sNxsM10NsJirKbXs&#10;eYA2+tusNgsa70HMynf4N/6VidyueeSUZyiKHEJcPp24P3uL+qgiRBF7itXrUlX6fa63Bx7HGXOr&#10;aXn+VHv/AOkrCuEUaXA2Ae7W6k7Z0/KdAdtpsO0zBhrtDtLXf9JcZ1GjBxejs6oKZe5h9RjLXMkP&#10;vpqsY9vvfbV6Y/wrrfof6NdxfSzIososnZa0sdGhhw2mFwvXa8mjAyMC0h9WDLK4Ebw8jM/Sa/uV&#10;fSYxVss5QyRP6Ehw/wCHxCX/AKT41Ofisw8txzHVPoxzW5tztzbGNNhc1+yr08e39Iyr1Hv/AOt/&#10;6NCyWUdStvbU/wBB1LTU9ljPSreaXPsvex1Dr2436Kza3dV77FUFmzo5AmbAbKjrA9Gypz9zn/8A&#10;A5v5iN05jrepBz2GvHvLrYc8Pk27H1b3yNlljGO/Rbk+XHZNjhsaHp8qdn0H6sB9fTfs77K7Ps7/&#10;AE4qDwGnayyyt1l7neu71LHu9WvZX/g/8Gtdcp9SOoF9T8V1RBvdZlesH17JJZX9nqr9Q5bvSb/h&#10;H12ez+cyfVXVqQbKUuc+uWTj49GM+8OJrdZbUA4Mbv8ATfjfpHuqvc39Hl2en6bP53Z+YujWH9a+&#10;mU5uAL7nBrMM+pZvaXt9L2/aH+nX73Orqb6n/gf+ERKg8I/p3TyxuRQzLbjeoQ33McwAtb/NutbX&#10;7sW71Ksn+d/Q11XesinpuNg4deS/NcIdVdXRZjPDnbHs9R1NvqOaxlj63/pf8N/UUOpSMRnqbWmv&#10;Ocyq+kudU5rK2ertdYX2bPV2ei+p36Shn6z+l2IfUH22mnH2Pe+xjw6ktduAFt1tY9302swtn83+&#10;h2f8Ugb6KbF/TcvpZx+oOuxmux3tfUHOc529+y6ltlLKnOa5v+GXqDTuaHCDImQZHyK8jsyb3dOY&#10;3J22nKsL/WJaIbR+ifvDWtZc932h/wCl3b/T/nF6b0Gyx/SMb1STYxpqfLXNO6tzqXe24Ms/wf0t&#10;vvSASTboJJJIof/T776yZVVGGyuytlpueAG2CWho+nafdXt9P99r96waLcNttTPT917ZeabP5uCf&#10;0Tqcv1n1W1f6Tf6Vn85V/hFv/WWgv6cb2fzmO5rwQJMTtft/d59T+wsLBw3WXjMsY5jnMsF1tjIY&#10;5hZ6TWb7djNtdeO/If8A8N9P+eVafqzmFAHg+bhv0GUPTf8A4YhK7J6daa312hmTa2x+OywNFhIs&#10;H6P9ELKrm4n2e6/1Hu/Qfz/8zvTZ1J+zdRzG+nmVMe6+yhlgbsFVlV11V20tczLvx27fUs/o7KGV&#10;2qrj9Od6NmPl5Fbq7BRWy6sEWMN1dbd9LscX1Y9trms97/p/29iqt9K23Ku6VmvY97rKOpZFzK9l&#10;ge31muc213p4nquruZ/N/wDGegpuAAGo+Fd+Kr/6K4AXqae16OduK6nbt9GxzQ3dvhrj9oqHqfn/&#10;AKK6tXlhfVdrsbHbg2PD300sYeJDqi6hzH7HWN9SmkYtf0/9Gt1SH7LAK2O1diR9Bspcb1TqmZ+1&#10;7Rc6wdMa6ym9rWMtY0FramWZdNrN9mJvrusu9Kz6Gz/DfznZLls/pmeesZVlgfdgOabRvcBW1npy&#10;/H972/o35dLbH/8AGep/wqiyEgAizZjGh/WlH1f4KQa6W5V7unv6TiV3dPrbVk1i21mHvq2Nf6bP&#10;Va5nrY/qVRs2Zn+jVbCxMA0Oy6svIx6ansx2uuqrsLN3rYGO9r8d+PY+r7TZ6jb7cbf+r+jaonpd&#10;rcy12bk10PE5ORTV6l7xXY5rnVNu9NtPrZdm6z0P9KqnUcqioutsudcHNaXXMaDLbC6xtW0l/pOq&#10;3ep/xn+hTyARR16qeg6DiWYWbXku6s04dG1uTWzcyu27JP2agva9np2P9T7Mz1N/qU3fq1q7RcNh&#10;nGoyg2zJa6sO23UHdaXi07TZ6jxdW1+dZZvyq6rK/wDB3e/0vtK7lFSlV6plDD6dk5RE+lW50eJA&#10;0VpVOrYX2/puThzBvqcxpmIcR7D/AJ6BujW6ngKbmdRdh9L6hiVbnuHoNr/VNjnD0K7duM/Y5uxn&#10;83s/m/8AjFTvy+l25ORcDmYNtdjm47jsyA1pNtdrXYx+zWM3ttfZs9W/00s/Dq9DE+0Vn13UOOWG&#10;kNe1tYqYylzbntbVb6rbtu5ir4mP6dz8ux1VmNjOY/Jqe7c0h0sDHfmbLXDb/Of8ahCXFEGqvups&#10;fYunZOPi0YnUKmOx2Pdf67LmN1LNceaLGtZ9Hezfv9Rdx9Urcl+LkDKzK8203OfvrtdZtBDf0ey1&#10;lT6GNcPbVs2LzvEuopzmkUve1m97KXFrSSD6tFb9H+xjgz1/8J6Xremuw+p3Uq7+qX1s9Qssrc6v&#10;1Y3M2v3muwtIfu/WPZ6tf0K/8H9BGiNqr+O6dK8XskkkkUP/1PUra2W1vqeJZY0tcPEEQeFy2V1H&#10;Ioc+WM9RuR+kI3/TaA52xz3uZ6b99tfs+hWusXF/WBvp9YvYJ/SbbGMGv0mtY7a3+U6tVOdlKEBO&#10;Ohvhv/nIK11FfUMd+GzFfNtbcoOaT7Xsq9L2sc1v2r/gv+F/4lc5mBrcm41UnEqyK6n7PbuLWF2L&#10;6zK2ux8ezIvs99rX/wDXK/8ACLq8TpXVMyp7LGOxTX9ndi3EkS2iyrJZ9Le6lz2etS+v0/8ArfvW&#10;T1v1cR9eBbi1NLg3ObS8NusY7abH013M2N2VXU/Zv5uz7RX/AIStS4ZZCAZa3uT6eH5eGv73qSv9&#10;Uc2zHyxN77aWOd9oBlzKxYKqh6mS71K/e6ur02euz+YtrXoS8lx2epkVF1ePa+u2zY+yBjNeLGbN&#10;72Gmr0f0b9n+D/0a9N6RkuvwWeo4Psrhj7GncHe1r2WNf+fvqexyn3Hl+S3aX97/AKTdWX19oZjV&#10;5bhuGJY2wVhgfLiRUw6/zf0/fb/g6X2v2LUVXqjWv6ZltcAR6NnPk0mUyekSR0F/YueQpuc37SwU&#10;tysu1jKaS0QPaXMd7mta5tf6Tfva31PZ/LVTIxrrGZNWLRQKHUV4rize3Yx7C/7PtL/0+S6121ln&#10;/naudKxb8x1rMdpJdUQ22Dsa7dU5r9zTW17mbf5r1P0is5n1Y6i19fUaIdm1U7HNDiffXFVNjGt9&#10;Br2ux/8Airq7q8b9Lk1+r6lblZ5J4ruz664tf3eFAeMcKXPachrnPq2h7WNIsYQGONDatlNVVtP6&#10;R77vX/S/6VelfVfqNWb0tlYtZbfjfo7mseLC3Uuo9Sxr7W73Uem5/wCkf7/0a4TJyM/Ic3IutvIf&#10;c172uEucWvsrr9XY1lVfpt/Q/pqK/wDRf4F62vqLmNZlnG+0tJta4HDYwFst9/2w5DWtbu+nTYz+&#10;cVtL3KSSSSng/rN07DH1gdZbSX1Xej6+97pc6xmWR6Nk7qGbcP3bHf8AVrNtw2UXdc6bWT6DMcuo&#10;JBJAqtZjs3bPVc7+c97vpv8AT9T2LtPrLiVvx25Io9W8E1BwaXOAey6mv6P/AAt//T/4Rc7j4Obm&#10;9eyM7Fx7m49tFjHNe0bLPUs2mp77duPZVX9Cyv8A7j/zP6dRmZGQjU+gS4R/e4ZKeStY+xoynsb6&#10;eQXio72zvHJaxry52zb+c1RwMrPw8pmZimxmRSQ4Aks3Q5ljse1znt/R3+n6djHLpOrdH650v6us&#10;w7aafsGC4Xtyme+5jnvsyLHvs9noV49jm1b6qrP0f6Tf/OLmz63q+pZqbGBznOd7i4und7nb3Oss&#10;/wCrUgvqp9lxMqjMxqsrHdupuaHsPGh8QUZct9Q+oevg34b3B9mO/fuaCG7bJIa2Y3bdv0voe/2L&#10;qUlP/9X1VR2MDzYGjeRBdGpA7SqlHWel5GQMarIa64ktawyCS0Fzms3Bu/a1rnexXUlKWb13pX7S&#10;wnNrhuVWCaHnQSf8E8j3elbtbv8A+t2/4JaSSSnyfqOzOy2WCo4ji0V312MDT67R6d3p0MHp1M9W&#10;h/qfpf578z/Sdx9T8o3YDGOILmVVtMdyzdT/AOeGYzv7aD9c+j2ZtVWXS1xsoa9hLCIAea3C65pa&#10;51lOO2u1+yr9Nv8A+D9VH+rRZ6OKxtP2ZzKbWW4xnfXY19LrW37v8I99nrf8VbX6f6P3ojr5Il0P&#10;Y/8AoLvpnNa5pa4AtIgg6ggp1Gx7K2OsedrGAucfADUoJXAAAAEAaABOqmJ1Xp+bYasa4WPDS8tA&#10;cPaCGz7gPznK2kp5b6ydKzar35fTcf7VVn1vx8zGHYuG5uXt9u/b6f7/APO/zf8AP3rmPq44YvWc&#10;O+ux73mwVuETvbaB9Fjd7tu1+7/i616guL/ZTugdZZmObXT03d6Zub7nNba47LWttDnfaHZHoYlr&#10;Kf0deLZ+h/w/opT2iSSSSloH3J0xIaC46ACSVTxOsdOzbhTi3eo8sNkAOHtBa2Zc1v76Sm4QHAtc&#10;JB0IPBC87+tHR2dL9XFFZ+xZ11duDe2P0FjGubkYtr3n1H1uq/TY1TPoV0f8CvRVm/WPCdndEzKK&#10;6/Vv9Jz8dmk+qwb6dk/Rf6jUlPF/UTKZR192OJc3KpLWPnSWht37rd36Nn/W16MvL+g1X9M+sGFd&#10;1Wq3Fa+w1033j0gXua/27n1v376vpbPS/wCFyPzLfUElP//W9UgaeXCdJQttbU0EgmSAA0SSSkpm&#10;kgfaf+Bs/wA3/al9p/4Gz/N/2pKTqhT0ynF6m7JxqxWy9jzeG6N9SaGseK/37Kqv0m3/AESodW+v&#10;H1Z6LlDD6rlnEySwWCt1VrzsdIa7dRVaz8399Uv/AB0vqJ/5Z/8AgGR/7zpA0gi3q0lyn/jpfUT/&#10;AMs//AMj/wB510pyCDHpWaeQ/vSSmSQPtP8AwNn+b/tVDrH1p6L0Oqu3q9rsOu5xbU51b37nNG5w&#10;/V2XObz+ckp1kO+inIpfRexttVgLXscJaQeWuaVzH/jpfUT/AMs//AMj/wB50v8Ax0vqJ/5Z/wDg&#10;GR/7zpKeq40TqjgdZwupYdWdgb8jFvBNVrWFocATW7227LG+9n57Ef7T/wADZ/m/7UlJ0lQ6h1rC&#10;6XhW5/UN+PiUQbbXMLg3c5tTfZV6ljv0j2/QYsP/AMdL6if+Wf8A4Bkf+86Snq0lyVv+ND6kOqe2&#10;rqorsLSGPOPkODXEe12z0G7tq1vq31/A67i234WYzObVZsfYymygNO1rtnp5Mud/XSU6WTi42XS7&#10;HyqmZFD431WtD2GCHt3MeHNdte3cipJJKf/X9VQcml11YY1wbD2uO5odIaQ5zYP0d7fbv/MXy2kk&#10;p+o/seL/AKMJfY8X/RhfLiSSn6Yv+rvRcu912bgYuW8gNY66iuxzWj8z1bGue5qh/wA1Pqt/5T4H&#10;/sNT/wCk181JJKfpK36pfVp1bm19JwGPIhrzi0ug/vbdi0jiYxMmsEnlfLaSSn6j+x4v+jCr5nRO&#10;mZxqblYtGRVU4u9K+ploJLdnt9YP9P8AsL5kSSU/Sv8AzU+q3/lPgf8AsNT/AOk0v+an1W/8p8D/&#10;ANhqf/Sa+akklP09idKw8WhuPXWwVsLvTY1ja2ta5zrG1MrpbXW1le/b9D+v+kRfseL/AKML5cSS&#10;U/T2V0rCyqHY9tTH1PLfUY9osY5rXNsNb67NzHtdtVb/AJqfVb/ynwP/AGGp/wDSa+akklP0r/zU&#10;+q3/AJT4H/sNT/6TVnp/SsHpvrNwaasaq5wf6NNddTQQ0M/wLK9+7b/hF8wpJKfqpJfKqSSn/9kA&#10;OEJJTQQhAAAAAABdAAAAAQEAAAAPAEEAZABvAGIAZQAgAFAAaABvAHQAbwBzAGgAbwBwAAAAFwBB&#10;AGQAbwBiAGUAIABQAGgAbwB0AG8AcwBoAG8AcAAgAEMAQwAgADIAMAAxADUAAAABADhCSU0EBgAA&#10;AAAABwAIAAAAAQEA/+ER6mh0dHA6Ly9ucy5hZG9iZS5jb20veGFwLzEuMC8APD94cGFja2V0IGJl&#10;Z2luPSLvu78iIGlkPSJXNU0wTXBDZWhpSHpyZVN6TlRjemtjOWQiPz4gPHg6eG1wbWV0YSB4bWxu&#10;czp4PSJhZG9iZTpuczptZXRhLyIgeDp4bXB0az0iQWRvYmUgWE1QIENvcmUgNS42LWMxMTEgNzku&#10;MTU4MzI1LCAyMDE1LzA5LzEwLTAxOjEwOjIwICAgICAgICAiPiA8cmRmOlJERiB4bWxuczpyZGY9&#10;Imh0dHA6Ly93d3cudzMub3JnLzE5OTkvMDIvMjItcmRmLXN5bnRheC1ucyMiPiA8cmRmOkRlc2Ny&#10;aXB0aW9uIHJkZjphYm91dD0iIiB4bWxuczp4bXA9Imh0dHA6Ly9ucy5hZG9iZS5jb20veGFwLzEu&#10;MC8iIHhtbG5zOmRjPSJodHRwOi8vcHVybC5vcmcvZGMvZWxlbWVudHMvMS4xLyIgeG1sbnM6eG1w&#10;TU09Imh0dHA6Ly9ucy5hZG9iZS5jb20veGFwLzEuMC9tbS8iIHhtbG5zOnN0UmVmPSJodHRwOi8v&#10;bnMuYWRvYmUuY29tL3hhcC8xLjAvc1R5cGUvUmVzb3VyY2VSZWYjIiB4bWxuczpzdEV2dD0iaHR0&#10;cDovL25zLmFkb2JlLmNvbS94YXAvMS4wL3NUeXBlL1Jlc291cmNlRXZlbnQjIiB4bWxuczpwZGY9&#10;Imh0dHA6Ly9ucy5hZG9iZS5jb20vcGRmLzEuMy8iIHhtbG5zOnBob3Rvc2hvcD0iaHR0cDovL25z&#10;LmFkb2JlLmNvbS9waG90b3Nob3AvMS4wLyIgeG1wOkNyZWF0b3JUb29sPSJBZG9iZSBJbGx1c3Ry&#10;YXRvciBDQyAyMDE0IChXaW5kb3dzKSIgeG1wOkNyZWF0ZURhdGU9IjIwMTctMDEtMTBUMTU6MDY6&#10;MjZaIiB4bXA6TW9kaWZ5RGF0ZT0iMjAxNy0wMi0wNlQxNDozNToyN1oiIHhtcDpNZXRhZGF0YURh&#10;dGU9IjIwMTctMDItMDZUMTQ6MzU6MjdaIiBkYzpmb3JtYXQ9ImltYWdlL2pwZWciIHhtcE1NOlJl&#10;bmRpdGlvbkNsYXNzPSJwcm9vZjpwZGYiIHhtcE1NOkRvY3VtZW50SUQ9InhtcC5kaWQ6MjE4MjY5&#10;ZjAtZmQwYS0wNTQ1LWFlMTctNGYyOWVmZTAxZmE1IiB4bXBNTTpJbnN0YW5jZUlEPSJ4bXAuaWlk&#10;Ojg2ZGVkYzRhLWFkZWYtYTY0NC1iYTUzLTExMzdlYTU4NmNhYyIgeG1wTU06T3JpZ2luYWxEb2N1&#10;bWVudElEPSJ1dWlkOmY4MWJhNWIxLWU3Y2YtNGJkZC1iNTYzLWZkMTAxOThjY2EwMSIgcGRmOlBy&#10;b2R1Y2VyPSJBZG9iZSBQREYgbGlicmFyeSAxMC4wMSIgcGhvdG9zaG9wOkNvbG9yTW9kZT0iMyI+&#10;IDxkYzp0aXRsZT4gPHJkZjpBbHQ+IDxyZGY6bGkgeG1sOmxhbmc9IngtZGVmYXVsdCI+QVJEIEVM&#10;IExFV0EgUFJPR1JFU1NJT048L3JkZjpsaT4gPC9yZGY6QWx0PiA8L2RjOnRpdGxlPiA8eG1wTU06&#10;RGVyaXZlZEZyb20gc3RSZWY6aW5zdGFuY2VJRD0idXVpZDo3Mjk0ZWMyYi1hMzliLTRlYTEtODZk&#10;OS04MzcwMDIwYWYwNjAiIHN0UmVmOmRvY3VtZW50SUQ9InV1aWQ6ZjgxYmE1YjEtZTdjZi00YmRk&#10;LWI1NjMtZmQxMDE5OGNjYTAxIiBzdFJlZjpvcmlnaW5hbERvY3VtZW50SUQ9InV1aWQ6ZjgxYmE1&#10;YjEtZTdjZi00YmRkLWI1NjMtZmQxMDE5OGNjYTAxIiBzdFJlZjpyZW5kaXRpb25DbGFzcz0icHJv&#10;b2Y6cGRmIi8+IDx4bXBNTTpIaXN0b3J5PiA8cmRmOlNlcT4gPHJkZjpsaSBzdEV2dDphY3Rpb249&#10;InNhdmVkIiBzdEV2dDppbnN0YW5jZUlEPSJ4bXAuaWlkOjIxODI2OWYwLWZkMGEtMDU0NS1hZTE3&#10;LTRmMjllZmUwMWZhNSIgc3RFdnQ6d2hlbj0iMjAxNy0wMS0xMFQxNTowNjoyNloiIHN0RXZ0OnNv&#10;ZnR3YXJlQWdlbnQ9IkFkb2JlIElsbHVzdHJhdG9yIENDIDIwMTQgKFdpbmRvd3MpIiBzdEV2dDpj&#10;aGFuZ2VkPSIvIi8+IDxyZGY6bGkgc3RFdnQ6YWN0aW9uPSJzYXZlZCIgc3RFdnQ6aW5zdGFuY2VJ&#10;RD0ieG1wLmlpZDo4NmRlZGM0YS1hZGVmLWE2NDQtYmE1My0xMTM3ZWE1ODZjYWMiIHN0RXZ0Ondo&#10;ZW49IjIwMTctMDItMDZUMTQ6MzU6MjdaIiBzdEV2dDpzb2Z0d2FyZUFnZW50PSJBZG9iZSBQaG90&#10;b3Nob3AgQ0MgMjAxNSAoV2luZG93cykiIHN0RXZ0OmNoYW5nZWQ9Ii8iLz4gPC9yZGY6U2VxPiA8&#10;L3htcE1NOkhpc3Rvcnk+IDxwaG90b3Nob3A6VGV4dExheWVycz4gPHJkZjpCYWc+IDxyZGY6bGkg&#10;cGhvdG9zaG9wOkxheWVyTmFtZT0iMCIgcGhvdG9zaG9wOkxheWVyVGV4dD0iMCIvPiA8cmRmOmxp&#10;IHBob3Rvc2hvcDpMYXllck5hbWU9IjEiIHBob3Rvc2hvcDpMYXllclRleHQ9IjEiLz4gPHJkZjps&#10;aSBwaG90b3Nob3A6TGF5ZXJOYW1lPSIyIiBwaG90b3Nob3A6TGF5ZXJUZXh0PSIyIi8+IDxyZGY6&#10;bGkgcGhvdG9zaG9wOkxheWVyTmFtZT0iMyIgcGhvdG9zaG9wOkxheWVyVGV4dD0iMyIvPiA8cmRm&#10;OmxpIHBob3Rvc2hvcDpMYXllck5hbWU9IjQiIHBob3Rvc2hvcDpMYXllclRleHQ9IjQiLz4gPHJk&#10;ZjpsaSBwaG90b3Nob3A6TGF5ZXJOYW1lPSI1IiBwaG90b3Nob3A6TGF5ZXJUZXh0PSI1Ii8+IDxy&#10;ZGY6bGkgcGhvdG9zaG9wOkxheWVyTmFtZT0iNiIgcGhvdG9zaG9wOkxheWVyVGV4dD0iNiIvPiA8&#10;cmRmOmxpIHBob3Rvc2hvcDpMYXllck5hbWU9ImttbSIgcGhvdG9zaG9wOkxheWVyVGV4dD0ia21t&#10;Ii8+IDwvcmRmOkJhZz4gPC9waG90b3Nob3A6VGV4dExheWVycz4gPC9yZGY6RGVzY3JpcHRpb24+&#10;IDwvcmRmOlJERj4gPC94OnhtcG1ldGE+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PD94cGFja2V0IGVuZD0idyI/Pv/uAA5BZG9iZQBkQAAAAAH/&#10;2wCEAAEBAQEBAQEBAQEBAQEBAQEBAQEBAQEBAQEBAQEBAQEBAQEBAQEBAQEBAQECAgICAgICAgIC&#10;AgMDAwMDAwMDAwMBAQEBAQEBAQEBAQICAQICAwMDAwMDAwMDAwMDAwMDAwMDAwMDAwMDAwMDAwMD&#10;AwMDAwMDAwMDAwMDAwMDAwMDA//AABEIAisCiwMBEQACEQEDEQH/3QAEAFL/xAGiAAAABgIDAQAA&#10;AAAAAAAAAAAHCAYFBAkDCgIBAAsBAAAGAwEBAQAAAAAAAAAAAAYFBAMHAggBCQAKCxAAAgEDBAED&#10;AwIDAwMCBgl1AQIDBBEFEgYhBxMiAAgxFEEyIxUJUUIWYSQzF1JxgRhikSVDobHwJjRyChnB0TUn&#10;4VM2gvGSokRUc0VGN0djKFVWVxqywtLi8mSDdJOEZaOzw9PjKThm83UqOTpISUpYWVpnaGlqdnd4&#10;eXqFhoeIiYqUlZaXmJmapKWmp6ipqrS1tre4ubrExcbHyMnK1NXW19jZ2uTl5ufo6er09fb3+Pn6&#10;EQACAQMCBAQDBQQEBAYGBW0BAgMRBCESBTEGACITQVEHMmEUcQhCgSORFVKhYhYzCbEkwdFDcvAX&#10;4YI0JZJTGGNE8aKyJjUZVDZFZCcKc4OTRnTC0uLyVWV1VjeEhaOzw9Pj8ykalKS0xNTk9JWltcXV&#10;5fUoR1dmOHaGlqa2xtbm9md3h5ent8fX5/dIWGh4iJiouMjY6Pg5SVlpeYmZqbnJ2en5KjpKWmp6&#10;ipqqusra6vr/2gAMAwEAAhEDEQA/AN/j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9Df4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R3+P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f/0t/j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9P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U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f/1d/j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9bf49+691737r3Xvfuvde9+691737r3&#10;Xvfuvde9+691737r3Xvfuvde9+691737r3Sf3NunbOysHkd0by3HgtpbaxEST5bcW5svj8DgsXBJ&#10;NFTRzZHL5WppKCiikqJkjVpZFBd1UckD2/aWt3f3EVnY2sk13IaKkal3Y0rQKoJJoCcDgOkl7fWO&#10;2Ws19uV5Fb2MYq8krrGiioFWdiFUVIGSMkDp1pKulyFLS11DVU9bRVtPDV0dZSTR1FLWUtRGs1PU&#10;01RCzxT088Th0dCVZSCCQfbLpJHI0cilZVJBBFCCMEEHIIPEdKI5I5I45YpA0TAEEEEEEVBBGCCM&#10;gjBHUv3rq/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9ff49+691737r3Xvfuvde9+691737r3Xvfuvde9+691737r3Xvfuvde9+69&#10;1737r3RUfnTsZuyfhn8pNlwxLPW5jobtA4mJiVSTO43aOUy2BEhWOVlj/jVBBqKqzBb2F7exh7f3&#10;/wC6+euUb4tRE3GDV/pGkVX/AOMk9AL3T2s717bc9bYq1ll2q50D+msTPH6/jVfLrF8EN8P2P8Lv&#10;ixvKaY1FblehusYstOdd5s5idp4zCZ2T1lns+Zx05Fyxsfqfqfe4e3ja+e+brFVoibjOVHojSMyf&#10;8ZYdV9qt0O9e2vIe5M1ZZNptg59XSJUkOf6at/nPRs/YP6H/AF737r3Xvfuvde9+691737r3Xvfu&#10;vde9+691737r3Xvfuvde9+691737r3Xvfuvde9+691737r3Xvfuvde9+691737r3Xvfuvde9+691&#10;737r3Xvfuvde9+691737r3Xvfuvde9+690icF2HsTc+5927M23u7AZ/dOwkw7b1wmHydLkq/ar5+&#10;XMw4mlzyUkkq4vIVj7frCKaUrUIkWpkVXQsjivbS4nuLaC4R54aa1U1K6tQAanA9rY4imRkVUS2l&#10;1BDb3E0DJDLXQSKBtOkkivEdwzwNcHB6W3tZ0n697917r3v3Xuve/de697917r3v3Xuve/de6979&#10;17r3v3Xuve/de697917r3v3Xuve/de697917r3v3Xuve/de697917r3v3Xuve/de697917r3v3Xu&#10;ve/de697917r3v3Xuve/de697917r3v3Xuve/de697917r3v3Xuve/de697917r3v3Xuve/de697&#10;917r3v3Xuve/de697917r3v3Xuve/de697917r3v3Xuve/de6//Q3+Pfuvde9+691737r3Xvfuvd&#10;e9+691737r3Xvfuvde9+691737r3XvfuvdR0qaaSpmpEqIHq6aKCaopklRp4IaozLTSzQhjJFHUN&#10;TyBGYAOY2tfSbe691Rr2J/Mg7C3juebBbd25t7Z3W9Jmaeg3HBkmGY3BuTb0uSp8VlcXV5OohXHY&#10;2HK0UszSJSQR1UEGvx1YdBJ7wV3b70fNdxzDbnYLG32/ZrW7jZi9JZpEWVQVZ3Xw0DCrFUQOqhtM&#10;tV1dFFxOLlJLeSMfTuCrD1U4Ir8wfLPz6H7+TXXVNL8Hdt9aZGSWXM9E9q94dOZl542inWt252fu&#10;PMwwzRuRIr0+N3FTxgMkTKqAFbjU3Uf3xiRuf7rdYVAg3CztblaZFHgRSR9rITxPHj1D/wB2+V4/&#10;a+y2SZibnar+9s3qKHVHcyOAfsWRRwHClPM2qe4i6nfr3v3Xuve/de697917r3v3Xuve/de69791&#10;7r3v3Xuve/de697917r3v3Xuve/de697917r3v3Xuve/de697917r3v3Xuve/de697917r3v3Xuv&#10;e/de697917r3v3Xuii9l/N3oHrPsSq6ZrM3nd1d3LkKDDYXp7Z22slkd7btzdftmk3qMRtdsmuG2&#10;vXVNFs+uhyVTLLkoKWngcK8om/a9+691rlfK3+cH8l++Ngdh7f642BQdB9YUWO6+xeV3zs/sSXe2&#10;/Kvdu9v4pPJtWPeu3jgsFh8G8G0Nz46oWno5aiprMLKIasJHUR+wTz7e3FnssH00zRvLOEqpIJXR&#10;IxFRmh0iv7PPoZckWcF1u8puIVdI4C4DCoDa0ANDioqaft8ulp/wnx3JK/ffyFwtXVSVFZn+rcRu&#10;Od6iVZqmqlwu86WkqKqWWV2qpZDLum7tyCz3c3K3Cft3IBu95D/y7E/sdB/z90J+f0J2uzk9LgD9&#10;qOf8nW137mLqJuve/de697917r3v3Xuve/de697917r3v3Xuve/de697917r3v3Xuve/de697917&#10;r3v3Xuve/de697917r3v3Xuve/de697917r3v3Xuve/de697917r3v3Xuve/de697917r3v3Xugw&#10;Tubqaqr934XF9j7Lz+4thbbG7t4bU21uXD7j3ft/bckFRU0uXyW1cLWV2fpaPIJSyCldqcCpddMW&#10;puPbU0qQQyTvXw0UsaCuAKnAycenV4onmljhj+N2AGaZJoMnA+09EH+Iv80LrX5l/IjefTnWu0cx&#10;hdr7Y6/yG8cTu/dtbTUGa3fV4/cG38PU02O2tTpUJj6GCDMtODLVyVMiLqaGIK4AT2bm+33vdZLC&#10;3tikAiZgzEamIZRTSKgYYn4iSBXFD0Kd35Vm2ba472e4DzmUKVUHSoIY11HJyAOAAJpnHVo/sY9B&#10;Pr3v3Xuve/de697917r3v3Xuve/de697917r3v3Xuve/de697917r3v3Xuve/de697917r3v3Xuv&#10;e/de697917r/0d/j37r3Xvfuvde9+691737r3Xvfuvde9+691737r3XvfuvdAJ3T8kupeiMHXZPe&#10;256JsrAzU9FtDE1FPX7qyeQ+zp66OiixUUvlow1LWQyNPVeGnjjmjZnHkjDAXnv3C5Z9u9qXcuYb&#10;zS8moQwqNUs7KBVY19BqXU7EImpdTAsoLcsqQrqf/i+q55fmp2R2NgsF2RjM9juusbt7dnyYz8mz&#10;MdGtfNWbH6p+J+6tx4uq3VV1VNVNuGmxm/d3YmteKOCihapo4jpkCiMBr2c9wtx9y9k37mK7tIre&#10;1TcnghiWpZI0hhkrJIT+o7GXJCIBTAocUt5TOrOcCtB0i/iBmt2LtU9l9Y0zVvcx3n1TuH5xb83d&#10;vPG5HF9m9f5ToLfXyMlrdm0NfSVqbdFL2F8hYKaoxuCx+Ex+JzKZGiozHjaOOGSUdzvBt227huJU&#10;EQQSSUJoDoUtQnyGMny6eJoGPoOq3WnwOK2zj8VlqPJ5HJZuq/vNkWx2Zp8Y9LTxrU0GAoq5K7CZ&#10;d2q2p5KqtDJoV6bIQklz+jkQZNvtNrt7W7hlkup38d9EgTSBqSJWDRSd1C8tRQFJkNT5EGAtCMnq&#10;0z+UpkI8BvD559SxTtJDjPkHtTvikSQQxyfw35L9X7e3fjqsQIzzxU1dT4DXHcrCwuY0T1qO43MV&#10;0N79sfYHmtZTIt3ypbQazUlzaKqkk4BY+JU+dTknHUQ+zFNs5q97uWAKCDmH6wLgUXcYVlWg4gER&#10;48v4QMjq533H3U/de9+691737r3Xvfuvde9+691737r3Xvfuvde9+691737r3Xvfuvde9+691737&#10;r3Xvfuvde9+691737r3Xvfuvde9+691737r3Xvfuvde9+691737r3Qc9p9o7S6c2XkN/b3rBQ7ex&#10;dbt+hrKj7nGUxifce5MPtajnaXLZDF0MdNBkc5C0zPMpWLUVDNpRmy6hlUsAx4DzNONOvdVG94/z&#10;Wtx4PvrN9V9M9d0GU2bsTDzZLL9nbnhrcrtrsHIVaYaLF0myqvb+SpaAbZWDPfeR5EVc8mQanVI4&#10;4oS0kkH+6HutuHJu2bpebNt8TzWjqv6wYq7NIsZFEZSqqGLA6qsQOArUTXWwpY8sSb7NNquHEZRR&#10;8KhnUVbzY6ScCgHz8qwu1czt7vv5/wCZ7/yvbHQG0Oua3vaXA7Wi7B3vubBxYjamJ683R8WqvsWX&#10;K5PqjF4bGbgxm4dt0e48djspW4+Rc2smKWtVIqbJzTp0Geq+vkbiNzbZ7G7I+M2E2BgOvMRtfeXx&#10;3w+3uu9r5zAbmxFRvTJ9YbrzWYyeK3VSSzxt/eLJ9kpkKvHw102LxNblpIYCsekmM/ciQeFs8Onv&#10;ZpCPyCDh/th1Ivt8n6u6Tau1VQH8y5/59PWwJ/Lv/mq/F3unsvBdOf6JuveiN/ZXb+H2lszO4bOY&#10;ndGb7PzxNKtVgD/dTrzDviVqYsX99I9dWmBpI1W7OA3s/wCXI7yJlhu+WYrPRCF8RXjYuRpBBCop&#10;Faajkio9adEG/PaSKZbbmKS71yk+GyOoQGpBBZiDSunABoer9vYt6DPXvfuvde9+691737r3Xvfu&#10;vde9+691737r3Xvfuvde9+691737r3Xvfuvde9+691737r3Xvfuvde9+691737r3Xvfuvde9+691&#10;737r3Xvfuvde9+691737r3XvfuvdAv2h8h+kOlq3b+M7S7P2lsvKbpzODwWDxeWya/xOpq9x5A4r&#10;FVlRjqVaitxuAkyCmObK1SQ4ykIvPURLz7TXV1bWNtcXt7cRw2USF3kdgiIiirM7MQqqoBJYkAAV&#10;J68SAKnqlL+aj/Mh7m6Z7dwHxs6SyO2cNtfsrovpPt2j7k23PUV2+aSLe3yWh69ylNtDKRV9Xtc4&#10;bO7MxxWKrWjnqFWtklglV/C8fra4tr22t72zuI5bSVFdHRgyOjAMroykqyspBVgSCCCDTrwNRUcO&#10;tb74n7h7V6OyW4e/+ut2UGF3TsHZeCbbOTyuIh3LLO28tm4+o3tTR02f23ldt5mpd+72aojyGp4U&#10;qW8bMVhJJebby62/l++u7ObRcKYwDRWw0qK2GDKaqxGQePr0f8sWlvfb5Y2t1Hrt2EhIqy5WN2GV&#10;IYUYA4I4enVyH8qPZeG2/wB49dd5bA2V25n8fU7w3N0T2BV7Y6myuc27t7N1/WPXW5Mrl9070pOz&#10;Z8DtXaP8Z7Jx9TBUS4gSvTY2qAp4tKOSXlXlfb7S22je45pjdPbIxBK6KyRjVgIDQVx3ela9G3M3&#10;Ml9dS7ptEkMItkuGUEBtVEkNM6iK4z2+tKdbY3se9Arr3v3Xuve/de6Ij/MZy2Uwvxpyldh8nkMR&#10;Wru/aca1mMrKmgqhHJVTiSMVFJJFKEcDkXsbc+4B+8ld3dj7Y3U9ldSQz/WW41IxRqFjUVUg0Pn0&#10;lvCRDUcajrX2/wBI3YX/AD3e8v8A0J83/wDV3vnf/WTmL/o/Xv8Aznl/6C6Ktb/xH9vQjdOb/wB+&#10;VPbvVVPUb23bUU9T2PseGeCbcmYlhmhl3Ni45YZopK1kkikRiGUg3BsfYm5L5h3+TnHlOOTfLxo2&#10;3O1BBmkIIM6AggtQgjBB49WjZvEi7jxH+Hq4D+Z58te3PiR1/wDG7J9OzbXx+d7v+WGyug89nty/&#10;G/vT5b1G2tqbj6t7k31XZravx8+OG+ev+3OxN0R5PrmjgipcbWyGOlnnkeFwmuPrR0e9AXuD+art&#10;T4wbeq898u+x6bM0m3fjPsXuvJ1mH+IPYHwtqt05/tj5Mbx6N65wdDs75cfKHJ7w6lytdNR47HVm&#10;I3vT4rG0PgqNyVu5KHEztQ4z3Xug8pf56fRm6Mr0x2hs4Qj4yZTpv+YVu7ve9PtrtHtrbHZvwz3Z&#10;8Tdt7b2L11n+g+1uzumN+rvdfkHM1PLgMruegzZrMSaLI04FSsnuvdQ6b+dhkdk98d8dad+fFPuT&#10;rSTCdhfGbqzobpjMVXxn2j3blt2dx9F9wd4bpqOzu0d3fL+n+IWMxCbb6rkqMLGm+MdkXaU49qap&#10;yglpqf3Xur5MVWVGQxmOr6vFV+Cq66ho6yqwmVkxk2Tw9RU08c02LyMuEyWYw0tfj5HMMzUlXVUr&#10;SITFNLHpdvde6cPfuvde9+691737r3Xvfuvde9+691//0t/j37r3Xvfuvde9+691737r3XvfuvdE&#10;B+TWS/mDde9i0HZ/xqw/UnevTVHtmioN2fHDcsj7B7KqMtR1uRq6/cmwuypmqcPVZTJ0c0MJp8iU&#10;pYEp1WGjmmkeX3IvKkXttue1ybRzVLe7fvjSkx3qfrQBSFCpNAKMFUgmqdxLEs6qAvUS87z+7u0b&#10;zFvnJNvt+68trAqy7dJ+hclwzFpILk1QswIXTJRVCgLGzEt0zdD/AMzX48dt7mg6q7DG6PjF8gUe&#10;Gmr+j/kJiZ9gbmkr5iYYk2xmcrHT7e3VS5CojcUIhnirqtFD/aIGA9v8xe1PM2zWjbxtng7ty1ki&#10;6s2EyUGf1FWrxlRTXUFFONZ6Tcqe9vJ/MF8uw7x4+x83YDWW4IbeTUcDwnekcoY10aWDsM+GK9KP&#10;5Q/OzYXRCZDam0/sd99pRCSnbDQzmTAbYqgShO666kmSQVcLjnHwOKk2tI0AKscM/dT375f5BFxt&#10;G0CO/wCaxUeGDWKBv+XhlIOof75Q6/4jHUEyzPdJF2rl/wDB9vVGfcfa3YHZVfJjewcNRwy7D3pv&#10;zEbU3lSZHN5sdj7M3HJgN9YjcH8eze+eyjmE29U7nqNua6TOV1FTS4SSliSj+3NBSwb97iYNzPyp&#10;b4qtg7fPulI4enZj1z6dJr744/s6B77Hu7aeB717hweWpdjdVbT+JHYR2nvDKdVUG98bu/u2l37g&#10;N0bt6Wmz1FiZdyUeO7F6c2YKSvoKusG3zDIlVVUs8cU9pb+6oip7b7gV4tu8xP2+BbD/AAAdPWH9&#10;i3+mP+To5vwk+eHVFR8XO89793Hp/pLJVmx9m9PdZbzx9Ni9ibbz9NnuvewN37W6ppNjYLE0m29o&#10;TbS3BkMvkJaiBY6evGYtIzijWaSeeabO8v8AlnmGx22MNuE1hcRxAkAGR4nVAS1FFWIFSQB546Vu&#10;CUYDiQegV6Mb427xyWRzHcfYOel2TkMOanae4Oma7EbhpMhkafKyYyoojWS4bcNL9hjkopodCqjR&#10;yRBb2FvfNaz5M5e5Z5p3HZPeea/291t0kiFm0UpJcjSC2iddAQEAChBAFcU6JxGiO63NRjy/1Hqy&#10;n427Fofjp/NS7x6Xw+RzFbgu0fhT0r2djKzPVeOqMnlI+od2T9N4/wDiEuNxmNpKmsxmNnanivHF&#10;IlLELIyWZexm37DbbR93L2/2qzup57XYd1uLBHmIaQRzR/UqGZVRaAAKNKAUAHGtYb2Ff3N94vnb&#10;bhiPduXLO88u42spsxWgyQCQKmoHkRwuV9x11P3Xvfuvde9+691737r3Xvfuvde9+691737r3Xvf&#10;uvde9+691737r3Xvfuvde9+691737r3Xvfuvde9+691737r3Xvfuvde9+691737r3XvfuvdBx2xu&#10;HsDanX+5c71Z12O1t/0NDq2xsR904XZVNnci8iIkVbufPMMfiqOFGaR3KyO2nQq3bUqO9luYLaSS&#10;ztfGuR8KalWv2sxAAHH58OlNnFbTXMcd3deDbH4n0lqfYqgkk8Plx61wezt+/Mre22a3sP5jbCze&#10;xa7dFBU4DAbKgxm9Nq7a2jiK7vHbOBg2/jKjaG69o5qryyQLFU/cV+RyceRp3getpMpi3GPmx6sJ&#10;Obb3332e83qxuo9nXaJ0hLIVh166yBPLVlQSxLlQpJK6T0/v0W3QbtDBtTarVIFBbVqDuasWrWld&#10;JUMAFAYEaRTNQ3xMx+2N0VO/u04dvrj9wZHPY3G0VTNXSV9fQbcrdibGyqYWariix9JXLHUSBnlF&#10;LD5JBqCoLKoI+9nv+72Vtyzy/bXhTZ71ZnmjAWkjQvCYyWKlxpJJorAE8QaChBfM4WJQ3aa1/KnQ&#10;g5/rPYfeexs/RncdF13VRbQ7gyKZzfOF3DBtHdG55vk98q89szB4TJS4T+E4fclZtfcceTL5CrWe&#10;SnxyqojIpiMyOl/StyXzh3z1pur499P9OdHfFXfe2tzdb/GDrvdHce8eiKrcfYWc7l/uDs/r3s1d&#10;zdi1NZQ7im3bt7f+LyNLSPUxGrhpKWCSmElKaZ3TXFjZ3bRvdWcUrpXSXVWK1pXTUGlaCtPQenSi&#10;C8u7USLbXUkavTUFZl1UrStCK0qaV9T69WTfHP8Alc0u9e3sX25sTDb16i682D2BQ5rZOZzvanY+&#10;6KvOT7B3RjlNOlNkt2xzZf8Aigo5XnqmoY8VLKk0KIijxLjfyrzD72+4G9326WclrtHJC3LLEXhS&#10;VpUilVGRC/6jF1DHxtAi1hlXSRpBYj3MrVFFjr1s1e8melfXvfuvde9+691737r3Xvfuvde9+691&#10;737r3Xvfuvde9+691737r3Xvfuvde9+691737r3Xvfuvde9+691737r3Xvfuvde9+691737r3Xvf&#10;uvde9+691immipopaioljhghjeaeeZ1jhhhjUvJLLI5WOOOONSWYkAAXPv3Xuq5O+/5knSOx/jD2&#10;9390vu/avalbsGp31t3adG4z9NtXfW9OuosFVbrxeB3FDj46XO4fF0udjP8AEqCWagqHVlgml0NY&#10;ovt92nbdx2nar6+SPcL9nW3Q1rKY1DuFoCO1TU1I+VeqllBVTxPDrTuk7iyvyL+R+Q+QGXxkmEre&#10;39xYbfE+COVqM3Bttct332PFR7fpMrU09HNV0WMpKFYoWMMQEaWCKAAA37o/9O259/6VF3/1Yfqs&#10;39lL/pT/AIOgr+SeezdR29kMzFl6nLVGC2YmGSCsyOSrZKOm2j2J2D2TjcdHAskjDC0VL1ytOYUk&#10;iipPuElUftke3vbb/p3XIP8A0pbH/tFi69D/AGUX+lH+Dq5H+VF0NgO+Pjd2L0lu7YPV+9azenf2&#10;Q2b2BnMh23i+vu/Oqeq+rtr9D4mh3h1ft3J9bdjbhz+L3hmtq5KlrqN5tu06jDfbfcSiQGjEu7bb&#10;BvFhNt9yzrBIVqVIDdrK4oSCOKiuOHRntm4T7VeQ31uqmZNVAwJHcpU1oQeDGmePVjnyG+HfWPYO&#10;/eksj1f0R8n+88D8a9pbY6uwe8/jx8j/AIq7N2XLuHp7c1fh8ttXsXEb87D2pn8t2NtrM4D7LPP9&#10;nTqsi/bHRLDIkb1nbR2Npa2cLExQxqi140RQorQAVoM0Az5dMXdzJeXVzdyqBLLIzmnCrEsaVJNK&#10;nGT9vV7HtV0n697917r3v3XuiBfzK/8AsmDKf+HntD/3LqPePP3nf+nW3P8Az22//Hj0lvP7A/aO&#10;tdP3zd6KOhM6V/5nJ1L/AOJM2J/71OK9ijkj/ldOUP8ApaWn/V+Pq0f9pH/ph/hHWzH3d8eNld95&#10;joLN7wye6MbV/HPvnA/IfZEe2q3FUdPlN67d2L2H1/RYvdSZPCZiSu2vLhuy6+WWCkehq2qYoGWp&#10;WNZI5ewHR/0APyY/l2dK/Kffe4uy977s7Z2rvnLdb9QbB25uXrncu3dvZXrPLdD97SfI3qztTrys&#10;yWz89UYzs3bHZrRyiasavxFTQxClqMfLFJOJvde6RHbH8sHrX5FYjatD8me+vkj39m9p9O/JbpGk&#10;3rurJdH9ebprNp/JzL9KZ/P5Gpb4+9FdNYCg3X1xmehMFU7Vr8dQULUspqGyC5IvF4fde6DLKfyg&#10;9s7hwPyNxO7fm18zt75P5aw9bYn5C7p3tiPgzuvK9ibQ6o2luHZmz9lSYPN/CWs2DtjD0mM3AJ2r&#10;cLhsbnRkaGnrY8hHU+eWf3XurTOv9jbe6w2FsjrXaMFTSbU692htrY22KWsranJVdNt7aeGosBha&#10;eqyNbJLWV1RDjaCJXmldpZWBZiWJPv3Xulh7917r3v3Xuve/de697917r3v3Xuv/09/j37r3Xvfu&#10;vde9+691737r3Xvfuvde9+691WZ8vcx8WvkPNv8A+PG/Ottndybl2Z1X2fvGXNZihpqiPrjObc21&#10;V1cVBhNx0Rg3BjtytVRxisXHVdI1Oo8csplDwpHUn3hrvkrmHf8Al72/3yVOZ7Pary5lkjYNbxSW&#10;0LOkUsZ1JO4cDXGylU4MdepADubeUeUudrNtr5n2K3vYVVtJde+MkZMcgpJG3qY2U/PrWnwPRfaO&#10;Dj3blel+xttHbu1cFV7q/wBEPbu4Kt5MvTU1dEtTtrqvcDwVmYkyVHQVUlTFQ1MpVKOjmnnqJNDX&#10;izavdD2F+8pb8zXvv17XR8uc1WVn9RLv3LoaIyVljird7dIJY5mLOGeXVNO6BkjEdAeoRT299y+Q&#10;Q0ntjzYNw2KPJ23dGLhV/gtrpQHj40SNtEYpqdnOOh4h+XPSe7Ot6bZ/dG3Mp0l2t191Dgtm9f4b&#10;cVBm6faOc3vXd6ZHdm7svtfdmLqsngKvFRbGz9TCHzdTH5phNIgefxN7G/vZ93uX3d2XfvdL2X5g&#10;2/nfY7TZ7eK2j26SQ7jDP9d40zT7eaSq30bsqwt4kxYsfAVgjdHVh767J9bHs3uHst1yzzAQAq3Y&#10;rayNqoTDeKBE6ce9wiejHoxvxw+TPyE2x2f0H8X8J1f1NvXof5HRbtzmztzbj2vW7y3F/fza2Zo6&#10;DfWYpjhdwZamw+3dnbTydDXrW5LbdVQzTI0X3UNOK2poiP7t+3XW0+3LWF/ZzW+4x7lcrLHKjRyJ&#10;IrKjKyOFZWXSAwIqCCDQggTptc0F1ZQ3NrMklvINSspDKwPAqwqCCOBBoekduH489A/Jvvv5p/E7&#10;ujffaeJ290XsHrHvDs7tbYfX2zMZtys+Uuz+ra/F949uY3G7E2RW0+M2tujBSw5CTZ87S1c24Mhm&#10;WoBCvgjp596Meiobe66XpDqDdcnW+O3t3X8f+iMDt7c+Q76p6PqfrKlyWzu3tyZrLbP3BX9d9j9x&#10;be7JwstfmK6qx32tVjBVRvRlmURNG7Ype5/3et89wOdN05og5mtoLWdYVSN45GZBHCkZBINMurMK&#10;eTetekM1q0sjOGAr1YP8XMlmcJ8mv5X3d2aj3BQ0fyV2b8uutDLuHK4nLZEYDDYvGbx2NDXzbZ3B&#10;unGiPNZ+GR4IjWzGK4M0VPIjWzG9hOTN05U+7x7lcobvuy319Zbna36Sd3wzOIXA8QkjQqGtDwOK&#10;1p1BfNsf7k99faDc2Y6Nws9ysnOafpxrcRKR/SkNBWormgpXrZf9k3WQXXvfuvde9+691737r3Xv&#10;fuvde9+691737r3Xvfuvde9+691737r3Xvfuvde9+691737r3Xvfuvde9+691737r3Xvfuvde9+6&#10;91737r3Qf787O2d1pDi6jeNXmKKmy5zv29VjNpbv3PSUsO2ts5jeGarM3VbWwWZp9uY2jwOBqXFV&#10;kGpaaacR00bvUzwQye691rSfzb0y3f3yB62yHWvaObw/X+6/hDh954B6Vtx0OMzFP2F2DuOHb+6D&#10;gJarCz0mQXEVUTf5TBFVpE/jYIQV9gD3H9wLD232CHmDcrGa4tnukh0xFQwLq7au4gUAQ+fmOmpp&#10;RCoYrUdDbt/vDvX4kdC9Q/Gvd+H2Tvuj2rR42spdw7vSPfFD2/1juLYOxt0NWbloMhuDOZTDV0fa&#10;e5t14z7aoagqosfiKF0g+3lWWohb3l98t65Mm5JXli3i1Xlot5Ks6ag0UmI4u0gqahy7IwIIWhoS&#10;CnuLlo/D0DiK9Drun4DfEHavReY+RNFU13xoouwcfsrtPc9DgqWo3H1hsbNb3wu1MKuHw+ycRiP4&#10;hhto02QqqWBIaF4KTGxAuqQ0kZRBZzn7a2Xvdylyjvl/eSbfvn0CTR6KSRIbmKKR43Q6S6qwAVld&#10;GFKmvDpySEXMcbE0alf29Um/LT4M9y7H6m7s3D1Js2jqOicF8l+0+ytj79wm/Ni702JnPjaNqZPO&#10;4/buW3XtzdWQ3nV0GS3Lg6uTMUGcenx1BL4ZWdWl1e586U9Cr1F1p8L9g9FfAXs/vnso9b9q9hZ7&#10;NbwPa+G2l2TuDJ5Tqnpfbe1cx2nsWp3R13v3rqo23Ux7gy1dU0G6qii3XIKljLRCpp6ek8XuvdB/&#10;tT5VbqyvbHxb6vpu1vk1tnMbd3v1d158p4ch87u490Uu5905bvLqjrncadY7Y298mcznsNhKXC5n&#10;NsIcjQI8TLAJYxpdDVVRFVEQBAKADAAHAAenXut1b3br3Xvfuvde9+691737r3Xvfuvde9+69173&#10;7r3Xvfuvde9+691737r3Xvfuvde9+691737r3Xvfuvde9+691737r3Xvfuvde9+691737r3Xvfuv&#10;de9+690Vj5obq+Pm1vjX2vP8oHnqOlKjbYpewMPjcnl8fm8rt+tyuOo5qfGDbmXwu5alhU1EZkjo&#10;ZxNJEGQK4Jjb3XuqrfkL3J/Kr+XHW2w/itgfkjg+jxnOtajG9CfwjYud2tsWlw3ZVKm3MVLBQZrb&#10;G3tuMlHkMG9N/C58lh6sVKurWLq/sLb1yttW8b1yzzHfTyrd7Q8zw6WVUJmjEb+ICpJAUVFGWhya&#10;9V8LxJI6KS4OAPMnFKefVGO8P5dXyY+JPb3XlJubZeZ7A6ywGysRFQ949aYfM7i6oyNNkO78juzG&#10;VmUzkVGE23U/3ayivLBW+PxzMfDJPTlaiQr9z3Q+2fPThgVOz3dDXBrA9KHzrXHr1qdWWOZWUhgC&#10;CDxB9D0QLtTOqm5uwMXBQuauo3zvTb8EcMKSJk6/Obq+U+Lo55Z42pqmCrWfdcMESXeJ1jLSHSip&#10;7Ue23/TuuQf+lLY/9osXWof7KL/Sj/B09dWbG/0wZHPdoYin33hIus8llN4Ve9KHa2Ip+s6K++sz&#10;umh2/uzf+6d8bH2519uSpTKwnHzT5OVKoyrS21WMg16c62fem/5qOwOtOz+2v4h1R3fgdt57f29j&#10;lOhsPvn4KZDBde9sNuGmyHbOawuTbszYnZe5M/uffW4HyGbGVy1dSUNXlXECRQrEi+691sGbT3Ni&#10;t6bX27u/BVMFXhdz4TGZ/F1NNXYzJwS0GWo4q6maPI4WvymGrl8UwHlpKmop3IvHI6EMfde6UPv3&#10;Xuve/de6D/svq7Yvb+15tmdi4M7i23UVlHkJcb/EsxidVZQO0lJN95g8hjK9fCzE6RKFb8g+w5zP&#10;yrsHOO1NsnMlj9TtjOrlNckfcmVOqJ0fHpqofMHqrosi6XFR0XX/AIb8+In/AD6T/wBf3s3/AOzT&#10;3HH/AAO/s7/0x/8A2d33/bT0z9Jb/wC+/wCZ/wA/TjhPgp8Vtu5nE7gw/Vn2eXweToMxiqv++/Yt&#10;R9pksZVRVtDU+Cq3fPTTeCpgVtEiPG1rMpBI9qbL2F9p9svbPcbLlTReQSpJG31V4dLowZTRrgqa&#10;MAaEEHgQR14WsANRHkfM/wCfo3PuYelHXvfuvde9+691737r3Xvfuvde9+691737r3Xvfuvde9+6&#10;91737r3X/9Tf49+691737r3Xvfuvde9+691737r3QI/JXdG49lfHjvLdmzqKuyW8Nv8AU3YGT2lQ&#10;Y3K0eCr6vdNNtbKNt2GlzdefssNK+Y8NquUMlN/nCradJ917qk34m7ercDvr5iY3JTtNX7c+O3eW&#10;3q92u5nroMxioKmdpyIrsZ8Wx/QurVey2t755e3G0/ujnP3528TeILPY94g1adOrROq6qVOmvh10&#10;1NK0qaZKokpJdL6Kw/n0TbYefwlDj+0sBX4ijqM5kep8huPa+bnr5YazFTYTs/qPZudocfQU1akt&#10;S+WwXZ8plkmglpY4adkZ0lkhEgE5JVLX2x94t0aTTK0W3WyD+IzXetxUcKJDUg4YYr5FqLEM7/YP&#10;59HG/l67c6h35vnsTrjuTB7D3ZgN77Mp8dj9odgY7DZfF7iydPmqWcU1Bjc5DNTVeXp6YvLD4l+5&#10;QBnjsVJEqfdC5nPLPP28TW29mx3WayCQMspieRxKjFEIILMQK6BUsAcEA9IrnZ9n361n2vfdtt7v&#10;b5BmOZFkQn10uCKjyPEcQR1VNlPi98rfjL8wGh6k2xXdW5Lr+HNdvbbw8O6ttdwYHZ21sp3Tkqwm&#10;o2pjpI8zSddLszG4Ssy1RSUwFBBRpHkZppXV06tw+6thzBFHZ+5nK9vusQFBdRAW98gAoD4iaVk0&#10;4ojBAaVctwMQz+yO4cqzTbj7O86XWyTltRspibrbpCeI8KTU8RbNZFMjLwQJghYxfNTc20vi9v7t&#10;2LpHM7E+QPe3x3x2I2l8zep2pM3V9jboxe+Mbs3efaO998rU4fsnpDcu4q3riqxVbRwxRYzM7gxY&#10;qHQU8NO8N39sNj5pRrn2x5qivZaE/Q3ZW3vVp+FSdMU1OJZdCAY1E9Uj95eZOS5I7L3l5Im2+CoX&#10;95WIe629q/icLqmtweARvEkJzpA6K7/NF3/tvs/KfELObP7A2F3JvjKfB7orD/ITdlB2lTZCqzXa&#10;m24MzBmI+wpsRvmjopd7RT6nqo67yZBA0Xk9JiuEofaz3GnmkgTkvcA6sQS0LItR6O+lGHowYqfI&#10;noc3HvV7TW1vHcye4W1GNlDAJOkj0PrGhZ1b1VlDDzA6FTrj+Y7QJtT4b7D3Rsithk+E3yx2NunH&#10;7523k8tvat7G6s3juXsufsaCioIcPQ0WCyFJia3FU2IoJax3rVuq6fC0Ymr269p+d9rsud9v3/a0&#10;tLXctlmiiLzwGs6lGiLKkjsqL3FmI7Rx4jrHn3Z97/bfedx9t915X3mS+vdo5ht5phHb3ApbOrpO&#10;EaSKNGkYaQiBu41ocEdbZXxr+ZNH8mN0Z/A4b43/ACu6nwuBwH8bh393x0+/WmzdyznJ02M/gm1K&#10;+pzuSqsxl43llklj8MQiSmk1H9OqEOaeR35UtLe5n5o2e8uJJNJhtLnx5UGktqkARQq8ADU1LCnn&#10;TI3kr3Ij53v7y0tuS9/2+1ii1ie+tPpoZDqC6ImLsXcVJI0igU18qnP9gfqSOve/de697917r3v3&#10;Xuve/de697917r3v3Xuve/de697917r3v3Xuve/de697917r3v3Xuve/de697917r3v3Xuve/de6&#10;DXtvt/rnorYmX7L7W3LDtPZODmxlPkszJj8vlnjnzGSpMRjoKfFYCgyuar5p66tjBWnp5Wjj1SuF&#10;iR3X3XuqaP5oXevX+Xi2TubY2b21vXJ9ddT/AMy3FVG36vcmO2fkI9x7F6nrek+wv4PJujMYWSuz&#10;mystmclCIaLG5aoyMVPUpR2UtKfde6LR3v1RuDO/JTpDr1dxYWsq8h8cfib07snC0NIkuP6nT7bN&#10;Umawm8MxjIGmFZmMvm6bK09Oy1tSuKQTBo4nhSTG77ythJv3L/JHK1rIF3HcOYbeOMtXQuqKeLU5&#10;UEhVaZSaAnTUgY6SXi60iTzLj/L0X/fuWz+V3jvSPcMmJmrNu9m9x7CiqMLPlaihrqLq3t/fXVOL&#10;yP3OWr66Sonq8RsWDmEU9OkapEkEQj0+8a/vGiS15v5c2SUgzbdsNpbuQaqXUyszLUAgEMBkAmlS&#10;OkV3iRV9FA6DvC9ddkbt338ut5yZWX57fByTqn+9PY3SfUvylzexKfrXF03YO3d77ebMbe3jLt58&#10;Zn9oydL5ueGLDUtZDVJiZqZKlXnWKToTyxaPYctcu2MkemSGxgjI9CkSKR+RFOjZBRFHyHQ2/Cv4&#10;+dzZ343U3YHwsqquo3JvP5WddUnyR6m3nkMBQ9b7z6R/uJvrJ9i53cnVfZW4t30dNUbjq+yKXblb&#10;i48lkYqk7UhqKRzLFLIDzq3Qk/IKl/l1RtuLo/5J9a7t+Nk3xXw/yVwPR+3+gewMruzLb02J2Zit&#10;6bj7mi29sne+y5MVtuuxWL3G2Zg+5SXDRpUw/wAOyEtLS1FFSe691WHu6q/lRYbsfs3dlZ01/M47&#10;M3Ru3dG7crlcfkYOpNhbRoMtkdzDc8cODrdsSVe6UFDmoRF9xJM4CRa0jkvz7r3W19/K23l1Fvr4&#10;LdH5rozbO69mdZQR7+wm39pb63DTbq3ft84Ps3eWLr6TO5ykigirJ6qvp5KqH0BkpKiJWuQSfde6&#10;sE9+691737r3Xvfuvde9+691737r3Xvfuvde9+691737r3Xvfuvde9+691737r3Xvfuvde9+6917&#10;37r3Xvfuvde9+691737r3Xvfuvde9+691SH/ADbv5hO4/j1sravW/Qm68TDvHtDGfKbDbj7A23WU&#10;edzPWWW6I6Xi3bVbdooaZK+DDb0n3FvLCGaaoQy42kjmOiKZ46in917rXp/luYzdfyd+cW8tj9v5&#10;jM9vbnz47awtHnO685l96zwZaj6F+SG1cBLuSbOx5qpqIMbU51XBaKUUksSvFF5Vj0+690U3P9YZ&#10;PD796BxAzWAzGd+OO5E6W7dbH1mZbRvPZ3y737jVlwrZjFY1srgl21vXbgp5UWIiCdVeJJI5kQo3&#10;PcLRPqNtaal7JbSOq6WyoVqnVTSOHAkH5dG222N07W+4LHW0S4jVmquGLCgpXUePECnz6Mt1H/MA&#10;+XnQe3cXs7pnsmTD7N2HPu/Nz7EzWNx26ts7pjn+Pku+8gu4Id2JlK2HHUMmAmaOgx1RQ0l5S0cS&#10;VF5XL+VLC3g5es0RSyTJrcMdQJYAEUOApA+ECnEnJJKvmq4luN8vhLT9NtAoAO0VpWnE5OTU8BwA&#10;HRjNtby+F3z1zkc/cfWXXHwm7J2js7bvZ+b+QPTeKr63rPdtXX5voDJ1mz93dKLj6yioP432J3CJ&#10;pMv/ABBpYVp5hVysJpH9m7y7dstpawhVgslKQxoiHSvBY0REU6VAAUAAKoFMDontbOe8Z4raMFkR&#10;mOVUBVFSasQMDy4+nRtOgP5ae+ZuhusOuNq7k2H8jujd3fPLrLdPce5Ome2sSdg9m/FXa/Tm1NmZ&#10;LKZmXF7rxGUylHR9i0OTiqsHHJU1tFWURlhjdUWf2YdJuiRdrfBL5i5H5a92TbL+MHbFbs7dny1+&#10;YWRwGeO1MpSbdOx9ybp2tmtlbipM/khBizh8/Dt4JR1Es4jnQkqxa1/de62sv5cvW3bvTnwl+PXV&#10;Xe2Ah2t2l19s2r2puHAQZzD7kjxtHhty5yj2tF/GcBX5TD1bybQjoJGFPUSpEzmO90IHuvdHZ9+6&#10;91737r3RdvlZ8hsN8VOg9+9+bg27k914jYX91/u8Bh6qloslX/3o3nt3ZlP9tU1oNLF9rV7iSZ9Q&#10;9UcbAckeyvdtyXadvuNwkjLpHpwME6mVfP8A01ejDatvfdb+3sI5AjyasnIGlS3l9lOqbf8AoIZ6&#10;a/7x47N/9Cja3/Xr2DP9caz/AOjZL/vS9DH/AFvr3/o4R/7y3TjiP+FA/T2XyuLxMfx87KhkymRo&#10;sdHK+5trskT1tTFSrI6LHqKo0tyBzYe7J7i2buqDbZakgfEvn1V+QbtEZzuEdACfhby62Cvci9AD&#10;r3v3Xuve/de697917r3v3Xuve/de697917r3v3Xuve/de697917r/9Xf49+691737r3Xvfuvde9+&#10;690EPenbeH6S6s3t2PlpKaQ7W23ls5S42SqxsFVknxtOJZI6SDJ5bCU9YaYOJJIzVU4KCxljvrHu&#10;vdV6/wAx3fvZG1+g96dgZDJVlN0tujpDZey59hVG2Nm5Kure7e0O8epsLturrMbU138fUYjauTyU&#10;NXSRZqXGiGSRtNRURQF/de6o/wC+t471+LC7Z6doqfranj7j378Xto70fpCXdq9d4bZuQfaXdqY7&#10;pzLZ6uotw0u1PvcRjqGniy0NY1Zt41NNMweQVAwz2nZJNi5w+9FPcyKxTbLmXsqRpvYprxRkDvVC&#10;FYcNWqhYUbovRdMl6T6H+dT1mxE2Cao3fMuTyY3PjNqYbBzYhMBjmxB2/v3dcGbgrZ90/cHMw5CT&#10;J9OSpFjhCKOeOKSZ3MsMSiB9vhaz9ieYr0iiXnMltAM8TDayTEUH+nByaemRlMMWrH1cD9g663TW&#10;f3a2V13m6JaSPM7s78o9jfcyzVa1q7eoeouy94ZT+GxR1cUAlhz+Lw8jziN5IbKmpVmIc69suR+X&#10;989t/dHmfddvMm6bbb6rSQSSp4UixSyEgI6o5qIzR1alPKubQxo0MzsvcBj9nRz+2Owe08rs74jd&#10;lTbyzGQytL0P8n+uty1+dwVdmjlcL2F2NRwosO6YzU0yZr+GdG0lFVRZOEwVONdwZ/uZY0myCseb&#10;eZU+7AOahvU55iSFgLgtql7NyaFasa6iIgEJapI4kkk9KhI/0Xiaj4nr+dOk9sPqXcvyCx3YnSvx&#10;u2j1h1T2/wDy/uovj7uvpnK0/X3VOSw/Y+6Plx1tuvu80W6qve+ws/WbUxuwc9uKtqKGnxs9Pi6u&#10;fM5OGvpKqnqRonn273Ld9w5K5P3rd77xd4uLCC4eVQqEtKiyggIqKrAMPhUAEY9engiz25jnVXR0&#10;owIBBBGQQcEEGhFKHoLelP5RfX/e/anbWD7A7N7R6ozGxd6bi2H/AHs6l3n1ftfC9j79wubzO5N0&#10;4Wn2ENp0W4ZtwbV2pn8RkK3J01LFhpKbKQ09NHE1HOiypc85833kaw3fNW5SQgABWuZmUAUoAC9P&#10;IeXQXtPb7kKwleex5J2iGdmJLJZ26sSakksIwTxPn506A35PfCOi+F27vlr0VsbsfsPsDHbl+COx&#10;fk7tfdfY9XicluDHbz6d+W2z/wC8GJoTjaehWaOh2d91WI5gVVFZMziTxX9jP2W3Dwfc7lprpi6X&#10;DSwPqPxCaGSMAk5+Ir9tKdR994bavqfZvmxbFBHLaJDcR6QKIYLiKViAKAdgf5CtaHrcK2Huuj33&#10;sXZe98eUag3ntPbu66IwyLLEaTcWHo8vTGKWN5I5IzDVrpZWYEcgm9/cabjZvt24X23yf2kEzxn7&#10;UYqf5jqYNp3CLddr23dIaeFc28cq0yKSIHFDnyPr0r/aLow697917r3v3Xuve/de697917r3v3Xu&#10;ve/de697917r3v3Xuve/de697917r3v3Xuve/de697917r3v3Xuve/de697917qgv+exiO2Mt8Yp&#10;87Rblo9m4HaXYmGGM23h8lu3MnsTANmOscnR5reuIwtPDDpwW8KGoEeMXG5hYY4aas+8hMs0MPuv&#10;dVp/Gfem4fkFN8f+u/kf2DtzuvrPtz4u/MvvzsPZu5qyvqKys3tP2r8gqOr3lsDEUm6Ni7p2X2RB&#10;tjaVVSUmemxs6jB5vKU9LrEjTUfuvdJj+X58jNx/K/8AmeYnf+5NvYTb2U7a3R8ewcNg63Nnbu0q&#10;Hpv4v9jbxhpMLHmazNZeeGuXq8R6Jqkg1FbJMznlWBvNPJtlzVuHKu4Xd1LHJtN8t1GFpR3WlFeo&#10;rpoD8JBqQTUChbeMOUJ/Ca9CnnqrsDdW6VXsnJ7ryu9MzuTc9XUVe7XylbuEYveXYm591bRpF/i0&#10;klccRQ7S3JQQ4iC+inxSU0EYVI1UYCfeHJvveTerNfiC2keAa1a3ibh5nv8AL5Dj0V3ebggfL/B0&#10;U/8Alb9o0WA+B/8AOGTcmexMOVzvx12VsTbVNl65Eym48nvTb3ypppKTHwyTivzeblrt2SyARiRw&#10;SrONAY++lvRx1YFWdi7En/lD9u9l9a7gzGNwfZvyM6r6xxeWyOCwOx9zYbCbW+Sm3su2JWr2Zn8t&#10;ht14bFbTqanH0dSkGOq6nHo8lShv41917pVVW1Nn1n8uz4N7T3PguuJ8tmP5b/zgr9sdob6m3Djp&#10;usa3c/Re29L4uvx+ep8DjMflKvddJFlavIY7KMlNQg0607PIxJb3cbi33rY9ujVPp7hZy5IJYeEq&#10;FdJDACpY6qhqjhTj0b2lhBPtO8X0hfx4GhCgEaf1GYNqFCThRShWh414dXo/GnKUO1eqtwUWXzOz&#10;qTZ+yd6bgpcRuSHtOffUj4rMw4reGXqd+5jP0WLn2ZuKl3nuvJUi4SolqWx2Nhog05aQxxnXRR0W&#10;j+VTt3N7K6g+Qmxa/FZag27s75r/ACYxvW2Sr6GtpcVu3rXK7pod2bV3htCqqGehzO0s7DuOR6as&#10;oHejlkWVQxlSU+/de6s+9+691737r3Xvfuvde9+691737r3Xvfuvde9+691737r3Xvfuvde9+691&#10;737r3Xvfuvde9+691737r3Xvfuvde9+691737r3XvfuvdFu+YXcWT+PvxV+QvdWBNANyda9Q773T&#10;tT+KwCqxbbvoMBW/3SjyVJ9zRtV0Em5HpVmhWWN5YyUUhiPfuvdaFnfvfO/O5a7sDfG+5qPGVmC7&#10;G+Z+QaHbW1cXhcXLnezcP0x1xncnnaTE0lRSVea3DT5ukoauuKRzaoaRmnIRbe690qfjVuTF9fdv&#10;/OHMZTOnblXlfj//ADCNsQ0z5JKAz7lm2BV4HZ1NiUlmhlqM3Fld31OkRSPOsCu6j0MT7r3SM2bu&#10;bK7G7Dzu+6rI5Lcp252d2RvfKTxZeeJ90Ue3Nl7P3rkMLBmWiqEamrqakWnhd45Y0jaJmjZQFMVc&#10;6W6XnMvL9o7EK/hA0pUBpiCRWuaVpUEfb1JnKE72vL2+XaqCyeIRXgSIgRXhitK0Nej2/wAt3/Qh&#10;j97/AC+7f7e65qtx7O6V+M+xO3tr7dkp6beubxGW7J2JsHD4+pooSMFj8zk8VhMjPRqXihSenyE/&#10;kiBAUSVYWce3WltZQszRRIFBamogetABX7AOo9vbuTcLu4vJVUSSMWIWtAT6VJNPtJ6IR0fTQV2w&#10;O9svRs0NLiuket8U9LMl5pq7Kb4+HP39T5RNIi06Vm2JCi2uUmB9NtPsn5m/3F27/nug/wCP9GvL&#10;/wDbbl/zxT/8c6Ebo/5BdjfF/afWvYWwo93JmMt/Lh7029if7t7hym1qjHZDeHyy+SHX+F7Kp6qh&#10;x+SFdL1Vls9Lm4P2lHmxzxiopSWnjERYLlmAFaft4dEIBbgpOOr/AP5R/wA4Oo6X25lPjbN1JuDd&#10;e9a/4+bDo6vtc9mjBVSZztPozbG4otzR4+PaOTyEuRxVdusySf5bFJLLBrWRC/ojfmbnKSzud02S&#10;Lb6sE0eJ4mkgyRKwYKEPw6+GsVpxFcSBy5ykl5b7bvUl9RC+vw/DqCEkIKli4+LRx0mleBpk3v8A&#10;Jw6q7I2f8bJu0ew+zMh2N/p7lwe/cAMxks9lMttuipqWvxVZi8hV5yqrfLLLVxmUNC+lwbsA3tdy&#10;JZXMG3TXs8wZLkhlFSSNJZTWvmT6V6Rc7XlvNuEdnDDpa3BDGgAOoKwpTyA9erdvY76BfXvfuvdV&#10;l/zi/wDt3F8i/wDykX/v9usPYY5z/wCVb3L/AJt/9XU6EvKH/Kxbf9kn/Vp+tGP3BHU69KfZX/H5&#10;bR/8ObA/+7Sk97g/tk/0w/wnpJN/YS/6Q/4B1tmfz7aDrzJdR/BGh7X3R8Ztl9d1P8x3qqPdW6Pm&#10;RsPB9nfGPDY7/Ze/lAy1XcOwtydj9RYPc22TVLGiwVO5MSgrGhfzEqI3yd6xw6I98CN398UOc+Fv&#10;xe6C+RsnXPx6353n/NU3o2/+geuOqKjp/wCQvVvSvZnRG8Oq2+Je2e49mdu4v4+fHOau7MzO3KHF&#10;Ymu3JSQUsOSagy1W0uNylH7r3TN1b8//AJ5dv7bpP9Cvy0k7j+Sm6fhh8jPkR8kfizF1D0bRt/L8&#10;7+6O3xsDcOwvjyf4P1Mm+drx9rJJuDrV8Z2PUbk3JmUpzuTDVNJHHrX3XusW3v5nfz57d/0rV2z+&#10;wcjs3Z+7uiPll/NR6E3QeoOvRPt7+X/tnrHv7qP40dSZWfc2ycjiq7dWe7q25sjsLJyVsMu446fL&#10;y4/7mbFgj37r3Qe/KXPfKru7bWN+IffnzP7V7M2F2Vuv+Qx2ruXKRdTfFDbFZX4354/LnenT/dPT&#10;uY21S/HzIbC3j0ziJ+vaDN4HEZ/FZaaapQ0G4qncWJkqaGo917pNTfKj5b/F3r7YfxL6O+Rvxo+I&#10;XTmy/kd/NQ6s2l8lO8JPih8KuopNxfHL5D4jbHTfU24KvYn8v3tX4x7eye4cfvHNbqzeIx+xdi5b&#10;fk9LWvjtw4yqpqmOt917ocKr5RdmdS/LD5Mxb7+UuzPh71p3v84fjhjvlF8zes6HrbdPXexsnjP5&#10;LvxQ31tnbfXvY/yK2Fv3prZO0O4+yKAUuI3Duzb9WavHwJSU0cNfXQyR+691bD/Imq1r/wCVX8XK&#10;5cz/AHjWtk70q13D9nHjv46tT8ke4Zhmf4fFHFFQ/wAUD+fwqqrFr0gAC3v3Xurcvfuvde9+691/&#10;/9bf49+691737r3Xvfuvde9+690UL5ddq9N9a7QyFJ2ZjMdkM7uzqL5GRbZ8uK2nk8mu19ndR5ns&#10;Ds+niG5lqViwdft7bMMdYrU1Vj56j7SOtjKMnv3Xuqg/mB86/j58/Ph51NsLqnJbrynYPbfafTlT&#10;lOrIeuGz29sXSY/PblkzOWxGG39uvqXqrfuN2runZciNUVuVrdtGpSniyVOi1KqnuvdV0/zLN2Zk&#10;/wAx7aHUFPHhzsnD5jrjP7c3lhdw7dysO7/7kdIY3Z+Viq9t7aJi2hWYjcuMy2LekmMLxtGzrCIW&#10;jvCPPPK0OwbF74c3R3zvLvW0qrR6QBF9NZyW66WBJbWH1GoFOGRnpNKgVbiSuWX/AACnSwoavA1t&#10;FuyoxtEy5Snl692vmcsMrjsgtVXbTyfd1XV4OSLb25dx4GmqNtzbuBaKX7TM0r1zwZCnp54zTQYl&#10;c+cv3XKPsv7c7bc3Cu+5Xkm4UXUNIltYNKsGoNcayaW9CTp4npBLH4dvCD5mv8h0ZfprrfrX5H7J&#10;3Z1Ads9gZbvPobG5L5QbBrds1WIh25l/790ld01jdo5ekcV2WymQpG2zkqxYVjo10VUbLK5BT3Jv&#10;tFse4XP3evcKPa7Jpt13Ca5SNVFWkXwYYgqiuaHxKcMk8adP26k2smle41/wdVw43sNd5fJ5cVit&#10;wQ5nbW2fiRDR0BxOTTI4Cplru+Id0JkqOajrKrF107U+7Cn3EXIUmM8q1yrnzZd15e+7Lyds+92L&#10;226Q7s2uN6al1TX7rWhIyjKwzwI61KrJZxqy0YN/n62AP5XNLXt8iv5gmSrKOOnRP9kh2pTzRpGh&#10;KbM+K238bFQv62mZqCgnp7luGaUkG5a2X/IcXgcjclwBdOjabRaelLeMU/LpfFiOMf0R/g6Lz2j/&#10;ADBNofCfubvPJdk7e6u7fOJ3/wDI3eGxNw9MbO2zuKrxm/d9726Y612P0xlOx8bj9u/3T7qwO1do&#10;7lrN+YrIeaurqSiSMZGSTHQUlSLOr9EWHz7xPzZ393xuHvDE9bdf7/wfxy7b+OXUfW+2qzfWN3Rv&#10;bB9/dhUnVeQrM3lNxHLbCrKzqqtFHnHgd8dXVDsZqan0UkssIg5QvztXNXLG46qCC/t5D9iSoSMe&#10;RAII8xjoKc97X++uSecNo01Nztd1EOHF4HVSK4qCQQfIgHrYv/lpb4/0h/Ab4m7jMzVMlP0vtHaM&#10;87GR5Jarr2lfr+reV5kSSSdqrbT62N9T3OpgdRP/AHU2/wDdnuPzlbaaA38kgHymPjD8qSCny9OH&#10;QZ9lN0/fHtN7f3gbURtkURPqbceAa186xGp8z5nj0eb2AOpR697917r3v3Xuve/de697917r3v3X&#10;uve/de697917r3v3Xuve/de697917r3v3Xuve/de697917r3v3Xuve/de6CnuLujrzoXZNd2F2dm&#10;ZcJtfGsfuqikxuQzVeYYKapyGQmocJh6atzOXbG4ehqKySno4Kirkhp3WCKaYxxOT7tve37KNuF7&#10;NSS7uoreJRTU8srUAAJGFGp3PkiMQCaA6Zgumvmada7H8y7vjvXf3VnQW7eru29z7V2R8pvk/unF&#10;7Wx2dyWy9rbO2D1ttXrbIdE7k2jn95bYy+TwuYwfauVrMxnqT+IZuaeb76E00GPrYDBAcdb6LF0T&#10;3nN8edofJvc239o7w7I6p6T+ItX1zt2mxOfz3XPWNdsU/Ireewtv1+UgK9tpWb37f272eu6aGryN&#10;TgXMFAavHUWSoKonG+691Vz/AC9971Wxe3dxbn64ykO0d07l/vljel9tZnsIbZqqrc74DI7Uw+3h&#10;vlsnsWKq3PDiu1AuPaKWklyVXA8Qh0zGB/de6s2683dQUu6eu9qbho91jeXWdd8Aetu1aLMLtHbo&#10;oNw979Y7bmilwEmV3pRZTNjbmXxL0dRj6WiGRiWUSQ07wU88kWLPNX3dtx5n9wr7nSXmyNLea7jm&#10;8Mwu7hYxGBHq8QCmlNINKKAAFpwRPaF5XkMmK9FIwnyZ+IZ6r6v6IX4ObZ3N3LS9obd7O3P2u/8A&#10;eTZG1m2dvHeOb3pgcvV4XqneGyczUy9a9Z9kQY3ES56bI4mjEBknppo5GRspulvRHa/vnt7D9EfH&#10;7ofE7ny0vTn8LzXdOf65gqKWmxGc3Pt/uDs6arzVa1QjFqqjwOzYlisf7BAV2YL7917q4DrHJ0+3&#10;+zdtyUuxNudsx4D+VP8AHNKPrHebY6q2juLK776R6Jir8TuWnzG59nY6TFVs++JqiZJsnSWjZQjH&#10;THGY0iVW9yLo+axj/qwv+f8An1IcpK+31uPJpD/1eb/N0VP5Q53vPsXO5vofLbu7rxOFo9zd6by6&#10;M6d3xt/e9LnOyc9/FcD07XjceK3Buzc2Q2DPsnbWT37lpsxuvKTwY3auEmppqx3qtbyX1HnVvv8A&#10;Iy783fu7dO2urN44zAbS/uv0Lu2qots7e23mNnTZesznaMFJRbp3PhqWnptt57cEmO62rlnzFb5c&#10;u/mREcwyyge691s5e/de697917r3v3Xuve/de697917r3v3Xuve/de697917r3v3Xuve/de69791&#10;7r3v3Xuve/de697917r3v3Xuve/de697917r3v3XutWH+cv/ADT9qbz6o3p8PehcJNuTLb67M7Q+&#10;Pfbu4NwR1+3araO6umd7dYvU0G0k8y0O4cbuqryNTRtWTSxQJAmoK4c6fde611Ni0ke84dyYY0uW&#10;MfZ2BG56SknqfNJl597/ACy6f2fJilqfCDSxpS7O1NUtMHerVgZANKH3XumvaXZUmEo985Kj23tv&#10;cGN7JovldtqCv3LjHrK/Fw7l2LsnLtnMM/3MbY/ceMTHwCCZlcRpVzrYl7r7r3TzFujD5nH74iiy&#10;mNDHau6c9R4HJVyUNeU3J0NgaVJaNqiGlTJ1dDJh2EscLN66UWXTLGZANu2z7jd837PuMVqW26KN&#10;NT6kGlleViNJYOeK8FIz8j0M9s3awteVd0sJLil/LI+ldLGqssag1ClRwbiQcfZ0d3tXufb/AMY8&#10;38q9ldW19Bu7Ld5dU7R6kymZx9FvHA03XX+iJ98Y/JyRT7pw+28rlN9Ynd/T0VB/k9EcOlJH5oqu&#10;plkZYBz0DOiSdC9l5KgwfyB2tm8Lj4/4v15s2gnp1WbCV1LlKHuzoHbUSJSnVTxtRQ0AnkpUgj9c&#10;cijxx2VEN/t8O4xwxzMyiOZJBppxQ1ANQcHz4GnAjpZZX01g8zxKpMkTxnVXg4oSKEZHlxHqD0ab&#10;dHT+d2d/Lx+MHfVd2xuXMYLuXqD5HdVYbqJsbWR7d2fL1v3/ANkbqn3AuWm3dPR1P8XmydSVp4sP&#10;AYZ5ncyuZHPsO81X/gz8u2Hg1+ovoTqrTT4c0R4UNa6qcRT59H3LVj48G/X3jU8CzlGmldXiRSjj&#10;XFNNeBr8ukfuL5V7X7B3C3YHe3S2E7TyFRWby2BDkts703b1flZtsdG9b7FxWwjOad9zYL7wYBIa&#10;WokXFxGYQpIw8pkaRzcuTdq3O9uL+4kmE8tK6WAHaqoKAqfJR58eqbfzbum22dvY26QmGOtNSknu&#10;YsakMPNj+XWzn/LI+YGD3p3PkvjFsOuG3PjtsXoLY9X0Ztzfk+DHZeY3PPuHef8AemCoy9KaM7iq&#10;DjdtV9bHSQQtJBj6V5n4jlZT7brCDa7K3sbZmMMYIBYgnJJzQAcT6Doj3G+m3K8mvZ1USyEEhagY&#10;AGKkngPXq9n2u6Sde9+690Rb+ZP052P398Ku5+pOpNuf3s7C3Z/o6/u/t/8Ai+CwP3/8B7X2JubK&#10;/wC5XcuUw2EpRS4TDVM/79THr8ehNUjIjB/mayudx2O+s7OPXcvooKgVpIjHLEDgCcno85bvLbb9&#10;6s7u7k0W6a6mhNKxsowoJ4kDA61Tf+GdP5jn/eOn/sXOif8A7aHuJv6mcz/9G7/qpF/0F1Kf9beW&#10;/wDo4j/nHL/0B0+bX/lBfzEsdubbuQrPjyYaOhzuIrKub/S10dJ4qalyFNPPJ44uzHlk0RITZVLG&#10;1gCfd4uTeZFlRm23AYH+0i9f9P03Lzdy8ySAbhkqf9Dl9P8ASdbv/uduoU697917r3v3Xuve/de6&#10;97917r3v3Xuve/de697917r3v3Xuve/de6//19/j37r3Xvfuvde9+690Qz+YZ3LN1Z0RV4LD170W&#10;6uzqxtqY1qeWaGspsDHEKrdeRgki02VaBoqFvWGByCsAdJtAH3jOdX5U5Bm2+yuCm7bq/wBOlCQy&#10;xAarhwR/Q0xHIP6wI4GiW7k0RED4mx/n6qd7y70676cwXy1298nd8dtUGE7X+GuL6i6hxtNj6iXs&#10;nPbeEnZO3O0MTtDAT5mHrqg2RteauxVThc7nqGkzWdodyl5K+sgSlp6eYeVYmh5Y5bhZqslhbqTU&#10;mpESCtTk/acnz6UJ8C/YOqCNlfJTYOSw/QPWm7uuMrmtm9a1HRG1osfjstVbOxJyGZze9t25zLVu&#10;J2wm4cdn6rLVOcFZVVNbjchka+X7pI46aRqeWmPurdCl2b1h15tn+YPsLdvW/aexOyX7a29vXu7s&#10;uDbe8sbuTE9fdmdiHuHM5jrfDzV+C2ZunKR4PCx42phkrMHQ1iNXL5I00h/cT++V0LT2n50lZqA2&#10;yp/zlmjjp+eun59MXJpBJ9nVpmX6/wCqoewOo/j/ALR3Vj9rdw9tdUUvyZ3Li8/i88duz5DsjK7c&#10;2lhNvYQbC2nuOWjz26Mlj6jPGOtgijeTMTTvUJ540aDuYPa3nf3W9uvaN7K/sY/o9sLMbhpI2bx1&#10;h8LSsFvImlYYkCk0Yg1NSSekzwyTxW9GFAvn8/sHVb3zN6ryu0+v8N3Rn9xdiYjbW/d6da9Z7Vxu&#10;2dj9n7Hy75LZkPbuX3View8l2Ps3YlV1bWVtP2BSVe3IarGZltywUWTnpdMWPm05Ae0vJd97f8i7&#10;Xy1uc0Em5RPM0jQlmjJkmdl0l0jY0jKA1QdwIFQASqgj8KJUPHpEfF/o3tDZvYeQ7VrOq+2MH0xv&#10;L41dZwbP7M3Vsjc1BsbP5nNYjpXOVOC2/vmrwOM2vn6uGqoMmIkpJC80VDNIFIjkIjP71X/TtLP/&#10;AKWsH/Vq46Yvv7L8x/l62Wf5XMWbTsv51ZbacWFzuHqvl1t/Zu65c3mMpgshgsHsvofC01ZlcBBT&#10;7bzUW582N1TUNCKCokxNL9k1TVLWs0MNLUzzy1GIuW+X41yosYB+yJB0rT4E+wdVN/PLqjaGR673&#10;b3hsLc3eHYvyJzG69wYbq3CHam8s3tKi3JnPnTtNMDR7coNzbM2tn6TueSXbkmKp8fBiaijzOKhV&#10;aeesWkhnqDzq3VfG7zs3GUeY7t65qvkz133Xju58N17uWv3DQHA7ey+P3H2pNvDeFfkd44jIRZHG&#10;dn/38p6hZ8NGRTPhZqeoKRS61b3Xutrz+TsTgPivvPpltcb/ABy+T/yL6RkpJA6yUL4PsCr3WaV0&#10;mkaoR0O8tREqxyAtyv8AaaX/AHtpdc32O+DI3TabK6r664RHX0/0LyqPn5dQJ93P/E+Q9y5bODs2&#10;+bjZU/h0XBlpnP8Ao3mAc8PM2ue4g6nvr3v3Xuve/de697917r3v3Xuve/de697917r3v3Xuve/d&#10;e697917r3v3Xuve/de697917r3v3Xuve/de697917rWZ+Q/yVrMV89/kdv7Pb/3fhuteh90dcdf7&#10;ZXEblwlPHt7dGC61wP3tbtmk3ftTf2y8Hm852P3ElBWSVuJqoK6Kmp0mMJTXFBvO8q7h7w+z+yFu&#10;yAX924HHtg0wnhga1f7cj7U8jAz26/af5dVS/IrtL5B9kdadH03x/wC99o7Z+LHTGKxvYOztlQds&#10;7Y2TV9abizuEzHYEWy8lunLZ3H9q9z9h9X7I3q218/W0T1yJkKWrcUtE1VOhnLpR08fH7Z24vjJv&#10;nu3tvr/uHaPc4+Jmxdq57a1FvzqXL9jdJb33/wDwzK74x0u1t97f7ElwnXuzajJ5yLeOK3iMzhJs&#10;tmY6qiFPJFUvJXe690WbbOwdw4rZmc+Zedi6qxG5/j/8pc92Fl9hZTvvZGO3DvDfNPn+oc/l9v7I&#10;2li9vbozu7sLiM08X3FOmRgkx1JMzCoqWd2T3XurFurfmr3lvj4X97fJTeeU2Fj91Ynsfp/dm8ex&#10;cB1l8W909i7gxG4NyfJLb8e1sptbf9Fhcnk4dunZu36bGVTNU5xKCWpmx7aKavlX3Xuq5O0+wdv/&#10;ACL+XvS+2eisfu/D9e7y2d1vQbU6A29k6OCl6y3bunY+SVOs9j5Ko2bhsTn67AVG52pMdnshiaue&#10;Zqm0hmhURD3Xuo+P+LO6N/b3o+ndr/G/5IbB7L2N1j3ttinxW5N27O7DxhzGztn9h7/zGM3Plsf1&#10;11rR7UrpMnuuChMEzFoxW0hDM9RGG917q8XbnT+DamqewMb5818g+0urunPjX1/1XQdd9YfKDbm4&#10;8B8aaL4Ubd+Q3ZlDQGsymw6OPrTJUuVwGYxWaqqfJ01ZSzVFC61MMFg5Dy8sPMd5zAbjU0senQV+&#10;E6Y11Bq+kZFNP4znGT6XfXl2G12IW+lYpNWvV8Q1SNpK09XB4/hGM4I98uO3qD5Jd7du9jUnce9f&#10;9N/Q2E+QXS+D6uXaS0255Nk5L5L91YTd+Wp90jbFB11L0jjuguwMbs9pmzh3dU1MOU1YwxeKpqBH&#10;0Q9Hy/lWT93VnY/Rny2+RC74pNl9n9E7W+PW1ezO1Nw4vLZ/d3Y2O7X7hxe2duMsOPwu5ZIsxi8p&#10;j/4VV1uP8NTBKkYrqyWKaU+691s8e/de697917r3v3Xuve/de697917r3v3Xuve/de697917r3v3&#10;Xuve/de697917r3v3Xuve/de697917r3v3Xuve/de697917okX8wjux+ifi52BuakqYKTKZygyO2&#10;sbUVMpp4I4jtzP7m3IXqRHI1LIdlbYyYimUBoJtEgI0+ynd757NLBUoJZ7uKIV9Gar/mY1cD0JB6&#10;M9ss1vHvDJXw4baWQ09VWi/sdlJ9RUdfPxlhpjuDrjA/bUVZJT/K3s+GWiM5XIVNNU1vStFDTVtf&#10;CBT/AGU7UciQSRgaXMzfQr7NuizoS/jmFl3l8boaeelebcGV6S68kxIWWWLNVGd+YW4d3x0OSrI5&#10;/Jh5hFsiNwUelLQKCHBb9z3Xugc6MwOb3AlBDgtoZrcVTS7g3RS1UtHt+szNEcPuDrXP0mbpWFND&#10;UIxioaDy1AdQIozG5Nibe69029aZLF4nsDq/Mby2HiNy4uTelTsTdG1txR7npaHKYiHbu0NnZCjr&#10;P7vbk2jn0yeOpMrLVRxR5GlVa0qJQ0BeJvde6HLsLdlZmMzuDfWTjx9du7M1nZe4Z56/EY7K4qSp&#10;zW5/mbX5sz4TMU9bh6hZ8hPDJGssEojKXUqRz7r3QcUlGtHvjswuaSSsqqQz5KqoD/kVdXRfKXad&#10;A1VSRqsdPHTPBRxrGsMcUehQQgJJPuvdGoo4NzdJ9MdZZfeuD2d2h1N8gfhn27let9h5zL7kmXrv&#10;eGD3Fu7Z+S7Agp46bGf3e3FDuKur6uKLGVzU+RjqQ9WRIkaxobvbbG/ltpru3DywPqjJr2sCDUUI&#10;81U5qMdLLbcLyzjuoba4KRzJpcCnctCKGoPkxGM56Jln6eOkxX2sQ0xU3Y/yap4hdmtHDsTY0aC7&#10;MWNlUfUk/wCPtd0j6u+/lg0MlN/MI+H9WdbRZHGZKZG8ZWNXp+j/AJ70kkKyElZXRYVdrWKiQAj6&#10;E+691uo+/de697917r3v3Xuve/de697917r3v3Xuve/de697917r3v3Xuve/de697917r3v3Xuve&#10;/de697917r3v3Xuv/9Df49+691737r3Xvfuvda5Pzy7Mn7e+TVZtOkacYPr+sput8XT3jVpMtHkC&#10;u567R5JYlnmzc706sSNUNJEWVW1D3zY9/uaJOcfdCbaIWb6DbnWyQYzIH/XbiRUykoD5rGlQDUdF&#10;F2/iTFfIY6r77W6pyMWe+V2Bqe9/it3hD/pgTfec6dwuyNx4zbld2D2l8f8AtLpvpjIndeyNt4DA&#10;PvDP7v7HzlTBiqCrpJpMzTw52rrJHr2b30n6N+ofxm39sHK9h7e6T+Qfyo2x8T6z41d21O8Nq9c9&#10;fbAfbezsxmU25tVu26Or3HsTI7u6+yOS+O25erqel2Tnt4VeSrpI45Z8lBVoHpR7r3SJHSW98h8t&#10;vl72vvjY/aLY7aPc/fFRsnt/eHRlNgtmdg4Gv7S29svZORx3cmNptrY/L7+y226/KVZpIcXLBksa&#10;9RViXVGoigj7yV2bb2k32HQD9RPbR/ZS4jlqPn+nT7Cek14aW7fMj/D0jvjdunMdm/PXvbunctb1&#10;xVQfHyTKU1Lh99QZAY7NbE+PnRfbm2NsYHbi6qOnTKT4Hq6imrI6qsx0U9KK2UzCbSryhyTamx5M&#10;5RsmUAw7XaoaZHZBGuD5jHT0dRHGPkP8HRWOq+r+0flbtbdkSdrbL2GMt8gsLvremwtxV+9YNh7W&#10;odsUqbA2fnM3uafCbtx2ydndW028Jds4hctnBNGmextFBFUip81OJ+r9W27j3VuPePwb6O7L6R66&#10;g3ptP4bdGdidJ9t9jbxyeQi2xvWo21FjcX1RP1RgNmd1xUG4sbney9tBMhUnFVGWWKphp6eeGB5n&#10;YHc8cjbH7g7NHsXMHjfQrOso8J9Da1V1GSrYo5xTjTpuSNZV0tw6GrqT5O5zsr5IfLvob4VVkvTw&#10;+QGy+y+58vunJ7I7GyG/et+78d2Bntl7/wAvubGTUO+ZaLeVPs7YJOHwW3qWajqJq+BY2pslDNDE&#10;MAAooBQDpzon/wA+eyttdXfzAMD8aPjj2pmPjdjOktmbb69yXZm9twJurY+1N2dr92YH5CZLflbk&#10;dzZPcNWcbsqXtqpWOoqVSvw1fRaaUxJDFIN9e6L4dj9BfGTdPy77vpOrOs/lf8cKyv2Nv3pbbUfy&#10;E3dh6jAdX9t7/o9x9SQ7i23icXlu8+v+xNs4nMwfub3qcOcpT+eaFayYxzP7r3V6f8kjf+4Nx1/y&#10;5w+78xHmt2bsyfxo+Uu5sisGEoTlN0fKzoTBdh7qyr0G3MXhsFT1dTmaJmqlpKenhSZrCnp+EMxe&#10;49b7kr2h3zjr2uW1r/zxzeGBx8tRp9mMcIC9pabb7h+/HLXDw95gvQMf8tC38UmgHnoBJqTkVocm&#10;+33DvU+9e9+691737r3Xvfuvde9+691737r3Xvfuvde9+691737r3Xvfuvde9+691737r3Xvfuvd&#10;e9+691737r3XvfuvdaZ3x97Ky/Z2H+XnyE2l0dsDu0buzXyi7OzW3O5dwbf2l1yI94b8r02lvLK5&#10;LM5DGrncVtN6vC0yQU9XiK9mozHTVdE8EVWkCS2bXv3kbe4lYaLPlXUtM5e6eOjehpK5qK4AHnhN&#10;St3X0T/L1L7t6L7B2j1335uTfPQ/V1D398Vfhl1dvjf2L6imrsDvOm7Z7i7Zm6zn3xQL1PTCmyfX&#10;vTvxN6so6/IKuSixGIraYZCvpa/+J5OeGe+lPQifFPIfKruXr3ff8sbtiTpqjrMx8WcFhNiTUWz6&#10;PbW+sp15RdZbX7C6zwW4u18VuGsq9qy4yh3viDWiq2FuqWH7uYTPT1LiSo917ok++/jzvDsjpjaN&#10;N8Pcjvj5mdVVXSOfPa2TxHVse/Z9ifJHcWboNx5LHLvvcWytvb/lzOPwmXx9MKufFYKpXGYenqXi&#10;QTCGH3XugQ7R2lvDF/Bzpv44YzrB5d2ZTsPLdlbkyG2cDkqzd1NXdY4Tfb5TF9gwbPqOwF3NLtJe&#10;18ukInp9sZXCUZ0z0NTSQyZSo917o6GH643DtH4/9bbgxlF051x8qarcexOrtu5XcXi6z351XszZ&#10;nYW763rzsTYy9V7dpN7bJl3xt1MBXVuX3fHk4tw09diqymp6qjzFV977r3UT5Fdz7YxmRyW/ei+q&#10;ez+rPkF1XsTv3MfJ6i7a3dtjtPc29ex5s38KMV2HT9qSVeeG1svsnM7Wlrtv5vHY6gw09er1aPio&#10;vO8be690v/5f3zC656y6w7Uxed21S4vvXM5Tu/bnV/cVHgNu5HLbA2z2/vfIbb656vp8/iMbjuwN&#10;l9eQfITdtRnpZMTLVF6muqJTGqQoI/de6S/w46M7DxXy07v+M2G7T+InbXcO7J90bf7z2b25jfkT&#10;kN9SYTam/uxdxdi7c2z2m/Q9Tt7GZDcy7lpTl81Q5mDJCqRJ8dO08CzH3XurF+p/5NWe6S72+IXf&#10;sW7OmOtcF0ZuSmqN29bbVbem6KfJ7h3ZvKtx9FSYfsncOFw+5N5VeQlz1HHBWZqhp6iIvHQLppKW&#10;CT2nury2solmupgkTSRxgnzeWRYo1+15HVR8yOvVA49bG3tR17r3v3Xuve/de697917r3v3Xuve/&#10;de697917r3v3Xuve/de697917r3v3Xuve/de697917r3v3Xuve/de697917r3v3XuqOv542YyNR0&#10;31P11RVEcUO98v3O1TG4omYtTdCb/wBpUlWkc6CpmNDUdgAiOKRGkZgtmcxlQrvrGTd+VbTBVrl5&#10;KfOKMmv5Bm/P506EmzKE2rma6yGW3RK/KSQAj8yo/wCKr1pO5iurqmq6uzUUWMdajE7u7RnxCRih&#10;plrKTf8Avmpy9K9YIZqqoeqxWyoIoi5cKqxoLHUSKug30Znouhp4t17SoKqqp3x+1N2/GffMVBR0&#10;ktOgpMP0b3N29lMgKhVp5XymIylVUSaCG+5qJjZmRRf3Xujkfy1e1vk51L8Vvm3uzoGemytL190l&#10;tTsXK7F3xk6PIdXzUeV7P3LjO0t7VGwN25vG7NzefqOqOvZsdJJHFLk66GggooUnkMcDe691XBnq&#10;2DIbx31uSjo8UZKDtfunfEWJx+NiwmNoKPA7j653QIKCjoaN6HAUVbSUU1FSxwRmOnuI9Ijtf3Xu&#10;nTc1YkvWXYGQRymVxdDiMbHK3hLmLO9096R5eWnUqzr5sdlPtnddJCTOv0ce/de6H/sbH4vZva+Q&#10;66xmy8ThaWXJ/b5TIZTFiu3FmcRuDcXcPZePUV+Vheoo8W1bgsHV0ckNpytFHIlQYp5Eb3XujaZb&#10;+Xv292H8aviT3xs7cPUeT2tn/h9UbJyW3t5dtbQ6e3FjIh21uncWcyyZLsGppdvjFpht9S08VZHJ&#10;VeCpp1M9OqzRo3uvdEN3R8X/AJHTy1dBRdC9w1TN2f8AI2SCWm673fV0UtFnNqbQoMFkY8rDhVx8&#10;+KzVTTSJSVisKaq8bGNiAbJDf2KMyPdxBwaEF1BBHEEV49Klsr11Rls5SpFQQjUI9Rjqwvpus+a/&#10;QXyG+Ec+1tl96UfXGB7MwtT2PhMFtXeOc2xHgty7zwm3t9yZ/G4zH5fFYqtqdhyVMMdY8EdXHTTz&#10;aHaNnU6G4WBP+50Jr/TX/P142N6BU2coH+kb/N1vC+1nSXr3v3XuikfOf5L13w++LPaPyLxu0aTf&#10;db13/cjw7VrsxNgKXK/3u7F2jsWTyZaCgyktJ9jFudqlbQSeRoQh0htQGHt/yrHztzdtHLEt4beO&#10;58WsgUOV8OGSX4SVrXw9PEUrXyp1H/unztL7d8ib7zjDt63Utn4NImcxhvFuIoMuFYjSJdXwmtKY&#10;rXrXj/6CXd8f94kbU/8ARvZf/wCwD3kx/wACvt//AE20v/ZKv/W7rD7/AINfc/8Awn9v/wBlb/8A&#10;bP07YH/hSTvbNZ3C4dvidtanGVyuOxrTr25lpWgWvrIaUyrGdgIJDGJtQFxe1r+2bj7rm3wW9xOO&#10;cpiURmp9MuaAmn9t0otPvobnc3dtbHkCACSRVr9W+NRAr/YeVetr33h71nz1737r3Xvfuvde9+69&#10;1737r3Xvfuvde9+691737r3Xvfuvde9+691//9Hf49+691737r3SP7A3dRbA2NvDe+R8Zoto7Zze&#10;4p45ZBCs64jHVFatKsnJEtW8IiQAMzO4ABJAJLzDvMHL2w7zvtzTwLO1lmIJpXw0Laa+rEaRxJJA&#10;AJx1pmCKWPADrUPzXYCbarcx2ruemOci27U5HsPcdK8s0LZaHDSTbmzMMs8NLXzwitjppQzrDMyB&#10;iQjkaTyh5Tjn5g595bjuZK3F7u9uHYivdLcJqYjzyxJz0Qp3zJXiWH+Ho5UXSHXOz+kvjh2p0h1J&#10;8VYMhvX+Yv8AG+t7Z2v17ujIb8w+0eu9z5nP7P6x6p35X5uvy9VXdgdW1fcGPlycMEGOoKd6N5Yq&#10;SKCOFF68dH/RON19XfDGHrvJdvdUd2bn6ozeP+ana27t847I7e2tmfmj1u3Y3W1Z1thus+ptudb7&#10;s3BLv7bmS7QropJMmm46DF1CI/2ss1bSBKn3Xuj8zJv75GfzH8h09LtbfvUHxA7m2XuzsnO7Nz/T&#10;OH6X7D3R2103itq4zcm+pqrd+w8dvnM0E2d7IoIUylPUZLE5Zmn8MkjwztCD+eOSdm9wNhbl7fWm&#10;FiZUkrEwRwyVpQlXFKEggqcHyNCKSRrKpVuHVRnzjj6T6I+Sv8wr40dWdLbnqdvQ9V4ndW9d0YTs&#10;Dd+86zcW78ltfbW86Td+6to5Seq2vBSbN7K7dSeskcGmxNLi3qaWCHJJT1FOKrWBLa3t7aMnw40V&#10;RXjRQAK0oOA8gOr8BTo7+B6Y6Y+GHftD1Ps/dNT1p8jO44uqcnPiO8Np4/tXOY+LvfduQ673H17s&#10;CTpjrfd/X2O3BQYvY+Sy0eZyMGTpMlj81HjK+fHzRT5V3uvdJj51fDuT489ifFb46dP5LI0uN7GS&#10;fB9mb4rdn4rYm1O4c7uzfGI271ft7InamC2/0ttjePWOztkx1UiUFPiKrLUWNmyNaJJHqqg+690F&#10;/wDJ6+MvWXcfzC7ZrOx8Bter2tSdT9nTbc2PgG3rvnrHeGP/ANmWz+PyOf677jymarMhV4jrrI43&#10;D0+OnrK+ty+YpcglY07NHO7+6908/O/qfv7tX5b/ACiyvVHa3xt6/pMN3tWbTy0Hem7Ol9l5HKUV&#10;N0f8es/iqfBzdmYirq83jqCtzFVJMKditPNMhk5eO3uvdXg94Q/FfdfXe5KH4pdzfHHYnaFDhpNx&#10;vg+lt1dW0OY7H251rtfI5Jtq5bG7FqGzeao9tbXxc8+OTxzQ0Apf0xw63jij3j2nmDcOStyv+WeZ&#10;bnbd12+N7msUjRiVI0ZpInKd2VBKHgHABwSQxcK7RsUchhnoqvwB3RlKX5+1TZitqqx/kD8CNq78&#10;qMlVvUS/xPcXS3dud6djpHnbwwSV9JgqF5GQI5SGzFxr/cmj2m3q95x+5/7cb9uN29xuVlvV1bO7&#10;tqch/FYsxI1GrIBUnJH4qV6gPZWbbPvF8wW7V8PduV4LmuaNJbXJt6V4aglTShoM1Fc3/wDsu6yD&#10;697917r3v3Xuve/de697917r3v3Xuve/de697917r3v3Xuve/de697917r3v3Xuve/de697917r3&#10;v3XutfT+exuKLsrqx+iMP23gulKvqBetfkl2FvbetHvpdrVm3d7Z3sPpXr/aGNy3WG3N+bwi3NmN&#10;1CvmeB8MtEKanSaWriiWVk917qifsL41/NrrH4hbmy+eyG4e3DD3BBWvndibzpe/sNh9tVXWGJWD&#10;GZ+nxM258psiLeeB74nyzY3N0+Nnmjghq5aZdVNJKx9LbfU/WfTR/WaNGvSNeitdOqmrTUA6a0qK&#10;0r1qgrXz6Nrvfs7tf48ZnbmS3pv/ALHwfzx7d+PPR+FyO+sdvSiyfZWVg3T3p8ktx4DclTg6imyO&#10;1N3YXaHVWwdkLlMCktDDWR5KKnqngq45VL/W+hj6X7w7J70+eecpNw7owWJ3A3TG6s3kPkH8Zdpd&#10;kdc9k7Y35huttxDAZHvn44dxbl3TsXeO+06T2/X7eQV21Ko0M1fjko8hFU0iqPde6IJLnOj8Z05t&#10;2PoKqzOG2d1x83Plzu2jwO7cbnqGpo9oxdT9IZba0+5aTL5CWshE+I6zaKqgeqM1JJFN5AtkaSPe&#10;cYFl3vkvUoNLo+Vf9Etyf8HQ75TlaPZ+btLEVth50/0OcD/D1C/lT9k9edV9gdI7k35n/kBlKbrf&#10;EfJfv2bYPW+H3PlqMtGeoNpbSfZNFs2piyWQy+86vYWbx25ociYMNPioaaknk8VZUL7kLoCdTfkR&#10;8jflxsw5zcG2e79obV3RtfsfbfTtFvPoXtjYu6ez8ptjL7W3j3Hu3FZDe9D2ruLtHem18nurMhcN&#10;FkJ48bX1OMp6Kik89MlLD7r3Rme9Okesuz+nPlV8qNoVOO7Rx3yT77xWwuosFuLbvY9D3vNvvL9k&#10;QdgfKmGbZu15qjZOLqdm7d61xlTRV0Brccm3tuZCYmhqJgKn3XuifSUvXFFuHp3rHqjtnZ/bNVg6&#10;74hbDxmSwm3MP1/uTKYjI/J7tnsPH4Xdm2qWioJIt1bc25v7ZtPuiSrqsk1HuEmhlr55qGVYPde6&#10;Mt3b/NB62+JH8wP5K7v6s+EnTNZ21tPt7tzY2V7hqewO1Fz+6J49y1+F3RX5LDPmarbNHW5WsoH8&#10;6U9IkcbgiPSPfuvdWNdNfzOuwPm38Vt69s7m2Jt7rCu6e+SnTFHS0u0stmcnBlKeCOo3jHU1xyIW&#10;bXS5DFRMiICC0at+oD3Bf3g91m2TknbdzgmZGg3qykqK/wChSGUVpxoyK1PUA8R0mumKRqw8mHWx&#10;zFLHPHHNDIkkUiLJFLGyvHJG6h0dHQlXR1IIINiPc4KyuqujAoRUEZBB4EH06VdZfbnWuve/de69&#10;7917r3v3Xuve/de697917r3v3Xuve/de697917r3v3Xuve/de697917r3v3Xuve/de697917r3v3&#10;Xutb3+bRP8geydr9Zdm7y6FyvSGw+jez6HbdZlt5djda7mpt4t2p291VtLD5/DUmwdzbhnp8BJtn&#10;DVrz/wAQXH5GhetF4RpEhDt/t93c8wcv3qKPpbYTljXNZE0DHn+Xqa0xU8sr22g2PfLJ2P1VwYdI&#10;pikb6jny/P5Ur5akdC0tbS9deenZ6TEdIdsY4y5ISLj4aqol71zlFFSzHXGlTJ935qaP0mSpFwLH&#10;V7EXRH0azor+IZPf2QpMY7ZDJVXQm/8AO0O3q3EyIZMz0D/LZ7SyKStFS+SWapoq/OLDTRApJUuA&#10;zDUx0e690OPwH6b7j+Rm3dufHTbmY7Oouv8Afm6Nk4vsGo2hi9ybkw/XG094Yr5r7Eze8t1YKikp&#10;sXjcRT5h6L7lqyWmo6mpjpEml8iw6Pde6I62PzFJurvvAV+ErsXnMK/yFgzUVVQy0VBRVtPPg5Mh&#10;hV1O5psnjI9vVpenexQCMXYk2917puSdarrXuASxrNUUHXPUTyVdWIamonr9178xW+MnkInMEf2U&#10;xrtwzQL4/V4CVLEOw9+690dT5c7grNwfOHfnn2lk9k0+D3Jgtm0WDykVTFNLidh7M7T2ft3cMC1N&#10;JRyDE7vwmHiy2OIVkegrYmSSVCsr+690JHznnyNP8Jv5e+CrYFghpPghk89SqyETsNx/InqWVJXb&#10;WVaCfH4+mkjFgQHJN72HuvdFX7r/AOZu9jf+HhnP/c+b3jbu/wDyWN9/57J/+rr9ZCbP/wAkfaf+&#10;eWH/AI4vSAxmRqMPk8fl6NzHV4uvo8jSOAp0VNFUR1MD2ZWU6ZIgeQR/h7LzXTjtPRhgDu7l6+kh&#10;sHdMe+NibK3rAixwbw2ltzdMMcZDxxxbgw9HlokRg7goqVYAIZrj8n6+8mLK4F3Z2t0MeLEr/wC9&#10;KD/l6xzu4Ppbq5tuPhyMv+8kj/J0r/arpP1VX/O0/wC3YvyZ/wDKM/8AwQXVHuXvYf8A6evyr/1E&#10;/wDaHcdQN95v/px/O/8A1B/9p9r1oBe+jPXJTpWbF/4/fZ3/AIdW3v8A3cUntLff7gX3/NF/+O9G&#10;G1/8lTbf+eiP/j4634/5ofZW59m7Y+JvX9P29uT47dU/Ib5g7H6U7/792duKl2XuzrrrWv6y7d33&#10;iMTt/f1XG8fW1f252rsPbmyzuBTHPQw7geKklgrqmkqIuSXXdTouPzz+RO9f5ZHXWx+rPh3Jvvsr&#10;svc+zPkv8jajaXyIy3anzPyOR6y+PW0tj5LsnM5bvT5X/wAxv4/Z7qjaG3q3deFhdKXM72rEGRkm&#10;xe16l46sye690FWA/mnfLncXb027YcB8b8X8YMT8t/5cvxnymwKnY/aGQ72rqH56/Fz439u5LdtJ&#10;23B23SbBxVR1Lv7vtBDStsitGew8DU7PjqmEVlX7r3RVd0fzYvk73/1F3piUeq2Zsbc/U3xP+Unx&#10;b712JsSl+NHYG5eoN+/PHrfp+Yzbb2h83fl1u2Tbm9NpVgVK7NnrrMVUL11LV7biic2917q434h/&#10;Kv5G9hfKj5EfHf5U4fZ3U299mw7p371J0rgulN20dXlegYO2c/snYXcND8pY/kD2P1t3ZQbo2xFh&#10;6jJY6n2bsPL4HLZN6Ooo2elnCe691aF7917r3v3Xuve/de697917r3v3Xuv/0t/j37r3XvfuvdEq&#10;+dVVtKm6t2I2/t2792tsiDvHq/P7sg6/6u3j2vWb2wGw8lWdj5LrXcWG2TBVZPEbQ7Ap9nHGV1bN&#10;FNSyfcJRNFK9ZHE6S8sLLcrWax3GyiuLOQUeORFdHHGjIwKsK+RBHWiARQ8OtWzo/sHZnZnXPyVl&#10;7i23ujdtL1H1z8ut6dmYjIYKk6YzzYjYe0vj7sHYPTsSbVrs5g9qZfcnZvZG5WylT4snV0lAIBDI&#10;ZEMEEVL7Fe29tv8AtPMm27O9luNncJMohkYRs6MGUNG+tAoI4RhMefCjP00IZXC0INejRbY6zxfU&#10;fxt7v+K/UW463qjvfr/559W7sfP9nwVfem0dydw9gdBVW6tq9b7b3R1l0TtPcmal2tJtA1lU02xK&#10;KGhr43QLLTz6/cwdP9VsfIbor5S9ZbO6c653l0rNuzrvZ21tlbH3z2lsLKVPdW3dkrPkspUUFPg9&#10;9ZQb8qul591beze390tSVCYiLz/ZRQUMVDBHTn3XurEvjl8uqX5A/wA6b4n5XrPfe/ZOvcx1L2bs&#10;yt2Lkd2Uu6Ou9u4vB9Hbyh/g/XUke39tTUOH3Dkeo8HncvTvRoV3FHNollhVPfuvdVz/ADj3liz/&#10;ADHf5gueym8dw7ebJ7n2z1XhINnajR7wzSb96goKzZW8WWcFdqPsbYebqsgDrSeux0NM0ZE9h7r3&#10;Rxt59sb36w+TPxL7y7U60pu3dvbU6r6V+TvYPY28KreHa/yJwGych1Z1VvnsbMZTL7I3BtHrnGbY&#10;6n3vmlxG049xYrGrBmNyH7QTw5WUx+690P23cX8k/hD1l3X8rM5i+5+xMUvxWoO7MZ0b2LtmprOq&#10;esPkh253FsfZ6dkbK3HNFvbbdNufq/rsy5vJY00CVqUU9ZE9ZHTSzTQ+690GPQWK/mOdR/IOTpn4&#10;gUnYGb2Hg0+L3cm96vsp+qK6DG7P+SmyqPsLvI7Qqctt/Y226vZy9pbnyUMkG26KqnWpwyuxaSj9&#10;HuvdV6fzrnqT8we6YnMP2SfITfMkAUN9wKqToL4nrV+Un0GFoYoNFudWu/49+690Af8AKm/7Lg6+&#10;/wDEW/Kz/wCBK7y9hTnz/lR+c/8ApVXf/aPJ1ST+zf7D/g62FvjVljtX5Wfy3d7eVVoN15b5ifHr&#10;P1JemBpkj2LtfszZuNYyM87DIbm3JIURRGUfUbnyBZLfcwvDvP3VfdDZyxZ9t3eCaMZNNToZeHCi&#10;PU141rTz6x55tP7r97PZfd60ivIdzsZDjyhWaFc5OqRjSlKZzmh2bvYp6yJ697917r3v3Xuve/de&#10;697917r3v3Xuve/de697917r3v3Xuve/de697917r3v3Xuve/de697917r3v3XutbP8AnSdldj0X&#10;Zu0vjftjsmjgovkJtXBUa7WZeu6eLb1Xntwt1zs475wuK2duzurf3X24d31FSBAI1xCVM8xf7tqV&#10;KCb3Xug9/lrVOG+Qna3RHWeRyGQ3/wD6Bt3/ADk7H72zoxtZjdm7k7ExGY6S6a6iq8bVUlJhcZXy&#10;L15kaTKxeKCFknkcRQQRwsg917osOA7P338js7vzcnzO+KNJ8gX60wO6uxvteyKDafQfZXXXW+zO&#10;wd17u3tuPObsK9WduZnb20+oMxt6oxlGkdbTzrRPBLFHJVUqze690MWzv5aPWPSOzK35b9OfLfb3&#10;VVT2H0cuX3lsLuvs7MzRbawm6t7bZqd05BO4Pj5vPrnd+S2qcht+rxYhqsbLDPI5p8qshSqpvfuv&#10;dJHpTprfvQP8u/8AmGbh7d2htX5P9hd35HdkPXfYnQ02zPksIst271dufE7g7QlyWzqutzexcGa2&#10;s11+Smp6KWJ5oH8TpazEttbTvBLNbo8kZqhZQSpxlSRVTgZFOA6ejuLiFJo4pnWOQUYBiAw9GANC&#10;Mnj69V+fHDb3YHUFb/LT7h3jtndW9OsMpW9hRbE27QY6t25jqTf29e0fkH1tX7dXdtZjExFVu3NZ&#10;nZ236tqZp5ZI6NqRWRFqELv9M9DX8eelOldsfMv4p9f0W8MPs3sb/Znts713rtDJ1uUrcH1Bivir&#10;V4HfmxNj5beFRsHA/wB/e3t7bWzlbh8xUUS0uJpMrSl2azaI/de6bugvl71dvvcvxC7Z797Bqtkx&#10;9d5r5w9fd14nbW1KU1VJtvsXpPeO7ere1JNu7AwOJTNZLI5PeEuJimkoJaurq9uy1dTKRISPde6f&#10;tofHv49de0HRNb1lsrsCv72wv8xn4o9Fbv7N3TurzY3sDCdj9g9mdp7XrqLajiSLbm4Jtt9fbd+/&#10;geSEhqmOQgFn8nuvdVC/NfKNnPmX8ts00Ip2zHyb76yjQI5kWBsh2puur8KyFUaQRGfSGsL2vYe/&#10;de6uF/lfQVFV/L2+UMVNBNPKfkt1KwjgieWQhdlZy5CRqzWH54947/eejkl9sWSONmb94QYAJPCT&#10;06S3n9gftHW4t8fdxf3r6N6kzzCUT1vXu1FrlnDCWPKUWHpaDKxSawHLRZKllW5AJtcgHj3Kft5u&#10;X725E5Q3Ak+I+3Qa68RIsapID9jqw+fT0R1RRn5DoYvY16c697917r3v3Xuve/de697917r3v3Xu&#10;ve/de697917r3v3Xuve/de697917r3v3Xuve/de697917r3v3Xuq1P5oPzI3z8LunOqt69a0e18p&#10;vXsL5C9ddW0eI3bS1lbiKzC52k3DldxNNT46soMgmmiwgiSeKaNoJp429Y/bf3Xuqf8Arb5c/ELu&#10;v43fGv4699ba+VW0cl8zd5NvXaEe3+5Nzd8021d10HbeX6AwUG3tzd9bh3TunD7Wyu98TWZCDFQ0&#10;eaanmWaWpedrySe690hPkn/LK6o2FtXNfDbp/wCaXx+xfaUnY+2u032n8lc9L1/uZNoz9Hx9K7K2&#10;/HmMLSZPFZrL5DK7gyNbTyw0NGpnyFNF4WYXl917oOOmPjf8h/5bPyJpvlj3r0puzcXVfSmf+V++&#10;8Zm9t12I3lDltu726+2D1x1gKbde3WytDha3cxyz0dPDkkoDBBSz/tRgoj+691XfiIPlp0D8D5Pl&#10;vszdfYnTmA+Q3dnWO2dr9ndadoNs7NbvbbFf82Zd/wC3JoNk7qpN547C0m4aWjmeDIwQUtVPDHLF&#10;5TGrL7r3QH4TdG4sr3buCrrcvX5rc298T2blcpkMk82Xz+6dw0e9eyKVq6vy1T9xk67KQ7daq/cl&#10;lZpEhVTqZIgPde6DvLxT4/a/Zc0ApI8XuHo/pyjloVha8WR27D8ZsgcqjMx0VdV/eSVSw/E0wsA4&#10;t7r3R0PlPlO56z5j9g0vfce3aHtDH7q2Rgdy4nbGY2hnKHG0GzOuO29r7Ao66o2XnNw4ikzcHXtH&#10;jmrKZqkVUVRK/wBzFFMWjX3XumXubuik7P60xe1d743EV8fxs+AHQGx+vsFisnumh/iP9594fHPd&#10;dVnN5QvRLQyTxVO+ahS2MyNM00NJSRPHcSSr7r3QQ9kZWbO783RnKiClpqjM5eoys9NRicUlPNkW&#10;FXLBSipnqqkU0TylUEksj6QNTMbk427v/wAljff+eyf/AKuv1kJs/wDyR9p/55Yf+OL0iPaPo263&#10;8v5bu9ansD4LfGPcNZUGqqIescZtaSUrToW/uHV12xUUrTKsWqKPbgUm2tit39Zb3PXKU5uOXdpY&#10;mumMp+UbNGP2BQPX1z1AnNEIg5g3RBwMgf8AN1Dn9pavp6Y6O97EnRB0RP8AmV9A9h/KH4Ud0dF9&#10;VU2Kq9/b3PXP8Bp83lIsLi5P7tds7D3hlfuslMkkVNowu36lkuDrkCp9W9yB7V8xbXyjz7sW/wC8&#10;O67db+PrKLqb9S3mjWijj3OtfQZ6iz3r5T3jnj2y5m5W2CONt2uvp/DDsEX9O7gmarHA7I2p6mg8&#10;+tUT/hgn+YZ/zznVf/oz8Z/9Q+8xf+CL9tf+Uu8/5wN/n6wE/wCBM93/APlDsP8AspX/AKB6e9r/&#10;AMhn+YJidzbdylXtzq1aTG53E5CqeLszGPIKajyEFRMUjFFd3EcZsPyfaa7+8R7bTWl1Cl1d63jY&#10;D9BuJBA8+llj91L3dt76znks7Dw0lRj/AIyvAMCfL0HW69vvYOxe0doZ/r7s3ZW0uxdhbroHxW6d&#10;kb625h93bQ3JjJHSWTHZ/bW4KPIYbMUDyRKxhqIZIyyg2uB7wD66hdFmP8u3+X62w8R1W3wX+HJ6&#10;wwG8ch2Jget2+MnSh2FhOwMrjMdhMpvnEbPOyf7vY3eOSw+IpKSoycNOlbNTUsMTyFI0Vfde6GKk&#10;+Ovx9x8TwY/orpuihk3b11v6SGk6x2TTRPvrqDB7Z2x1LvR44cGiNu3q7bWy8Nj9u5Ij7zCUOJoo&#10;KOSGKlgRPde6D/bXwc+FOy6retbs74f/ABb2nWdlVkFf2LV7a+P3U2Cqt/11JufG73pqzetRjNpU&#10;su6qun3phaPLxyVxndMpSQ1QIniSRfde6W/Vnxp+OPRmf3zurpLoDpPp3dHZ+TbN9l7k6s6q2J19&#10;n+w8y9bXZJ8tvnMbSwWIyO7cm2RylTOaivkqJTNUSvq1SOT7r3Q3e/de697917r3v3Xuve/de697&#10;917r/9Pf49+691737r3VTv8AOco+xdxfC2q60662ni9zz9x9s9ZdVblqtxR44bW2fgd0ZOrag3nu&#10;GuzFfi8RiUxO9aDDx42pqKiNEzlRQqoeRkif3XutZrvmuh+IHfmO6I+Re8957souoPjRtDEd70XQ&#10;e6ftaXujtDcvds/fu0cBubPb7w9NFuHBR7Z3HhMelRkMbLW0O3sJAtJAGo41HuvdWE/LTeHRGc+I&#10;HYPyUzGwcd192dvv5eb67awvRGQ7cyO7pPkLR0eVo/i3lN+5XIbb3BtHce2qDaezuy66ajh2/k6a&#10;lxmX8I85jqJ19+691z2h8pu1fgH8Ye8/lh078d+t9r9TdsfIDHbS2f192HkN5nenXM/X2I676tx/&#10;XuVrf74yjeeO/u7s3cP21VQJCuPrsc00tRkYKiOnpPde6Cfo75m9y7s7noPlLur4ddAbn29UfJb5&#10;GdT43vTafX8Gze0dl0+G6g3Jvh9hbb3xsKupctunKy9V1mehiyGWw+WZkg8pleoVr+690Y/4p/y4&#10;Pib37sj5MZmTtT5L7Ii7vbpvae66LuvLbHn7K2j3LWbM63+WFJQbf7Jr6VKzfVdgqfeVDR5akyWG&#10;ocq81BVhnZVSqb3XujGbQ/lP0O3dx9U7S6+7U2n2T0rDne4dmfMzbrbj33j8xvDEbrfdddBtukx0&#10;HZW79rbeoqHLjbK1m3Ycbj3hyWATI/dlpHpvfuvdLzvD4b5/aHVXzZ2z1tsL5AbvrZf5f+w/jd1l&#10;ubcu/th73xXbqbA2BLgsXBtvYG08PRb3oOyvPTJHmq3JJTU2UqnD0FMsbNp917oX+ps93HsL5e9T&#10;bb/2XjsnObC3x8Pvjr1DuTtqpo8pt7aHUO7+p4fkdvXfFHmUqdvVMWbbNSZbb+Nhk+5pYRWyxJA8&#10;vkl0+691Qf8Azb/gfvDdfzW3duDLd5fG3rifvPe0O6utts9jb83Rhdz53FZDaPWfXVIUocbsLNUa&#10;VE26Nn1cIT7hhpMZJ9RC+690vPiD/JW+YXxN7xou/wDtHJdOVOxdhdX/ACFTOQ7S3luHN7hc7s+P&#10;faWyMX/DsVNsrHJWEZnc1OZF8ysIQ7KGYBGIuaNun3jlnmLaLTT9XdWNxCmo0XXJE6LU0NBVhU0N&#10;B5dVcFlZRxIPSs6/37R5bpf43977amzKYDpj+aD0HDlXymG3Nt2ppsDvXa8+E3/4aHLYygqHSvop&#10;MPD5VHhl9SOXKLGVP3KfbzmfkPZvd7kvmWa2dNz2e5lgELs6+NHHHk60Sh7AcAk0GRSox8974ZNq&#10;j9r+ZK/7gc2WJciuIJtccvAefYPTOa4B25fZp1kL1737r3Xvfuvde9+691737r3Xvfuvde9+6917&#10;37r3Xvfuvde9+691737r3Xvfuvde9+691737r3Xvfuvda5u7a3YXcP8AMP8Amv8AICq6cwnYJ+Fn&#10;VmH25Ubl7G39R4jbvX1b1ZQzdsbR7H2dja7C4/b6VsPaezc5QVUGXr/tkGJlqkr6eMVtG/uvdU0f&#10;y+c73T1d2juvZ+L31v8Aq8R0x8M/kR8jN0dfdS79m3Hh93dj9n7AqtvbK3DSw7XymT2zubd9dhuy&#10;dnCGeVKxoK2hplCmenQe/de6NBu7oz5hfILN9RR9xZ7sfYOOw3x/7t+JnXOMnTuug+TPcsOKp5YM&#10;9nt/7RgwvYP9+dtbvo90YibLVE+UxmFbDTjKoKqlx0tPP7r3Ven80HfXSnZ/ya3znfj5tKs652Pt&#10;Dr3cGCp9tHIO1FkN7Y/v3dfW29s7hMB/eTNYjbmM3bj52mgoMZFSQikWOZqSOVppj7r3R1934GT4&#10;MUPc/bvSm3/kfsPapzfU3aWVyeRzmO2LvSHdI6i7665wmWmwmWpsVPnOocn8ju448bLFQVeXVKXF&#10;vPIlZ4UV/de6s67b/nI0nx67YyHw2zvTGE7l3p1p07hMzn+zc725gMThsz2ttDpqDtHc+L3liavZ&#10;DUmOzlLuvDTR1E6VS1i5VtK0SVCiNvde6eNx/wAzf+WTsCsTdfbnTeX253T21sL45fJHtbA7W2Q2&#10;9mwmb3t1Ltip2BW1u6Zn2tS1e4dl7I7Pjo2q4aOiqSk8jLE0jgN7r3XHY3wL/ky9iYvqLvTFbeoO&#10;n9lZve1Ztafq3uTsPfGwT2R2BV7Wmotl7I3NtHuDebbjx+exGCzgzOGxmGkpBl6DIU9S6VlFJTn3&#10;7r3RyPjd8Tvg/t6rhwuA7hw/yU3DluwevvkjtCh3d2hsPe9XtnenUNDldn7Z7E62wuy4cTLj8fjM&#10;lJkWmmIraf8AictRd1IMa+690Eex/wCS98Qj8hu4u5d8VmO71wO/Mzviul6m3dtvaM2M2Jund28a&#10;PdMtZ/evb6UW8cpksCkNXj4VylRNNLT1bvUtNUIJT7r3SKx/8rD5WdM5nfEXw9+cG1PjhsPeWbxe&#10;ZGzto/GjZ9HBSfw6mylCIMzLPncxLubKtS1FL/uQ10KgQuopFD6h7r3V1exMTuPA7I2dg94bi/vh&#10;u3DbV29id0btFFFjP707ixuIo6PN7i/hsBMGP/jeThlqfAhKReXSOB7917pV+/de697917r3v3Xu&#10;ve/de697917r3v3Xuve/de697917r3v3Xuve/de697917r3v3Xuve/de697917r3v3XutWT/AIUZ&#10;b+Sr3j8TOpaTIpTVOB2t8hO8q6MAtPBltsbOpW64rQrK8LRDL7eyilHV0lIswCghvde61pdp9k7h&#10;wWc6kze3NxZeh7E64TZ8vWEldXT5KfYe69mZPtPJ4Gn29j88ctjMLBH2PX0eYFEkEVMchWSTmIST&#10;Su3uvdDR8tPkJnflD8k9w/JfelPS7crd0j4sYzcGGoZ1nxVLRTdTbayOZeCpkx1MIYJ81sk1q6po&#10;Xh87RjyRgsnuvdH97f8AnH8nPiRsz4NdUfH3ujcfXX93fgV1J2RncCKDb24cDk83vvC9r9pV/wDE&#10;9vbmw+5dv1f+/cqNvwRvLDFVwKWVNJBdPde6PH8P/mav8zje2b+KXzn6I6x7U612513hfk1s/KbW&#10;Tc/XQwe8ds9Z4N94wVGMwe4Cm4q/KT9sTyRH7mhSmerqXkEwenjp/de6KFQQfylu6d07U3Hh9792&#10;/Avem2sfhMtOdxUtT3T05Lk+8tmZHsOXFU25lrKnetLVUNHk8hBLV5CXFUUYowU0sdT+690IUv8A&#10;Jwq+0uv9y1nUXzk+InZVPldh7M2Thcum6qinxCTYjF9D02LlyOQ2027Gw9RkaDqlAsRgqZgmSUEO&#10;y6n917ox3zV/k4/J7e3yv74+S/VVf13u7Y3YG9sV2Hidoy7pytF2WrUXVmcxG5MbLjK3aWO2qZ6j&#10;d+XljxccWWmaWi8bTOkupffuvdIDpj+Ud85/lJs7amF+ZW5MH01szAfHHAdBdex0NFs7N792bsHZ&#10;+4eld/bDw9ZtLaMGDxta82S2vmY8jUZfKNnIauoYT+VVi9+690S35Kfyx/mJ1Bvne4pOmN+9jbEx&#10;GTyowXYOzcHTbhh3FtjFTy01BuiuwG0spuXIbZkyWOpFq5aKpvJRiQq7HSWMCb9sW8w7luly22zG&#10;B7iVwyrrGhpGYMSmrSKGp1UI8wOpu2Xe9ol27bYF3CITpBEhVjoOpUVSAH01yKDTUHyJ6rwzGDzW&#10;366XGZ/D5TB5GnYpPQZjH1eMroHHJSWjrYoJ42F/oVHsMNgsp+IcR0JBkKw+E8D1uL/yJN5Rbi+E&#10;tTtz7pZKrYHbm9sG9KWjMtNRZejwO7KSQohZxBUVOdqAhexLRuBwB7mX29nEmzXEJPdHcNj5MqEH&#10;7CS35g9RJz5CybvDLp7ZIFz8wzAj7QNP5EdXR+x70COve/de697917r3v3Xuve/de697917r3v3X&#10;uve/de697917r3v3Xuve/de697917r3v3Xuve/de6//U3+Pfuvde9+691XL/ADJ+0ti9d9ddGYXs&#10;ykqcv172X8m+stpb621TUeLysW6drYmh3Pv19rZnDZzIYzBZnbm79ybPxmEraSul+0qlyawOkhlW&#10;N/de61Xvmh1x2R3N8qvkztjr34yq+0Or/kvCcjDs/r2ekqsH1B8ZNh4fZFRHXQ1ckEv9zKnrfcGC&#10;nwWFx0FNjTi6Uz4+nlWSedvde6uL6t+LWKzXx9/lr47LdUYLC7x7J6p7L21VR7m2RmuyNhdCYLf+&#10;eX5R5bsHH7O7d2V3Hgk7LXceFx8UdTvHKU1LNBLV08bmeWHxe691T189N3bR+SHaXS3W3TU2+ajb&#10;OU6n6T7Ul212FkcNjNw5zbNZiu+O4+xt37mhxGVotqUq7d6nqMD9lS+SOSDB42kpqbS6JC3uvdAl&#10;8Qu78zj+m81tbO9F7+7d2XsJN0dlbiYbw3RLtLN5resec6kz22s5tioXIbf2ue3uue8avb1dummj&#10;hznikpqmjkNTh6eaH3Xulf8AJvCdh4X+X98Hdo70pf7o4j5cfJ/vT5Ivis7S5X+9LY+Sj652V19u&#10;aHOZXJfw6TbMvXO8oJaX7zyTTU0tNKlR4Q6L7r3SUk+RfcHQPxm3KOm9+Zj4+dlb1+YI6/yuD68z&#10;9ZtTeUmwOj+htk7W26+Zgx1bDnamjyc+74qqtq6mJafJ5ZpJ6YKwnRfde6uI/lB/I75E9ubV+YnZ&#10;mV787D3BF19iN/53F1nyE7TqtydZYbG70oc3J0TJt2LelQUwkm3d2bD3GdzzZDLYmmgxcmKjhiZJ&#10;aiSD3XujawfKH+b/AIzZ+KzM/S/xe3FFurC9RybC3RTZ/q6pw2+9x7umjm7Ax+zmHzX2fQ7ojwmL&#10;YPgIY5aU5wln+4iGiJvde6sf7YyvYtZ8ougevR8d9sdj9Gbnwe9cvv7uLO7fx+Zqeqt1bXw2Yymz&#10;KSklrK6Y0r7gyaRQJI1EBE8x0TF5CI/de6qW+e3yE6Hn+cHQewe9fi921vPfOE7C+MOU6Lm2J8gs&#10;vSS5Xd+b3Tuyu2fjd/8ARuTjxnS2PzeF3otZRSVH8UyOQrcNlomasp4ZPtofde6Hf5o/JD4jfOD4&#10;rdydC7Q+S/VfWndWO3BgMfiMB2vuHG7Cr9p96df7o/vJQdeZmq3XVYvAvkcrltk5DBiuoqrIY5nZ&#10;56WSrjWPyjn225ot+T+c9n3u+jZ9tUvHMBx8KVGjcgcSU1awooW06aiteo193eTLvn72/wB+5c22&#10;ZY93YRy27Nw8aCRZkUk4AkKGMsahA+og0oTx/BT5eYL5j9HY/ff2Ue2ezdq10ux+7OvH8kNbsXsv&#10;CxpFmaIUlS71QwWWYfd42Vmk1U0nidzUQVCpXn/k2bkzfWso5vH2W4QTWk4IKzW75RgwwWA7XpTP&#10;cBpZSb+1/uBB7hctJfy2/wBNzBayG3vrZgVe3uo8SIVbuCMe6MmuDpJ1o4B0fYI6kfr3v3Xuve/d&#10;e697917r3v3Xuve/de697917r3v3Xuve/de697917r3v3Xuve/de697917pD9mb+wXVXXO/uz90T&#10;im2111szdG+twTlxGIsLtLCVueybh2BCsKLHvbg8/g+/de60e/i12Rv3B/Hn5xY7s09hUm2t7/Di&#10;u3PujM7PxOR3JuHsPdfffYWBTp6tqaCtyUePlw9M++N10lfWVf7lLRJPLBIWIjl917oXOuuhenIP&#10;g98od3Vm4t0df7t7GyXxs+HFb2FuWOnr6TLPs3fewcLuzb23ut9vplMzhKObdHRrJDnqrIVIyNFV&#10;Sl8ZRSUjofde6tjx/YldkqvdXye6Ord0bLwHyC+XXxzxcmXqcNtmgo5fjv8AGP4y1vcU+Q3Buzrq&#10;XLZrJ9XbjosZLhq+XJ11XPF556VLwzrFJ7r3Wv12x8ManrbYnx13Bk+xOpO0OyPkh8genti7RzfV&#10;vaNVk8HRbTw+0sO2+tu79q9wx7aw+0MrU9i7jxVfUpWQwDH+MzVTwtrSP3XujpH+VPketqb4b9Y7&#10;8yW7c1tXe/Zmbx/bXXO1969MZ7LbC7W3fRdc9h74wNPueWrpKGCjxnSvx3m3HkcjXUU2OOIx0dLB&#10;ElfNG9d7r3VeW71k+efzZ+UW/wDZ+ObZMfZu7tyYbBYmfM4nExz5vd20937M612/mq+BMdt+SDdv&#10;auOwByNXUKIqaKSetnqB4pZ2917osvyQ7Xi7G7k78ztRiMXh412N1z01g6SiyX8XoxQ9IJ071ngq&#10;zH5SaHXW1OX2x1T90xVtRSWW0kiKzP7r3W1HsnCdbdufHH+WxjqfpHLd8bJ7A7zrT2H3LTbj7h6i&#10;fae98Y2I2VQ9q009BVbS3HvKHMYygSgxEOex0i1+GxyO60yRO6+690Yb4Z9HdK7D+bu9MF0v1L2B&#10;H1z0X0xR7T64+R8HdHaPYXXG96LdeQx+79xdTVkGVwVV15X5nZmY39UT0/iz9ZXUtPFEviISVaP3&#10;Xupfx4q+oOtetP5oHZUnW/evX+D2v3H29213Hj9wz06bg7UoNkUea35ubNbAyGY6z67rW2n2fhMZ&#10;VUBjnrci4SebwZCF5BWy+691r4/HL5tdndSYH5g9lbS7z7Dw1X1J1J8f979HdbLuDcmc6fiyuarN&#10;mbAz2GzexMluveeMXb1JB2QUjo3q6o/xHw1D1sslGZW917o7XR3/AAoj7ipN87RwvyQ6k6mqNgZT&#10;LdO4bcu89g1G5toZfa2M7H21RZjK7yraXMZ7fWKzSbfjWoq3oIlx3miAh8sDoWb3XuttVWV1DKQy&#10;sAyspBBBFwykXBBB9+691y9+691737r3Xvfuvde9+691737r3Xvfuvde9+691737r3Xvfuvde9+6&#10;91737r3Xvfuvde9+691737r3WkD/AD0t7ydg/P3ubbFPI7V/Tvxq6k62wEd6eONM9vjfO0N4VlPD&#10;JNURxR1eV2v2xVxO5HlanVgR401p7r3VNAzeLq8lT5HGY6D+JUqVPYdLTLFHHDJPQY3rncObSjnh&#10;w1TSI8cm0s3EzoiBHVxKFGtH917qJmMSuKyO46Koq2qMZ/eHtTbMUc8cRIHVmwpsdtJ1103nSSCD&#10;cIjYt6n0qx0upf37r3RhPmN3HtPvPfjdjdW1ldNtPbmwtr7Mw9Dm8VX43K4fZ+zuleieio6DJUZy&#10;WVgp8hU5iirq0OlVVQMtUl6iRyaeH3XulL8WvlZvP4171ym5dl47BV25d2ddZP4/bhot2Yt/uqTb&#10;+4KX45bO3GmEajyOKr6Dc+Ph2rVR0VTd1hKs7xzI0yH3XukF3V1VmutD1/UZnO7LzI7U6B6w3zR0&#10;G18/T1ef2hBjfiFtrcVBh97bcWkpqjEZTMbe7Ex1dDMdcNRAxZJZJvuEg917py6IwBn7c+P0mKpZ&#10;Ja599dc0NJLVSmIVFbvHFfGnZ0sFUoLpBQY6TfU0tPIERpCU1swFh7r3Wy12F2N2R0btT5kdC95d&#10;udj7Ul2T0/sDC9fVfSWL35Ftvbu18r35Hk4O1ou0d6dh9Dbaq+4t3/6c8Zj8lgsXmKMQ4jCpAauu&#10;aGWF/de6MR8iMTT/ABk7N2Thd6/JfsCnftPfXy/78w9bnuzu1tlbHwW16DoU4qfrvdG5h8htxb1w&#10;2E21UViZTFV2A2nnhR5KONaTG41naaX3Xuim5D5DdsbK6L7z3F1X808v2T2NjN0fD7ZlLksTL2jv&#10;3ZezsX2R8gN0UVTX7Y352/kcltvfkua2duemweRraPbuGrr4RROZplNQ3uvdF76N/mKdny/yy95/&#10;J/5Q7e68+X28G+YeQ6HwOC7p2jtRcfQ7RoeiMX2pkKLGyYPbUCCrqZKWrKGSBxEWMh1hRH7SXVhY&#10;3opeWcUq0/Gqt+yoNOlNve3lma2l1JEa/hYr/gI6tC/lO/L/AOH3bq5nY3TvSmJ+LXae/dqY7t/M&#10;dTUu6ZdwYvcuIpM1uPaDZXbFRNTYenNXikwqVNRSw42if+HZCknCyp5DCxYbRt+1+N+77URrIQWo&#10;WINK0wSQOJ4U6evt0v8Ac/B+uuDIYwQtQoIrSuQATwHGvV2nsy6Qde9+691737r3Xvfuvde9+691&#10;737r3Xvfuvde9+691737r3Xvfuvde9+691737r3Xvfuvde9+691//9Xf49+691737r3VL/8AMn2j&#10;uLuP5K/DDYeG2vUZ3ZXTm8Mf8iO/8ydxYjE4jZ3Um3d/7P3AMrmqDJtQS1sWUqOrK2hjlhrIzAs0&#10;jNGyjyxe691QLT9f/IzdmK7z7b23svfvc9Z2R0PlewKDJLv2h+TVXT9s/J/eGL6bpJ9mdl7I6PyW&#10;05exeutnbTpqaSCDLbay+2qFcpHFXy00dRjZ/de6sy+VW6uyfhT3O+X7SxlBvzZG3PjdvnZ3xwY9&#10;t9zYveOKwm3/AIw7W2Xv3KbJrtzYHK9E02+K3Ldf5PKZal0T55aeroZxDO1RJJJ7r3QWd37r250l&#10;1J8itp0v+yz42qqc/uT+X/17NvnYvXeJ712BtfZ/8v8A2v12/Zs/fW28jQ7hfb1DlNnbhweQFZhM&#10;rLWTz09FQVNBTrHRj3Xugf8AhlluxevPiv3/AI3P/FvqSm6Ew/Q24q7truDM09bhN3bs7P8Ajz1L&#10;k+0+g2x+39y0uz8zubJv2BVxVmJyoTJY2aOFTQ1MD07r7917qqfubNbu+QXyQ+NO0sn19T9Rtt7o&#10;Hp7D7FxPYe898DD5zEV+2Mx3fjN4bg3pVVS7riwm/dy75q6uepxs9PLoqXNM9NObxe690kO2N2r3&#10;X3D8cN04LYm3KOrh64hy28Jtm4yrjpt+x9Zdpds1m8+1szRbg+ximyGU2btB6ytDRUkMVJRrE8am&#10;Jyfde6sq/lU1e6aDZHyV6x2nRY75F9I9ifFrJx7t23ku3tr/ABrxG2N+ZjAYivzuA3A24c1R71yc&#10;WK3ln/7p0m56GKalinyHlV6Wmqhr917o1O4u/wDf7Yzo/qbv/p7qTZmK+Efxxofkpt/r7b/ylo63&#10;tXGdsdc9bHeWz9tbt2tPvTee+sjtzJ7D+zyUn3m3MtVYujrmT76okR55Pde6stwO4tldu/KP4jfO&#10;fuHZO5+o8RtP4VVm/R3fkdy7SovjZtzNdnZvI7Pq+o915Xsnq7B7t29vD7XeYyGMyyZvA1E0LfYy&#10;URjqqlJvde6op7h2Xvb5K/zHd57z6y339v2AP5gu8Onupa6DOZOqoqSTZnW9ZkJt5R7loJpanCw7&#10;Gm2NjXoBj4ZUpxPKzWMStUe691Tr2nuDL7n7U7s3Tiq6mrpc/wB6787IrlqS1PUU527l9152hylb&#10;iqYLEKbKtuaoiRhGI4KhBEWjEy3917q3T+VR3VuvoPrnI/LPrmHKbjxPRO5sP1f82+q8S89TWbo+&#10;Oe9ZKvJ9W9642jmcR1G6uqc9FmcZIkd/FiaKlXVT00uQmM38k31pz7y63tbvtwqbnGWl2m4f/Q5u&#10;L2jNx8Ob8Po2BqYRL1jj7j7Zf+2XNkfvPy1avJtEoSHfLWP/AEWD4UvkXgZbfGvzK5JVWnc7s+zt&#10;4bY7B2ntvfWys3Q7k2jvDBYvcm2M/jJfPj8zg8zRxV+MyNJJZWMFXSTo4DBWF7MAQQIYvbO7228u&#10;rC/t2ivYJGSRGwVdSQyn5ginWQO3bjY7vt9luu2XSTbdcxLJFIpqro4DKwPoQQfX16U/tP0t6979&#10;17r3v3Xuve/de697917r3v3Xuve/de697917r3v3Xuve/de697917r3v3Xuqh/512+94474W5zpT&#10;q3FZfcna/wAl907d6q21t3bVPPkc+dsLkabcfYWdkx1Ik1THtWk29iRjMpXOgpKIZmHzSR+WMn3X&#10;uqadw9W9P/GXp+j6lzeL21v3fGT+ZvWXQXclHT9w9lbfp947H6nO+Nz47anX0mD2h1buOTPdd4nv&#10;vC4/LQ4jL1lPU1WOppnqBUK8cPuvdGHr+svjl1h8cv5dWI7zz+Y231f2v2puP5xd+5zN7AXO4SKs&#10;2/sw56LandG7tu5WiqNo0dPvbu+lwOPV6TJVdXnq+jxyxI6rJH7r3Rf6bam0th7q+VtD1gtJsL42&#10;YHov5A5nrbdWJzEWfwsMvcnXG2OnNkZ3H4DYXfHZG1d5U1XW9/xrR5bEYOjqpqKkoxWmcfZGn917&#10;os/y8zFV2N8xd4/Hvtnr/r3pzF7Io8bsnMZmPf2ysoNh7d2H0LU4Hb+XxG7uxNydedUYnLdvZftX&#10;AzZp8nV09V9/icbQNkzHDL9x7r3Q3ZHovoTeNZsX4L4eOr6rodo9zdi5zv2owPblB29ufdXeSfDX&#10;dFX28mNzuTiwuO29hunqfruvps3Jr3F9lnMxHCaZIajTJ7r3VV/w56e3R2H1X2ZNhdn0+48dnO0O&#10;j9vZbJUuzX3TufFYnbG8KPeG66LD5KlyWWn2RhH2c1dns5mZ9uyUlPjNsPFLl6GKeXH5j3Xugq+P&#10;ed2zjcPv/s6u7Cwe1e7tididWb+6sw+78RVZbbfamdkyG7aDN7Sr5BSUu09pfbx5cZWbK5qupqBK&#10;ekaBV1S61917rYoz3xj6W+J+z/5fnUHcuw23DmaDZPcXyrz9biPkN2Vj9vbf7J6C6am39h8NSdTZ&#10;fsDd+y89/fvetegr5dtZPB01RmPK1JPDSVS0dR7r3SA+KPR/X22Nj/AvduQoZdnV23/mjL3Hiuke&#10;tNlb97c7Uw47O2x17j9mbk7ewOR7Tocv09tTee2+mIczjsxUpl8c+ByNJW/anyTKvuvdCv8AL3uz&#10;tb43/Czvbq+s6a7W2h1d3vv35ZbDzG4PkRujI7s3fid57nos1n9j47qPI4nZm2MfkusN07f2vmK3&#10;HrkkdsdSRW+/q5DFE3uvdFE7d+PHXEvwy+WW6+vN5YXtbvmn+KvwE2vuvZGFwWUwOb6D6v6E2P1G&#10;e5xnajPfY4GqG6t3deUeYrfsJqqr+5pliRDeoeYttt3268vLqwtrjVdw11rRhSh0nJAU0OME9GFx&#10;tV/Z2lvfXFvptZaaGqprUVGASRUZyB1RA2Iy28YsHh4qXIYvMbmo9i0WOoMhhtxVU+5chtnC1+3M&#10;Qm0sXtbbOVqspDWYCuoJNciCWSpmfxmYMWBl0X9fQi/la93Zju74XdWS7xkrj2Z1NTz9F9p0+VoM&#10;7jcxTb36wgo8Oz5ui3NjsRnoM5ldsyY2vrVqaaGRaqrkFiAGPuvdWHe/de697917r3v3Xuve/de6&#10;97917r3v3Xuve/de697917r3v3Xuve/de697917r3v3Xuve/de6SO/t5YnrrYm9ews+0i4LYm0tx&#10;7yzTRlBIuJ2vh63N5IxmRkjDijoXtqIW/wBTb37r3Wl9/Ng75xHy92H0Z8yeu5NwYDHb3rsL15tj&#10;rrdWJipq7Dy9Abc3r232Dk/41hMrk4Nx47NZbuPE0K6FoStVgTqRrJLH7r3VQex6rEZrs3bCY+io&#10;Fp4N77YoZqfJYelrYqzZO+9+7uoK8LjsnhstFPS1mD7Bx62qoWjsVDRyMsae/de6Tuw6SHK5jZA3&#10;RLBX0GXr8dvqZKgwoPv9w907V2VnwVppQIEqcTtssQkaTBXcgGPQR7r3UDsXcG0M0+Y3hs7r3H9b&#10;Yzfm0KdMhtLb+Tyub2tt/c1T2ZkK5KHbcu4K2t3Bh8C+D2YRTU9bV5OpjEbB6iXyB1917p+3hsfH&#10;T5be9QmO9ceY3tW6pqgtLG2Mn+QNZEZsmJzFNPEuyKc6EutUacAXN9XuvdL35VV9Lj97Uax46CE7&#10;dwOF62lpaevlqaqhTaPxd6B61gpK0zyVLouIrKNlYsSzzCWPWSgI917oTPhtkp8n3vsCAstQaHIf&#10;Fus/iIMQgqaIfIX4b7YioaVII/G02GrdvSU0zliTJG6vaRGB917q3/8Al+/KLf2xelv5jmO6trdn&#10;dQ5PPfKzqnZvR/aUuDhz2Bm7e7033v7bmTzO5Yu0OwaTB5ekodt7VxHnhxcdRLh6ao/iBxNegeCT&#10;3XujcfI3uL5Mdmdf/K3sfrr5kbQ7e6I25nuv9kYjaXSO9OtfjXl+rdwZbZtRt7ckW9Ox+2uuayjq&#10;dp763rloYKOgmzeZlaor6aOOpvBIPfuvdBN8qt97N7Hk783TsbsPB7s60qPld/K+21j9v7apetYo&#10;pYpMTjdz1GYxu99i5HJz7lxu5Yq154JKyjpo4qiKbwQGKFWPuvdUXdp/IDN74+O+W2FtLA4HrXoj&#10;e3yI7d+Se2+m8PS4ysh2Jmt34Hvna2CwOL3JT4HDVtZh9n7Pxi4uOMR0lK8cUUiUyMSsYcW9vG5r&#10;k28Sf7r1sA5Wg/tTLQNWmqmjFK0xWlc9HzWVqvLMd+Y/8ea9KBqn+zEdStK6fizWlfn5dF/wO9+2&#10;+re+ejt2dLfx09qdbbM6j3Js19pUuSyWXrpqrYWL7BqaVsXjoZKuux8mG3DUUWRptMkNTQLMsoMM&#10;jr7EfRD19LPrfetJ2R17sTsOgoa3GUW+9nbZ3jS4zJQz0+SxtPuXC0WZix2RpqmClqaavoUrBFNH&#10;JFHIkqMrIrAge690tffuvde9+691737r3Xvfuvde9+691737r3Xvfuvde9+691737r3Xvfuvde9+&#10;691737r3Xvfuvdf/1t/j37r3Xvfuvda1vd3f/wAUu7M72t8lepN/Y/b3yDw3xl3XkNzbe7Pw+5u1&#10;en4KHflU3xY68r6bJtDvPaeDhqKjseGf7ba2DqYNy0uQdKoyCSs9+690C3xH6wn2Ju/rT48dxdTb&#10;Y3lT9pdmfDrsepXafZybIpMk2z+rarcG1O0NnQ4Hrfamxt19S4DILU1lZs/G1smbbJl62tnjpq2C&#10;jm917of/AJfb/wBrdyfOjM/GKZ6GsPR+5Or5t5DtDtPvipq93Y35T766T2XSUPWnXOwM9171fVbb&#10;2HH2++Fmjy1bkM4tXnaOTHxyQUdfGvuvdVUfzPKX/SV0t8Vd3boxNRk++fkN2r8yNwYnO7noatt6&#10;UfX6/K2lxHS3XdJX1sJyv90qPbu88hV43FQJHHQxTsBSJ6CPde6VnzAzXafxcq9mbG7S6d2J1TvC&#10;Xrrv7ujcNNsfBbc3NuWvz+Sn7U+OPxtzMm7No78wE2Up4avst6iSmkqpoMJTZqqrosXNkWqqef3X&#10;ugK+Y+98f05/N/pjuGHM7noOosJ0D1fL/C5c1UboqsrQfGTYGzZa6nrE3Lh6/I7ixu7spLPFPNWV&#10;NLPLCjVMGSpjLS1XuvdEP3Luyu238gNrdg9R4fK7FqutOtuuu19j1FXPR7syW0N2p1hiO56bdNdk&#10;JsFjcLXVP+kjNTVlK746CAGWFWikcEy+691fB8ZKDtbtD+TR3zndubJ67zVN3T2D3huf5I9g7/3v&#10;j9pZ/JZ2grsHuqn3zQUNbJgNgHFy5OgONrJK3M7abHRaKpGKQ+Vvde6ADqj5p4HE95bizmwuy9k1&#10;e7O85YNnZrcu3qHtvG1fT/RGG2GOtsZtLZG794IuN2l8pKajxGFaTNYCLLbSmra69NXyRKEPuvdG&#10;jp+zOsMttLB9kd/dT9h73p8z8Qt8dO4TtzeHy46m743rvDIded853uzO9e9wV+NiwmyspVbFr9r0&#10;meIk8rJQ1FHhftJ6xngPuvdGk/kZ5ik6v+CPy77rz6plosb8je9t/ZFo6s2yOH2D1tsbKyEyfbTr&#10;T1NRW0dawkVJfS6NYkaffuvdah3YHZm08pvbfW6esNnT9e7E3RvfsfLbY2JUbqrN61+3Nu7mxMFF&#10;jcDufI7jp66r3bTYtqyL7etrZHkmkFVqUu4Zfde6tz/kkdgYDbvye2ZjKrZ+6KrZHyC2xu743d25&#10;Ctzm3G6pzG6N04fcW7+uttJ17Qdf4FaPK1mE66qkaeXKZBpoa+qVXjLzU87sM89rPDc28hS4jcMr&#10;A0KspqrA+RBAIPr0xc21veW1xZ3cKyWsqMjowqrIwKspHmGBII8wetkn+TnWVeJ+IeW6WyUlXLl/&#10;jD8gu+vj9lXr7CtFZtbflduaOGqVUjEctNQ7yhi0fRAgAsAAJa970SfnSHfolHg7tttpeLThSSER&#10;4+0xE1+fUGfdykktvby45amZjcbHu9/YPq+KsU7S0PoQswFPKn5dWs+4g6nrr3v3Xuve/de69791&#10;7r3v3Xuve/de697917r3v3Xuve/de697917r3v3Xuve/de61/f5iNV2lvb+Y98Udn9U1ceNyvXew&#10;8R498eXd+Soeosv3d2Lk8pnd9bkwuwd79e5sYDH9YfHHKrXwVWYoMZlaeqjoq1pKWoeN/de6rt7Y&#10;+Xm2N+7K+MHcHz+xOa7k2VhaLsncedw+H2ZjMdvDD4b5L9kfIvZXUu39l/3W3V0zuTZ+Sh68+OK5&#10;g5Gs3BNULQpCklM9ZNT1cXuvdDF/MK3NsfaX8n34c9bbAzmN3NQd1do9Vbimqa7ZXX/S2U3Rseux&#10;2+Ozqvem9tj7Zr32Xgq2sqqLHNl66prPDUztLX1dUZDM/v3Xug5+NvX8cGwun+h8nkOqd7VneOT+&#10;IVRvPsDqPsSsyON3ZDnPlvujMJDlpX3PU9a7o7Dwmz/h3XLuWpxkUedrXxstNHkKyOCIP7r3QPdc&#10;bX6D+Rv80n5x7i7129X7666n3zkuvaPa2Gz8u3c/ujsbP/NTYHVXVMOOKVmHqqr7XbmIXKVNAHjq&#10;paCikBimAkJ917pf/F/bRran5l/KXcXd3XG0chDvr+ZDksP8fd3bio8J3tL3v2P19uHFbbxE+2c9&#10;JQ0eWz0O2MPmZFo2leZnkmJpyI2lj917qjXrfFdudNb03XsfeNBvHYtVtugpt75rYW4arI7aZc3t&#10;Ha7977JzdTt+vpJ4Kx8thdiwzY6r8BSop62ndJWpp7v7r3SAwG0sEdobK3NgN/ZPbfb775o8Pt/b&#10;8OFzVIZag5DEVuL3Fjd446pb+D1uCXLUtTdYhK/mjMBLxv7917q+L+bJ8kvifiu73o+i+nqPZXcP&#10;VXYXduxO3OyNwdRdf7swe+d00WA2hgd2SZja2Ty9ZR77h3hRbhkxtXmM9TLU1VQxZ003nf3XujNd&#10;Bfy2vlLkt05OvPfPxV7IzmHyHWu689R7L7g7D6037tDcWxcFtRuu+nd+bV6u2BW0WI6q646/3NW0&#10;2LwKy0fgpshio41TG0NPSS+691UF82+0MO+J7l+IPRuNzmD6Q+PnyFzWF2Ztej7B31uemljwm79+&#10;7Xgq6rbeVwOAwUm5d97u37uPIVVRRwNLBjY8NiNdWmO+8qPde6wfLPeeZwW0PlbVbTz+4NsUu+Pl&#10;jhNhzwbbzNTjcdnOv9tbd73pa3a+YNA9FU5LBVEVdi2NJUB6WoESmRGeJW9xryQRdbzzPuBxqkqB&#10;8pJJWI4ZppUA4rmo9JD5xBttp5bsRkLHn7Y0jUHjiupiRnyz6kVx/wDEdz9ldVbO27i6rcGSqOyc&#10;LFszbG3tvNPlq7F72r9m1+0duY7CY2iRsrma6orWiFPFHNNPWysA83kRmkrqPOtuf/hPCu8qjqXu&#10;/K5JszR7NlyPWeBoNu727EG8t/UHYWBw25Knsrc1Thf7pbUk2hsLe1TnqGTAUcq1k8K0NVDLWVjx&#10;fcP7r3Wxd7917r3v3Xuve/de697917r3v3Xuve/de697917r3v3Xuve/de697917r3v3Xuve/de6&#10;97917qs7+cJ2VP1j/Ln+S9ZQSz/xne+1MZ1LhaKkWV63LVHa25MPsXKY2kjiu80km2s3XSNH9ZIo&#10;nUAkhT7r3VU3zp+M3xn+Jf8ALmHW9RkcB2p378cOw8RncZmYJp8XuLrSH5Q9s02+d7Kdq43IZCml&#10;xm4uq+u8liqWbKLVSTUuKepiMTL4l917rV/22orJJa1GixmU21iN443KQvHSy1UWS2T03S5rbNQG&#10;C1q6Id29ayzRtqCu68WUyge690cf+Wd1vNvn5y/EfbGTEeRpNt9j9S1/2kieeirMA23t/fI+aiyF&#10;CzZKgqIqXIYRG0uFs8CyaYpAxT3XuibdjVWL3Xn+xkwcEFBDvTtXY2f2pROyLj8Nht50HYO4v4fQ&#10;NLGmQx+Egq91QtHEsPpjsZx5gNXuvdJv+N5WlqKury6YCGjz+J3hNTIfvl+1my2w9zZykpomleIF&#10;3ftEJBq8hapjjW5RSZfde6FX5GiqPcnygoqiap/h+P3t2ZVbeNTTQx5STHUfeG3NjUdDnhTrSw00&#10;1HjtqR3tFqMqXa5kuvuvdGW+O259ydJdldwdsbYqalMp1jtTaVbJ/DslUYY/dx/zFuq4ajb9LX0j&#10;LWjD7kwGGrKSrYRhXpqqWGSNkcq/uvdCXtv5ndF/H7pxNqdU9Ud/0Gbk+S/xs+Tm5Zd097ddZqrl&#10;y2P2Lufd1DQbe3bjfj/iYaWjqJa6mV4a3AVjAxs7zOG8Hv3XujMbO+fHRtVVYmftzfnzHi3NU7p3&#10;L1NS1VNhfjp3Xg89k9t9k9Fbt/vRuHbG+MN15syqr2pcBClHU1+Gy9ZQ1M5qVkkmpKfX7r3Rw/lZ&#10;S7L6d3L1v8RMl8lH7r7bxnza/l8bmPVg6t3nsbGdebE2dsCHb9ZV4mmWtyfS9DjtzUdKuTfEbWhx&#10;dJjoLxmmKx2g917rW1zD1VJ8ZNpZGhNNTusuLxNW1RHi5ZamjzW6PkDDVSUP3qyVUdSY4FhLUwWo&#10;EJkJIj1Eg+ycSc6bx3GqWsa/t0t/l/w9Cy8UpyjtIxR7mRv2al/yf4OlhHuTNbaoeyKjZWYrsYdy&#10;/HPp7B5CGrzrYmgWrxm0PjPj58tFJJkqCmjylMu6crDSTTSP4qeraONF8jKww6CfX0F/hf2nt/t7&#10;4vdFbqw25MPuHJDqHqan3mmKy9BlqjAbyrur9m7kymAzpx+QyS0ObgpM/TVDwyTO5gqYpQzxyo7e&#10;690aL37r3Xvfuvde9+691737r3Xvfuvde9+691737r3Xvfuvde9+691737r3Xvfuvde9+691737r&#10;3X//19/j37r3Rd/lv2FT9UfF35Cdj1KVEg2j072Fl6eKkp3qqqbIQ7YyUWMp4KaLK4OaomnyUsSL&#10;HHW0sjlrJKjEMPde61eK+TY28Nv1NfgUymwMHt7AfCL47bK2vvuXB0u4a3G/G7rTs/vXKUe08vsD&#10;eHZG0+x6TLbyoNnZ5q8VtCImly1JVwmSjppq+N/d/dW2X2y52vlprNg8Q+RuKQA/aDICPKtK46Zn&#10;bTDIfl/hx16i3Nn8fmtn7ipcvXLnevspkczsPKSTvUV2zMvmKKHG5fJ7XnqTK+CrsrjqaOnqpabx&#10;vUQxqkhZVAHMjZ+d+ceX4/B2TmjcLWAtqKRzyKhPCpQNpJoAKkcMdE6zSLXTIQv29KnAby7yyfyF&#10;7oqt0YDYGXra35afH/Mbd7A2z07k49y7w3jsfYfaXe9Vhpc9UbIwmc3pVbXqvjJjjlMZgcfkMY2Z&#10;aBsdJVB6CSo607B+8/3Fsv76YnePpIfHJCgmbw18UkIAgJfVhAFH4QBTo8WuldXxUz0E38w/qLcP&#10;QD/yvmnodpyp8f8A44dSbjXbeZx276Gj3fvPp85Ls3vWOkrs/t3A052/mMjVYn7mmkylFUY/7nTU&#10;0tArUplNurdLP5Mdmbk+Mvy56Y391q8G/wCXbfxU21VfJfZPdO0MznJNmwd394U3Zmdra3qHc+X2&#10;zuTEZ7ZNV3DjsujOrDHVcUdPXeIieFPde6Cfd3x32h83sP1r83cpu7auwO4+y/m/1T1v2q1VlpKl&#10;Mjs+ux/RG0cpvjAbKTsDeeLocft/PbgrM5Okmax9LSYOSkogVkVJaj3XuiGZrrRdsd3dz43o75a9&#10;c7J3X1DUrtLAZ7Pt2d1jvCu2p0Jh8h15mJf7w4nYOc2Pi85uBdqY+peCl3FJBXQVwRpSrVEMfuvd&#10;Dp2RsD5Ln+WF8A4+o9h90bp613BgPmJnu4aXrjbG+KvaJqd1dyUm09mz9mTbUpKrD5IQ0226WtxC&#10;5UXujeGwBYe691Yz8CO0Ni9d7H6r6m3Ti+qt+bn7c7v7a7f3Dh+xel4t0VlX1Xlu4+p+pMdPs/Lb&#10;1frXblPlHG2c9qWnytZXUNQaOvOGydGyhvde6rh/mM9h1fc3yByOJoqLM7e2Q2x+z+ytv7CzNbjS&#10;mJbsbdtdtzEYjK4/auV3BtSkqdmZ2ihytQ2PqshRCWnlkp5pNQnaH/aW9vtzl9yr263KaeAcz3sM&#10;CvIZI44YSlBECSEVmdjRaKcGlSSWIST4xLV7z1dB8GoDsv8AkV9mYTO5iPbfZfeHVnyvrto4TN5T&#10;H7e3Fmty9jVO+Ot9iVeOpap8bVY6hz2cpaQw105jpYY5Pu3nipB5EHnMXN3LPKtvJdcxb1BaxKFJ&#10;DtV6O4jUiNayMus0JVSBQkkBSQ40iIKuwHWnzU0GW2dQdhbM3Rj/ALHKY/I1OBMctfSz/wAP3Jtn&#10;cmEpdz4mjamarpaqR1ERnaCXxyLSRuGkVFsd2d3bbhaWt/ZyiSznjWSNxwZHUMrD5MpBHyPVgQRU&#10;cD1dn8btj4z4Kd4fy4/lfv8A6v2xu7pz5D9YbTjqt4ZzB5LtPcG2+yHpFFJV7GwVFPicXtbfGPNJ&#10;h4sRIqZCqo0eqlYiQ6I1PW+tjf4YL/o3+f38zTpNkqYcbn959OfJDaglsIsh/pU2VP8A6Qa2GMKo&#10;CUu6qaCm1gt5ChB06PVMXPX+7T249qd+FDLHBc2Uny+nlHgg/bGS3yr88QF7aj9y+7XvbyyaiGa5&#10;s9xirwb6qE/UMPslCrXzp5UzbJ7h3qfeve/de697917r3v3Xuve/de697917r3v3Xuve/de69791&#10;7r3v3Xuve/de697917rU7+Y1Rvvefzx+UvZHXPbOV2xketN9bD6sxm09pbl3hsvc81Jtz4o5vLZP&#10;sCv3N1jtne27K7Z2wd9b2lpslh5MVkIK6lykgLUhSWKq917qr/8AmQZneGM6S6R2vu3ZuT2ZV5Gr&#10;2FtSOmrcTs1qXPx/HP48da4jJ7ywe/NrY3Gt2dtzd3YXem5K2DLjy45q+SugpBEYZ2qPde6ef5hk&#10;lL138/8AqfqrJYna+WoPjv8AGD45dH5XC7yqqWi2vSYzH9D46pyjZ96jEySNjcNQ7ykrZ4mp5amW&#10;KEpEFdo0T3XurUPi/mvin8SN6UmL7f7LkbHdA4L427w2Rh9n9eb27kpt/Q7a6B3ZvrK7qwe5KDrb&#10;F5yhx+zMt8/4swld/C8HWVFNJIWplpvuaak917opfxj311lsn+aF3B2B13vCSo662luX5Pb3wXZe&#10;zMV1bXbU3bivj70Nmq/NZnLHZWz6TZMeE3zQ73zVZU5ukbGUtTNUUi0jU7y6H917qtTKb6zm49t1&#10;286HOUG19/fIPsHdGe35Sbd3DBt/b9VX5vsPcsPY1dtzduT35SrtfEpQUmHrqvzTnGx0qvLVzmhl&#10;SOH3XurSfmn8xdu4w/KzM7Rwnx8oe0d2/Fn4+dO7om2lkcxux9yVFNvqmy1fveDIT9CZbYPatVWd&#10;Hb+2hgspR7gzmPfBQRVGOWWpaKCln917ojvVUuwO5sn8Pdv4vrGrwWW3F8mvjvFSdnYLoOfaOCy2&#10;7K3cPWnXO/er4e0x8gcptiLAYZaqnyCpHsk5WSohoR46OjeSoqvde6RvZmWxfan8wX5EbSr6qOKp&#10;3z8xu8sfhY8nVfYVsr767/2Ng8Hh1rU29vBayb+HYeSnjpvsKhIUVmDRD96P3Xur2PhT8td6dj/K&#10;Tqau3funcuKqvktv3sDN0tVlNjbe2HVQdadMJ8rt2Q47e2Mx3btJlsPPu6iw9AkxXC5PB04wN5nm&#10;q6yObH+691r4dL4Fu8+1OmdwZibGxwdz/KHtTGZumzG79u7QSenx2S6q7bSrfy0mSzVblshW5ipo&#10;lUpPFkZVpsfRtDWSeR25ZVhieZ/7NFLH7AKnq8UbTSRxJ8bMAPtJoOlJUZ7Fdk9XfILbO8sNQV2J&#10;xlHvHv7BZuKfN0248X2Ai0218QkctNkhj8jha6bc0a1MFbTzlVDSJIjatUNcg7hdQ7stioTwbgEv&#10;UEmqIxGk1Hmc1BqPQ56lznixt5dr+tfV40BAShFKOyg6hT0GKUz6jHQCfHzeNRsb5A9D974fY02/&#10;oOhaPYndGf21FXDbX8THTu4KdKSKrzxp8t9hHXZ7DY+jjrPtajQ88Q+3l06HmnqIOtln+U31zvXo&#10;P+Yx3fsSgwFH0X013n8dl+RG3ug6PsvrzuOnojLv/C7a2TDQ9k7XwlC+Ywu35qjeKYulX7fJUeNj&#10;jXIfdyf5bU+691s9e/de697917r3v3Xuve/de697917r3v3Xuve/de697917r3v3Xuve/de69791&#10;7r3v3Xuve/de614f+FDXcFXsfqX4sbDxscdRWZ/viq7iraBl8pye3Pj7tefNZigkp2dYp6M1W8KO&#10;Z1bSDJDGC6qWv7r3RMflHk+2fkJ8E+x/kP3JsKhwNX2H8d/h/wBqQ7x2nhK3B4ntn5Eb47C7c6Ew&#10;uKWoyeYylHUYDZ/RHYePrKrE0TU7UuWMddwsj003uvda6NVNHl9t7n3lRzQUVTW7Y3Jk6uiiNLUS&#10;0+Xq+08fhKmOWdXjm8sm0eypYP3IgTC2oL+h4/de6Pv/AC9d/wC0uivlRU9qdob0wWz4Otuvu/Np&#10;4er3BUUtLS5HfvX3RcPT+x6GjlL0VbS1+ck35PGscdQV0sdbKsRqF917og1DStiqvrBMvJQvlMP3&#10;XntvZR0SGsp/tNrU3UmOptVKYClXSKsUoBdWFQA11vqv7r3WfEHHb6wcOB+9ip5YafEUeqVBUT08&#10;lZWfH3ZUlRR0TaXpqkHHVJ85dVqIonQWsb+691L7e3lTbh3LvzcMddCv9+aDedUxovLWxZGpy/yH&#10;z+7Y6WoyaQCKsL0VH9zHUlikkcKKG1ege690fL475LaOf3J3fgslX4ipr92dr/HzrXaOPyvgosXk&#10;5cv84sj2dldr1s2SjpsMtRXbV2pV5BUrpEMtPC0KEsREfde6Jf2jtLLYDY/Y0OdwlRj8ztncfxC2&#10;3lPuqfTUYiuq/j52TJUYqaQahFJVSYIsVBs/21xcLf37r3UzDYR90b+ogtBR0lRm/kJuqjwyvO6U&#10;mIy1b2N0pRv/AMBo2Y01NSZsw3EZGiQlVLKB7917qwL+a5XZTK/zJvmlnsMZsTU4PN9bxQ18VY8N&#10;TSVu1fhzn0iq6SopjFVQVk67blmp3QfsyBQXBAJ917ol+W6v3FmejcxsfCYakTduy871jlsrt+r3&#10;PgafKR0VFs7uLK7yqMZTZPMwvlpKXMZmJp6Si888MsoRY1/T7jzaNy21ucN+mG4Q6JxEsZ1rRyER&#10;SqGtGOocFqa9Dzddv3BeVNjiNhLqhMrSDQ1UBZ2BcUqo0mtTQdBLuneGUweHrYv47WY7cg29jdiy&#10;S4aremmSfam2/j3jpcPPW4do6eSPHxbRnhc+Rg0tLdiXIZpD6AfWyr/JH+T+8tvfJCn+Me9c3V1+&#10;2e5fit1V2ns5K+SaUL2BsvZ+FoK2bHGXwrJNuLr6GRcjPaWSWXbtOpYlHY+691tX+/de697917r3&#10;v3Xuve/de697917r3v3Xuve/de697917r3v3Xuve/de697917r3v3Xuve/de6//Q3+PfuvdFi+VW&#10;98Dt7ZG0Ovc3m91beqvkZ2Ztr49beyuz8HtLcGVpcrv7H52sr3nx+9KhMMuIj2rt7JPWTiCuqKaB&#10;WlippmWw917rUn2pvTrPL9jdq7G2X1zHtT/RnmajZ+N3HgNx9f5ig3FtvBpt3G7Qj3NlOo8bs7YW&#10;8KSlw0VVLturfE1+apaKpqKPI5nIGjo5PeNn3pN2+h9uIdvWYiS93CFCoPxJGHmNfVQ6Rmn8Wk+X&#10;SS9akNPU9DHt2npqvP4Slq54qWkqMvjoKuqnWdoKWlkrYVqamdaaOWoMNPAWd/GrPpU2BPvAPl7b&#10;Jt53/Y9nt1BnuruGFQTQapJFQVPkKnJ8hnoqRdTBRxJ6ErZNbtrK9N77+SnU/eeL+M/xz6d+fPfm&#10;0+hO1drdYDsbsSLH9j7T/uTsTc9Fh8hj6fd/aWNy27u9d2VUkO6Mm9fi8ZXvHSokcUMcPY/oQdEk&#10;773JvT55Uexey8N3Pu/d3UO0+wvlFsLqlu+KVqXuSt2dkOuPjfW9nNmP9G+3950LRY6t7TfHY2oo&#10;8NUU2PSGjFdO6GWoT3Xunz5s9V9hbt+WXyYytV2Ft7OZiqrsx11sbeeZ3Vtir2HuKl2R8eMt0Nvv&#10;rjN9rzZ6lwuL7wjzYwVPl9s1tNRZf+LV+NmaJJcpS+/de6M//Le637D7l+OPzK+Pu2uqOp8H2Ptr&#10;Z2FpuvOze4OocDhuxsbks7kv9E2ZyW+8ll6Hdc2Mnxm4uidymXGVgq6mHI4pU1iKKOWX3Xuqnvjg&#10;cVNhO3+wd+9s7u6y2L2Xie4dzYmk6r7n6x2T2kNzwbs2Muyd40nVef7I2I/ZX91cquVL7WoKuLPZ&#10;SlEsWNEa1CVJ917rdL/l6YDKVX8uz480ePydVgM3vbpNN10mdnp6mrrMXl+0Uyu9Is7NE1bRVOSq&#10;qeu3QKpnFRAapxrV4w4I917rX27b+L23unaX5T9G7K7n3Rm+6/i98dOp+uKrL707Iq+nen974r5H&#10;dw4jeFfQyvkN21uU2zCW3xDUHHZLeOQbNZfE48RQRR09Ovv3Xuq3PkNuRMf2r8h97z4nEbkm6j6/&#10;6x6wx+N3NmsfiIKrdG7uxIu1KPOrSRb72tuzLUGPweCyEbRYdqmoOQngjqYHoJKhnhj2FhI9v49x&#10;1V+u3K+n9KVupYsjgD+lXGM+tek9tmIH1JP8+rFqPPSZnpT4qUR27traUOE+M/XMUG39o45MVg6d&#10;Nyz57fn8Qjo0ra++Szg3aK2tmeQzVFVO8koEhb3iV96HcWvfdCW1LdtpYQRAf6bXOa/P9bjjFB5d&#10;Ib3M1PQD/P1QH3FJS57cvY8lNBLWZqT5EdiSRUsNQ1Vk6ml3TkHMECxx00z1c01XhCqPqYmQkKh1&#10;EnoLy9aLYbBsdiqgJDZwxgDgAkarQfs6NVFFVfQdXm/GKp+UnzLl/wBlA2N0X03tDD9H7u2d3Dsj&#10;dW+P9Nu1Nq7Y2l0TvLYQ270luXKVuH3ZDuKqylJmIEkrqelqsnVrLNVyyTIxmY3631dfFJ2D1z/N&#10;Y+Lm7e08XtbDb0+UXwu7L6g3fj9i5XMZXYn+kDpzdUXbNdNtjI5/HYnMZVKHbjwQLJUU8Ev276jD&#10;GS2qYdupuvshzJaagZdp3q3ufmI7mM29Pkpep+0fZSAt2rsf3jeUL7SRDvnLt1Z8cGWzlF2W+bCM&#10;hfkp4DNblPcPdT71737r3Xvfuvde9+691737r3Xvfuvde9+691737r3Xvfuvde9+691737r3Xvfu&#10;vdUX9mfy/wD5VU+D/mBbd2lv6i3tgPmP3T1fv3ZGKxm9M1183Wcc/Z2Wz2/90ZVK1q4VOV23s/Db&#10;Uxk1PQ1YTcWJw8sASlM0cEPuvdEP2V8Hd3dV7q+GPXfyv6Fm7D6R2TsrvDI9p7fxvx9727w3RtjK&#10;ZDtfdNL1DHt7sr4wbM7SgGcl2HtzbE0mMkrqSlioqWqTIvNNU0RX3Xui/fOz42bk+Qe7Pl53xsbp&#10;bs/P/IPevyF23B1xQ7m6V+U23tzVXxgfqDG9Z5GuxWzspsijwtFuH+LVNHWyrn4KGpxmGoampjQo&#10;Ykh917r3b3T385rrXpH5M7q3JtnZnQ/Sk23srkt34PB5LpX+8lZt6DCbG65oNvY/I7KHYG79wV2S&#10;63xFPipEOZaGqgHhnqWkpKSCP3XupW0uwemtj9Y717q2P0rmO2aPvzrHuPY3Wmwdr9N71l2vmMBk&#10;ejNobL7U2b2B3TsHfvX2X27uqPbPT+Zy+5MbSY/NV6DJ02QhyMbmQUvuvdAP3L1Xgds4eq2bD1Jv&#10;fcG1N3dDZfvP4Udn4PamQXc3cvV+b2F1lsjdnVdUcHtiq2rilk2Jityb8qK7P4an3bj2xOMHnLZc&#10;01f7r3Ve/YWQ29WUHYuextPT1e3dxbsx+JaEZeCiNQm+R0RvrD4x9wpQR4jHxy4/r7MASVEVOlMY&#10;2YeXxyBfde6uW+LGwM1h+x/5cOMwFFi9o9Ydr/KXtnLJ1xsnffY+6tsQ7r+OnY2GzdJuvdWE3Lv7&#10;efV2B35k9u7cd/vMNTYmsqY4KukWnjjpoYIvde6TH8tPIbZ6m+R/yi7u7P2/vOkzmP8Ai53JuufD&#10;1GwnytBssbs+XmLw+B3JDAk1dvAyY/J04rZquLFRw4vFU9VVyTstgvuvdHa+L+M3ZvAfEySq2/m+&#10;/dzbQ/l8/KDdO0vmDRYnvKGapy28N+dw7SwWz2yu8svtDb8lfXYJ6QRwZPb+Qz80xWeKaOk0Ty+6&#10;91rl7cwORx3YfxtlOxM7tLB9e4zcORyOY3BHlaXF5LtPqSTdW49+0lJUiWp2tDX0mX2bCn20A80y&#10;rDJWEeYqhTvsoh2TeJNQFLaWn26CAPtJoAPMmnRlssZl3ja4wpNbiOv2axU/YBUn0GestGujpn5N&#10;VQloomj6n2pSRfcVHhrHlrfkJ0iJExa+NjUVL0MM6yoGQ/amU8qGUxNyFG0nMKkAdkEjfl2pj51c&#10;flX7DKXPEgj2Nga98yL+fc2flRD+dOghx3Ukm6t/76jh3PQbXWrz1Jg9pVecmxODxGez2/clj0qc&#10;RVZzcmZxtBjMbgtm5utr6qdGq6uQwU1MtPG1cKimm/qG+tkL4I/DDojZXdXxRpOr67rzv7GwVmK7&#10;PyXfOO2di8nQTb720c7ujJ4zb27phmaqkGy67asdBTiGooz99Ts7U8MruvvGrmvfub5/vA8n8ubR&#10;fXcHLot0M6AuIJSq3Nw+rGirRhU9SQBXhRG7yfVRopISmfTzPW1z7yV6Wde9+691737r3Xvfuvde&#10;9+691737r3Xvfuvde9+691737r3Xvfuvde9+691737r3XvfuvdaeP/CijubA4P5X9CbIyOzNv75i&#10;2z0RlczlKfJ5zeGNqaGj7M3RuvbWUx9BLtfcuIpMdk6vDbXEiyVVNWW1wO8UkP7cnuvdKP5WS5va&#10;n8r7tvpPpnbncO69rfF3+YXP1Zmq3e248p2rXbT6/wCm+r8P2jkKjO7gxOysNjNnbD2pvCtodt4y&#10;lqIzSwaKdVqZDKAvuvdU1/IT4kbo6l6++OG5KLE7wx+3/kh1V8dctjc/msSYtqZjdHZO263P7oxO&#10;0KyCnjTIwYqhwu1KqsUtJVJV1LepYpFQ+690VjdGPzG7tvVO5oKCeYbh3tLu+ip4In0Y09ibh3jt&#10;6qpZ5Iqn+HJA+R2BRxxzNBTHyyeM3Xx3917pv3OlVlhsvIU9S+PfcG39/dnOtMoknpc2m7N9RVLi&#10;pjkhqPJLQ7Go4g941iEYkWO+oye690MGyJ6bA9z7KennNHRbg3XtvHyVbYpamkmli+TxydJFWmGF&#10;2J/h+0WnGrRLItKYlulgfde6DDZe3KnNU2G25XywZEVnZPSOFo8TGRElVj95Uu+sutM1U/2bxtHJ&#10;lDHKWNg85tJoRSfde6VlBkJmrZI6xEpq7cXafxo3ZUw0AiTGzT5DZe8spV1cscUzBK2on3F5LaSV&#10;aWYMVPB917qxL409kbL2P1X8q9s5TLyY7szt3bP8r3rbpeKLHZFnG68rtvFVu4cvHuagpqg7UOJ2&#10;LQZJZJD43rKaplpke8pjk917ohXx0Gd3j2j1kYYpa2vy/eG261oISsNMuRz/AG50RSNJaWVKajSq&#10;yFXBFrZlUEoGawHv3XujjfPWev3f82/5g9bRYvOZOkxvd2VxlXUQhZ6imqsX1X3LsLD0oQTSyTQV&#10;uckhjp4o9UhpUNkGkqqa5vbOxiWW9uooYi2kF2VATQmgLECtATTjQE+XSi2tLu9do7K1klkAqQil&#10;iBUCpCgmlSBXhUj16Tm1cLDujI97bs2lEMlvXB9bbv7d2bt3PZCm24W2/SbUy2/u0VzlKoySTZnY&#10;XWSZSolx8VXHLLXUJhieSQpE8J8r2FlLzNHa3F4T4UjNE0ZBWV4mDDOlhoZFZsFagYatKzFzJe3k&#10;XLslzBbAeKirKsgIaNJVKnGpTrDMq8DQnK0rQkW74qOprO3tlz5ahxUmB7YzO4/4lkaXOzU1XRQZ&#10;TLbYqY/Hg8Nm3op46yupWUzFInEpUPrCrJOvUK9XPfAruPYPQ/y06OzfZeN2vFsDqXaHY8MnYEu1&#10;Rl977TwO39pdl7dlpaDcBhXc8GHwuW+4jq6UKZkQ1ULRkl4iCLnd9wj51sNoS4/3XuhLJpXj4Uj/&#10;ABU1DKqcH/Cehjb7TZPyffbq8H+PK4CtqbA8SNfhrpOCRkf5Ot2XDZjFbiw+K3Bgq+lyuEzuNocz&#10;h8pQyrNRZLFZOlircfX0k6XSalrKSdJI3HDIwI9jfoHdOfv3Xuve/de697917r3v3Xuve/de6979&#10;17r3v3Xuve/de697917r3v3Xuve/de697917r//R3L/kn8TdwfIHcW3N0YH5XfKX4+VO3sNLg2wX&#10;R/YWO2xs7Nw1FbUV0+Wz236rb9e+R3Jrkihjq3qdMNND40iBd3Ybcrc5W3LdrdWdzydtG5JLJr13&#10;ULSSoQAAqOHGlOJKhcsak4A6jnnXkC75uvbO+tOft+2h4YimiyuFihcFixeSMxtqk4AOWoqigUVJ&#10;NFHyXT5X9Edy5LrfEfN3uPer9dVu3NwbT3D2TtTqrfNVic/XbOiqKDN4+m3Fs7IHH5egx+5qqilq&#10;oJo6irpppVZ1WV19wX7i/fQ5M5G5y3blXcPu47ZfJb+CRJDuU9mW8WGOVgUW2mpQvRaNRaVpnqPZ&#10;fbT3HsZGTbffbd1oMePbW1xw+GuvTWn4vN/MjoiH9zO5aSmxlLR9ybLnp9vYKk21t+jpPjrsPY2P&#10;odt0u5N3bup9s02O2DnMLjcbhKLcu/c1kI1hgLtVZSfUdIjCRTzX96D7rPuZb2Nrz193DeIY7d2M&#10;f0m+zSFC4ALjWkAZjpA0uCoGRkmrMnKvvpEOz3js7uhqPG2m3ir6qfBfAHEEd1TTh1KwNf8AJnZO&#10;5sHuXD1nx/3ycDmKWvGB7D2bu6PbeepYJGnej3FjMVnas1lDMQsElKkiJNAzapL/AKgvs/OX3Btv&#10;3za+YLfkv3MsL20uIp0SCfariMSRMrBT9TLrKEirHUGr8JXFKLZ/eLsmVrfe+U7sq3+jw3sVRk1P&#10;gk0IwABimSa8Rr6w747U6z6Mg+Omb+JvxI7P6npuwsp2tT7Xqtxdh4qgp96V+5qrda1FPRPjlx8O&#10;NxlfViHFUgi8dHRwRwyNIqgnJm2+8R9zvcOHOXNdiMf7kbfHJx8v8WZ8p+LyNe2ueln9ZPvD2oH1&#10;HKHLN0af6DdXEeRx/tgfi/CPL8R6KnQdi9jdC1XyS7RqOrch0/07v2mypx9D0H8gNj9S7n6V3vvf&#10;sDd+V65qus4NtUG1t7bo2HtbHbtqcFnNtY+kjxeVoY8fVZOphagoSkl8m7r93n3JN9HyR74mS5tg&#10;niJPtN9DTxC2ljJIETSdLDGqhHdp1LV1Pcb3ptwzXvsYJoFyWt92tWYD0ETJrc1HlTB8yOh33Zse&#10;k2x1t8ndm9vdCfP/AK03FmN8z9x/FPszsnrvL7nxOwu1M9idg7u7druwd/7cwWaGfw2/O6eusTWV&#10;DR47M1UWJx1GVqIqmSslqB1/rPXN73cvc9cv7gcURLsJMa8KxyKKV+beo8ur/wCv5abfpXmr225p&#10;2vjWR7EyQCnGksTktTzonCh8+h76Z7A+BeP2V84NuYT5a12JyPZtT1b2ZteryVbL1LvrffZvWmX7&#10;B7yyOz89lOx9sYjHV238h2xvN8JVQV604rKVJBHPGksckZVuHs37mbauuXlO4kjpUGExz1HkQIXd&#10;s8QKVp5dHW1feB9nt3bRBzxawyVoVuFlttJ8wTcRxrjgTqIr59V7fFrZW5ekqHJ9Y4pNrbkqPlx0&#10;R0d1jJuvYNDnd64zbuc+QHbmCyuYw2d3ViYMhT0G5dt7UwGOgzdNTVy4eikQRvE1e6xuBtw2Xetp&#10;bTuuz3VswPCWKSM+n41HnjqStr5j5e3xQ+yb9ZXiEVBgnilFCKg1jZuIBP2dX4fzAupe2en+gPgT&#10;1XS7i25U/GzprtD4d7E7GzGF2j2DSbw2rT9UUuVo979ub433jd41uC2p8fcP1pt2V8ktXjDVUNYU&#10;nlyZiPjBX0c9U/8AZHbu7ew4vlxU72fuHsb4/fIb5D9DbY68qd99q7d2X3BR5jZ++KXJZ0bYLdZ5&#10;Wsy2xdi5bc+3KeuqIKLGxYSiymDx3nSprYpkL92vTtu1bluIpWC3kkzWnYhbNM0xmmetMaKx9B0W&#10;z5T9O0VNk+2tzUWW6yrKDcnxnw3YW6Mce1qrH7ph3ni9+0GE2omS2plZaXDr2HjcBtSqmx2FozNW&#10;Vu2K6auVD5KjxxX936Mx+0PJ66q1W4b/AHq7uG/y9MWn+48f5/4T0eShpvBh+r9v1g+1/u11F0Zs&#10;ar8dEKSSOTZvU2yNpVs8tDGvorpZ8TJLOPUz1DOxLMxY4M+8FxNzB7w81RjulfcFtlA/4UsduoHz&#10;7B9pz0WTnXPJ9tP8nVI3UnV+f7Yrdyb3x2T25tym2b1P2B3rujLVu4qzaeM25ldu7/k2rtzPSVFP&#10;htxVFZPjt4dg4aOjpTolqVfwiUHSsvUrhgcOjvrYX/lIfJfuzqL5J9c/GHcmP6y3f1X8ldmUHZGz&#10;tx9Z7Q2xsKTObi3VtHsLsbcHb26coNi7b3pueqaTp/cGIjx+YjoamGBqZaaKOkp6aEe690bv537r&#10;7RwPzX6Z7gz+3Nx4/qr44/Kn4hbK2fuTI43IY7CV23PkdtXs7Ed8Zrb2VqaGHH5egxs2M25Q1Rgq&#10;nRK5TBMIzyZj9p/92G3+5XLBb/czYpZUH8U1qwkjH/GmPAkAEjqAffAfuvc/aHnFVP8Auv5lghkP&#10;DTBeq0UzH5dqDiASQDxxsB+4c6n7r3v3Xuve/de697917r3v3Xuve/de697917r3v3Xuve/de697&#10;917r3v3Xukh2CqvsPeyOodG2luRWRgGRlOGrQVZTcMrA2IPB9k3MQDbBvikVBs5v+rbdUf4G+zrU&#10;Yiz2bptRp8zlafXp1+HIVkRfSG06vHOurTqNr/S598e0v76HUI7yVa8aOw/wHohq38Z6uA/l3Un9&#10;3dj9sfKTfXYe76jbOzNs7m2TndqNQbi3ZBRYjZVLjOzsnvPF4zDvmM7mM22Ly70aY+hxtRWTrTqs&#10;Pld1h99Cvut31zf+3e5NdTySSx7vMmp2LGngWzAVNSANXD/P0bWRJiav8X+QdLH5NfKdN/bC6F7L&#10;+PG/t9YraO4+1cntHL1ku2+w+rMnlWozi1noK7be/NvbR3K9HERJolkpBC+omN2BJ9u/eE5h5h5f&#10;j5El2LeLi0SfcjHL4TsmtSEIVqEVGG+yvz69du6CPSxFT0Rf+Y986/lh8a/5f/wf7E627qg2X8g9&#10;04jrbbvf8NXtbq/dO5qnd8/UVTVb4g3Bt3dW2Nw0O28piex9t5GmrYqejpGhr45ac6PE0Yn2SaVd&#10;0tLbPgPbzMcCmpHgC5pXg7YqAc1BoKKq9yjyof8AJ0QbCfzqvmFt74qdems290L23uXsbs/uPr3e&#10;C9h9d1eCoYNn4nrn4zz4yaPHdVbj6twLSbl3L3plo6zxUzzpBEt7KfIFcJZkYs1W1MPLyYgcKcBj&#10;/DnrfRgfjJ/NH3F2D2X8Kuq95/G7oWhej3hsjp/rbdWxKfsDZ9L1D1p2d1p8d9nZXbuycflt7bgr&#10;I84Ye2YaOOqNb446HHwQpTvJN90jV3LLEbYQ6e+YKagntoS1KEUNBUHIHmD5e6KhuD5O/wAt/aO4&#10;cTtntP4C5zY22Oh+8tvRy4zrvseh7Cn7Fj68yXdXXeB2z2rs7u7bdVU7i2liKbbNXUVdIMzBPPVZ&#10;BUkksshnV9e6MH0V8fvj/wBXbzSqwfzV+T/VmPxk+4Knadbg+iOrMFu3Ze596ptWl7GzVfu2hzXZ&#10;0mQx+7TsnHyVNHRYakngemRYJVi8kEmOdl96L2yuZ1guo9ztO6haWBSFzQlhDLM2PPSrH0BPSQXs&#10;BoDUfl/m6HrNfCPDUf8AFaDq3+YltHbuQ+RfVOIwG7uyu3+sf7obkfYG3uzty9oY59pY+kl2TsvN&#10;4/snf+Pkwu5aSvaigqcWtV54cjNUS080jw+7PtzK23q/NdrD9XAJoTPrt1eIs6Bw06xrQtG60JB1&#10;KRStOnvHi7T4gyK5x/h6dPgR8WB018zvkRv3Ym3evtudXdefGfNfHbrHP9h9mzT4nvneL7h28mwu&#10;wMpNjEzlLNt/I7W2dPS5eeicmkoayhWnxokZ2Yf29zb3dvDeWcyS2sqK6OjBkdGAKsrAkMrAgqwJ&#10;BBBBp06CDkcOqmKX4n/Ije2+ur8Dsn4e7p2LvvG9b/Ljd+76Hb9BlcZgshtLfu4+xKDr/b20Z63e&#10;NdtfPbY2EOyI6GgloMVi6t/4lNS1ElX4YxTE3NMNxcbDuMFnC0kzKtFXJPetaDz7amnn0ectTW9v&#10;ve3z3UipArNVjgDsalT5ZoK9F/7U6A7q6U6w3Xhe5Op+wOs4+xd99Q9d0dTvDaWVwceVXK53Obrl&#10;pMTlMjQpSSoV2I0ryU7yWaBVIsSPYE5D2+9tN5unu7KWL/FWHejLxeM41AV+E8PT5dDbna+s7raL&#10;VbW8jk/xgHsdW4I/GhNOI4+vSb6C3N0TLgvjnid57Mp6GXZ3bW/M78qM1lsJtySu3d03tah2Bei2&#10;JVZCqfMPu3Yexoct9lFjZMZl4srljUxferGq00tdRb0dz47fH/5d91fy0+wdqfD1uzM3k8v82+v8&#10;VR7Z2x2DRbGGO6mi+PW7+wc1jM3la3e2DwH8Fk3P3BiGr4ame01YtM0pkaFBT+691sd/ygugPlV8&#10;XvizL0l8pKLb1JW7b3tm8v1xHhd3QbsrcftLdTJm8rgc1PRJNjoKih3hUZCrjaCpqEkTIFfT47t7&#10;r3Vq/v3Xuve/de697917r3v3Xuve/de697917r3v3Xuve/de697917r3v3Xuve/de697917qpnsb&#10;Ldf9vdk/OXIb8/ljbE7k3z8StsdfP1PvLffXe2t17h+Ukmd2rufc0W1tibg3P0zlKzDJtLKYpKDT&#10;Q1W4VSeuDeOFrRye691Vr2P/ADKemNhbf+ZPXv8AoO6HzfWncUnbXcO39lDHdq4ObvjtSn7R2htX&#10;sui7DlyFX+1nosVt3O1uQqoqTF01acLCIBodVl917peZP5JdTfJjrX+XBF238Ous907S3Vun4y7E&#10;2Ht3Gb533tan6Kp+6e5e6ejnzW2ajE5Omkz1DtfF9A4H7THzxq7S1El50jS4917oGfg3vb4lfIbu&#10;jtj+XftL4Vt0b1Z2OmVxG89+YLvLs3duU3BWfFLtfI9o7OxGIk36mdSHwZ7PLX16w1EcxjyAgnWW&#10;COlZfde6Kf8ANX4e9C9AfMLG/H3qfqDtTsinol6Q6o2dt2XtnHUYn/2YSj7ezWUpIBH19Jn6rKGr&#10;oK4wPPkpVAqWA8axwqPde6FHuboH+Tvt/sOs6Z2L3H8oOqe3dj97YLriDIVm2V7G2dQ9gbT7K7C2&#10;m9LkqaakxGeyeJqd04/LM1ZDlIpkQwypdLQn3Xugp6k/lW7x3z8pN5dBdUd89K70yXRe/OpN1dhR&#10;bhoe1evMlJQdIZLK9dbxx+LgXr3cuLqc1JX5KGW0FZUUwStp5GqQJFZ/de67zP8AJJ+cUOdrds7U&#10;TpLdO5OusckmZwm1+4sBV5SGsr+q8FtDYe63w+6KDAZDC0+b3DtbJVuInyNPQ1EMccjwhZIzb3Xu&#10;lfhf5Rnz+qs5tLGw9KUGHj232d8UstuPc1bvrr2Bf4f1V1TtrZeYyOIqxu9Zstitt5Wqy8rpBDLU&#10;TeIGnRjIok917oinRnxY796W+ae1+t891n2pJi9kfInrzD0W4avrTeGDxO5Mdgvkp1nQSbuxy1mN&#10;dGw2ax+2BWxus00Qp4tQkZUL+/de6XPeFZTbj7W/mjboZpKqd/nniqXGVk6yxTx4Wr3d8svBSmB/&#10;GYx9riKRdLrrQQgceq8fe4//ACR9v/57V/6tTdDv29/5LF5/zyt/1ci6DfoDJy4jO9rVUEccjy/F&#10;f5f4xkl1aRDm/jB21hqiQaGUiSKCvZk/GtRcEXHsCcof8rRtH+mk/wCrE3Q15t/5V7dvsT/q9H0V&#10;Pe1JBV1va2UjgNBSz7Q3Fm8ZSgUzuYJvk1TYqOnrRFIz08kEUjr67v8AtLYaGVvc+dQf0YXtvP1V&#10;P/sy1CaTAZGj2tvz5JbdxmXnpchRZ2bEy909dY6COHRWvQxiCt7dr6sK8MkjI7xs/oiZCptl2190&#10;i3lrcnckFA+t8dpT4NWj4WIyvnXjQ9GS7vuCbdJtK3A/d7GpXSn8Qb4tOsdwBw3y4VHW5N/KB7nr&#10;e0vjj2Ps/MVoq810J8me9eon1yh6hcDT7wqN57XCgqkn8NoMVu8Y6kJRR4sfoA9B9mvRb1a17917&#10;r3v3Xuve/de697917r3v3Xuve/de697917r3v3Xuve/de697917r3v3Xuve/de6//9Lf49+691rV&#10;fzC/+ytezf8AqF2L/wC+/wBr++Y/3jf+nvcz/wCktf8AtEg6Jrv/AHIk/L/AOiV+4P6T9e9+6917&#10;37r3Rl/j71bsXunEdidc732dBvCLJ5DpqupaRup4e2JUgh7i2jhclSz0KRtltsbbysO4I4MzmqS5&#10;wuLM2QkV0o7e8t/uj3gTmbmzb81lsI5OGP0pQvH/AJu8PPPp0usT3yD5dWH9QfK/unaOD3junvDv&#10;/wCNHbjvhPjps7aO1ulN67I31UYPsbtfsbYfW+T3vuqn2pRbXzn+j6HO91bblqp4vIY8P46qlp2n&#10;q4qebPHoz6Kp/Nywu3tzbm6Q6u6f2xj90VE/yE3NTfITZMGBpKSqz2arNqbK+RmNoq3fW8cVVY6g&#10;iztDjY0kFM9TRTU+YmoynlvT+zTb983raSrbVvF1bODUeFLJHn17GHRLunLnL2+Ky71sNleKRQie&#10;CKUEcKHxFbFMU6qc3B8aOlajIVUcmxcZQ1dFXyCGtwE+S27LDUUkpSOqplw1bRxwujxhlFiA3Nif&#10;fPDYvvq/ej5Ska1s/d6/uoUJUrex219rAJqGa8hnkz5kOGpjVQDqG9z9h/aXdGZ5eTLeGWtQ0DS2&#10;5U+RAgkjUU4gUIrmnSqxO3+09o0MmL6++T/yW2dhailagq9qw9rZvO7IyONeGaGXHZTZ2eNdhcpQ&#10;SxzujwVCSQPHLIjIVcj3Ke2/3hvuO4WPnL2x5M3mPOqR7GS3uTUitJoZwi4xiGtdJqaEErHsjHtu&#10;luVvcnmjbSKUjS9MsGOFYpFOqhzQtShIpnAm7c6s+XvzK7t6iwO6+/uv+2N1dc4nfi9R1HefWdPF&#10;g9nHLbfWsz800PXxoIM3kZf7u0k9FV5GhrpcfWUVNLT+J4Vf3M3Iv3o/Zf3o3RuQuYvY2+2WfcLW&#10;4ja42/dmmx4LFisVxbxrGdGrTlwGCk1BOlTDyp77bcfD2n3cs9wjphL7b40oM1rLbkyN9p9fKmUv&#10;8o/j12bsiCo2H3RtD4kbn7OlyPXnXe+Mt0R8iO28XuLdh2ptjd3ZW1Njdr7BlxGRj25Wbp6oSuNH&#10;V5Siwi1VJDSz0s33UNIyzMu3fdp9reRUJ5u5ltOWtsioBc29vcT0eTtWtuERiXfSoCjFKnBYqU3X&#10;7xu2QmG75T5YvGUf2kF1cxKc/wAMwLV4eg+Q4BNZztfeX3GSyWZ+NOUhXLSVtTHN1f3Vhq0bYlqB&#10;WzIybX3PsSlr80lPVSwiOKDK0xWGOxkLnWMS15O+47zfzV/WXavvDbztfML7l9W6bntsn00zmbxn&#10;XXDbhYVZzSrymiggLnUEDc7+9G2S/Ubv7R295ak1Jstwj1pxJ/TlTVJX0WlPXy6p7zmwPkL0nHha&#10;yn2t27tbb+WoNx47bWbz+1N5dfJuvbmfhoTlqamahq/4bkscmSpBODSZOrQzxxSMQY0Vc4Lb2uuN&#10;5s7XdOUOdOXt52iddUctrfwkMvCp1lAKHBAZqHBzjoxj+8PyxZhU5q5V5h2a4Plc2EpVj/wt4vE1&#10;j56V6sx/l8d/4ToD5ebE7/7+ye98xs/a+0sH1/svbHWmwu2N34XrvauU67zmEw9Bj67sSqx+5INm&#10;9WR7lrcdV0cYzVXPUztPQvXxg1Mi4ex3uAyqy2dmVIqCLy2oR/zl6d/4JL2s/wCU+/8A+yC8/wCt&#10;PRvvkR8v9u96dN/zKds5DqPsLa3+ljs3YXcPx77Dx3TvZeLyOex3UWJ2gx3L2PuHNTV+G2/DDtHr&#10;eCCgdIqXxwVU4kWP9oxyB7Ye2/MvKXPGx7tuF5thsw7xSot3E7ssyNDp0A1Yh3U0HmPPgYv95Pdv&#10;lDnn235k2PbLDeFvyiTwyPYzxxq1vIk+syMtFUpGw1GmG8uI2sunN/U/a3UfVnaFKkaUvZPXGx9/&#10;UyROHiSDeO2cXuGFInFw8ax5IBSOCPeOm97c+z71vG0PUta3UsJ+2KRkP/HessOXN2Tf+Xth32Og&#10;jvbKCcU4UmiWQU/3roSvZZ0c9e9+691737r3Xvfuvde9+691737r3Xvfuvde9+691737r3Xvfuvd&#10;JPfv/Hi70/8ADT3F/wC6is9k/MX/ACr++/8APHN/1bbqknwN9nWoF7439EPV5H8p+uaTrntbG+Sc&#10;pSb3xNasRYmnRshghA8kUeshZpRjQJDpF1VOTbjO/wC6ROW5a5uttTaUvo2p5d8VKgep0CuOAXjT&#10;BnYfBJ9vQm/zHsZDP1303lvE71WN782dRpKrOUgosnh9xvVeSMHQfLU46mAYglTwP1G4n+8rapJy&#10;5yXeaSZ4uYLdQfIK8cxao4ZZEz5cPPq94KxofRh1r4fzzev9o9fPvPaWyMBi9u4DE5fa+6IaWko4&#10;5qx8pv7cu4N87sebN1ZnzU1Pld677yeSMElQ9PDPVOsMcaaVU2g5x3t/vB3PJ1zuAOwptReKErGN&#10;MrJE7MHCCRyQG7WcgAkgCnWxI31fhlu3T1RPsXsypwOztm7ByTouCk3VQ9l09bXVb0E8WXm33sTb&#10;ldT0VZVtUY6HGw4DrSFjP4Q0bpIHZo4lT3PKFSZFX8Jz9pAb/LXpV0OXx93vV4XtDqDsemlaKTrP&#10;fPxZ3JhZJZEyFJVz4zd3Q+BqZo6R5ICZMXlumZYJISP3F9PCxKzIN1MyWzXEC/rRB3HoCIpAK/Kp&#10;A60a0x0d7A/ArL/Oj+YZ86/jPiN/4fqT+43cHdPZGJz2U29Wb0OUwm2e9N20S4elhgzGDmpHSl7w&#10;oZKlmmk9cSXBZrqZdb6M3uTFz4TcWfwtTI81TiMzlMXUTSOZXlnx9dPSSyvI0kpd3kiJJLMSTe5+&#10;vvjhzBGsW+75CsehVvJgF/hAkYUxjHDHRA/xt9p6c9z96dd9zUOzsDsaTOy5Pobbdb0jvubLYxMd&#10;Q1G69t703hnKmfbzrVVMmQwzQ7lVUnlWCV2Q3iUaS0q+8XLN7y5t/tdFeMjP+4FTUhJUkXE81BUA&#10;4W5QE0oTWnCpeuEMYhDfw/5T/n6oD+QW4YoO6ux6eV2jkp9z9hxNopo3XTndn4zb9GodmaR2lkoy&#10;r34iB1ryTboF7ZHX7ccgk/8ARmsx+y3jH+To1h/sov8ASj/B0bz4Ax786a2n2n35sreGY2bvI7dq&#10;8JtTK7U3JWUddRUNHha3PZmHPY+kf+HVUORqJ8RPTxVImZVgfUiJJaSJfeP3C3Haue/bTkXaLqe3&#10;e63C1nuXQlNcElz4CRB0cMVYrN4yMtCPDoxyAnuJSssMa1BJBP2Vp1a18Q/nx8tvlRtrrrZfzA6w&#10;+Ofyl+P/AGJuzAUufzG6sRTbU7M2Vjp93x9VV+9MXR7bwi7UO4tsVtVNlKL7PH0mXLSt9tXUvkia&#10;nGm9e8HK3L3ONxyhuUl4m4I0JYmFWi0ziFY/DdJA9Ncq6i6OQ2sDtC9OtcIsnhmtcfz6d9rfH7+U&#10;zm+5+8qPc/VPcvSuQ6A+QnenT39ysZvqq7J2b2BoxbbUyW+avE7t21ncnhMdlqWvhqsdQfeukclL&#10;GXeaISRub88+6vKHt3c7fa8y3E6S3KM6aImkBCkA1IwDUjHW5J44iofz6PRtD5Dfy9P5WOxt3ZjA&#10;dtd4bjw0e6du9C7n6YFTtrdGSwe/umX310k/ZlRsShx+y6Tbub7Fo+hKxa3MtNBR52DD09RBTJI7&#10;+SR+nurnOn+09qd49XbB7g2LJkJdm9k7WxO8NsS5SiOOyE2EzlKlbj5qygaSVqOeWmkVjGzFkvY2&#10;Nx7917oSPfuvde9+691737r3Xvfuvde9+691737r3Xvfuvde9+691737r3Xvfuvde9+691737r3W&#10;oz8gN67n3H/M9+VfW+9O+Oz+uunqfrn5B1mfyWEzG6s9RbC27gPidufc2Q3Pgtj0OYpYK/I7bGPe&#10;vpaemEczVUSmMiQg+4jtZ7hvcNYnmcxePKKVNKCGQjHDBAp6UHUpXcEK8h+IsKiTwYs0FcypXPHN&#10;TX7eqxt+b2+Le4und09ZZuqq853Lh94/JfdHUPe+0jnaDaFLQblzePr8x1R21trc/WtJvSsx2N2h&#10;uDO52CvwzSCLMzU1PepiMvjlzqLehd+P3cO6/jH298OsH2V13SfLrrbsLqXYWP6p6i2jlc3VZjaG&#10;+Nl9/wC658BvHbeB/uzT5io35tne8e42xlDIgSoiz0k4cq0an3XuipUHavZXx83BJ8qOrdlZH4zH&#10;u/sb5B7h+L29KWrfdm0djbdm3Ns7G7x2ntbMnbeXxHYWO29t+vqNsT1ox7NBVRgtFBIW8XuvdHP+&#10;R/TXyU7k2bt3trevZGW+Ru6vkX8fPjJ2ft/d1BsHEbDxVVu6v2T8nesV6bxORhpsVjt67t20mRNf&#10;U+OGiybx1/kmpFgpvM3uvdVj5uH+5ldQ1dP5hW7B+O/QnYMFMJkxLrls/vHqve1DLDAyGeKZ8dv8&#10;uk0OqaVZ2qwRHI6D3Xurn/kP8ie0/hz/ADPPkjvnpDN0VLmd71/ySmrKLIYih3FFuuiyXxG6V7k6&#10;9gmgqsdPFJjl7AXG1+PGPkgrqhIjTTSNBO6Te690cfpP5z94bf3L8zflpkuudr1WZy/ZXwh6Dy1P&#10;kaDcuI23lcDgfkH8nuhc3k8JUJUn/f409AKGrqY1kkpqSqqyWgERjhPuvdOtP8+cng+jaD4wZDsL&#10;uWp+SuC7R+Qu7X7Ik3FuCrpszsHZnyz7o2LT7dyG+ZtwLulcjiMfS0VLFiJVkhgw8FJaVUMUSwZ9&#10;4bc972f25m3PYdxuLW6hvbcs8MjxNoLFCpaNlYqzMoK1ofPh0mumZYtSsQajqov5I/zH/kr8nu7N&#10;wVWI7C7J6o2zvGix+PwPVWz99bortrbardO9vjzNWYaKCfbU9Rkc5ufN0Gc0eGJY6lS2ozU0LvOC&#10;srqrrkEVH2HpT1Zd/LI2Nuj5M7rwGZ7f766r7w2Juzrj4+7h7Z6L7a2nmt979bbeB6V7t6r24aff&#10;HY/XVVjl3Ll+5KX+O68BuE160tFUrUyBZvDOxe2Vnfw+BfWqSxVqAwBoaEVFeDUJAIoRU5z0otL2&#10;8sZfGs7h4paUJUkVFQaH1FQCQag0GOjgb6+CHxY2R1F83e7t9fGra+Nk6MoPkfPtHbHV/aWf2rHv&#10;zprCdGR5ykwG7Zdv7u3hBs/Pbmp8pkIZJGoKLI00EsE70ZiMYmJrblbZLO+ttws7Ux3MRJFHcg6l&#10;ZDVWYjgx4AGvRtccy7xeWVxYXdyJLeQCtVUEaWDChUA8VHGop0Cvevwd/lb9cbJ6zrsZ1nuHdU/f&#10;fZnxy6J3xSYXv7cibs6s2t8k96Rdj7a3tuPH5X+8dXQ08mewq1aJU0lBUZGlM0cM6IGQiPoh6qI7&#10;072+MUe++49t9TfBjZtBlKbNdp7m31urujtPtvtOWv3Fntlzd7GGi2Psvee0eucLTy7j6pNDURMK&#10;4Q0lBE2o6qlU917rbB/lxZjqvfXSW5+1OvOq+teq89vPuXujD9j0PWWEGFxef3D172xvbZ+I3FlE&#10;apq6irzeb2tQ0ddUyyyOxnrH0nx6APde6sD9+691737r3Xvfuvde9+691737r3Xvfuvde9+69173&#10;7r3Xvfuvde9+691737r3Xvfuvdf/09/j37r3WtV/ML/7K17N/wCoXYv/AL7/AGv75j/eN/6e9zP/&#10;AKS1/wC0SDomu/8AciT8v8A6JX7g/pP1737r3XvfuvdDj0pgew93Q9mbQ6rym88LvnPbX6+kxNf1&#10;/P4d2xUe2Pkf0XvTciYtDlMQk8VXtLbeQp6xWnCDHzTl450DU8uTH3VbkRe5O4RH/RtpmUZpkTW7&#10;8PM0Q49CT5dK7FqTNj8J/wAnR2dn9TfJzqbvPLbU6y2J131lgFl3btbZ/Y9LN03uDuHtHAS9wGtx&#10;VDiNu7m3thtpZJev+mertu1OWhio8ZkKWirzUzR1uWU6OiHRt0Yj+YX1RQ4LYG6O18tvjObf67q9&#10;4bj3h3RmKOLa2Q3T1xsFfj3PsjPZ/p3H7ioaj+IbpqJOv8OGx3+UiT7ieoihVknM3uvdUk7o8H95&#10;txfbIY6b+O5f7aNg4ZIP4hU+JCGJYFIyByb++NW8xiLeN2iVaKtzKAPSjsKfl0Hj8Tfb0x+yzr3R&#10;qvg/mWwXyp6crV8Z+5z2RwpEglKadw7bzeBYgREMJAMldL+kSAFri/uWvYq9Nh7sclzrTuuHjzWn&#10;60MsXl59+PKtK46ftiRPH9vRtf5j3Yufq8/vPrWLYG2toYDDbs6yzddvjD722HmdydvT5nYW4DjJ&#10;d37LwgXf2yINiy4uroKFs6Pt8xGRNQs60zrDk597S7vYuVOWbOKaljNfsZF/iZIj4dfOg1OaVoTQ&#10;kEhaLL4kIg8q9VQe8Ceizo7md2btCm/l+7J3ZtrFzY/PVvySzlV2BOMnka+DNbir9kzbfhzYpslU&#10;1EOGMGzdlbeoRS0AgpHaB6hozUTzSNkdzJON3+7fyJdZM23bzLbNmo0uLmUE1FRRTEoAJFKn5BW5&#10;DWcR8w1P8PQ79r9t/JTBdbfDzIdKbu3HtfE9gdN7d61yMUW3F3Jt7c+8sVvvrvr+n2nR5zK5jA4n&#10;r7sbdGC3NkMlja4feZau/gklPj6eRI6ypps1/aa/O5e2nI90x7xtsEZ4mphQQk5pklKn5nBIz0Yw&#10;HVDGfkOq6f5Z8fd+890YnrDvbvHfnaO1vkXu75xdBy43fW6c/uqXbub6f6gxVHWUtE+bzWZgiw27&#10;sb2jla2ohokgiWow0Bcy3i0SltV/JtW57ZukP9rbTxyr9sbhx/MdId62yLetm3bZ5/7C7tpYW/0s&#10;qMh/k3V3/wDKG3lXbu/l99C0eZVqfcnXtHu7qfcePd43nxWQ633vuLa1Hj6gRu4SeLAUNE5U/QOL&#10;XFiZD96bGOy9yeY3gza3LR3CN5MJ4kkJHy1lh+XUUfd63KXcPaPlOO5Gm9s1ltJFxVGtp5Igpp5+&#10;GqH8+rLfcW9TV1737r3Xvfuvde9+691737r3Xvfuvde9+691737r3Xvfuvde9+690k9+/wDHi70/&#10;8NPcX/uorPZPzF/yr++/88c3/VtuqSfA32dagXvjf0Q9XS/ylqwPiO86DyktT5Lr6rMNmKxitpd4&#10;wiUEjTeb7CxAJI0C9ri+bv3Q59Vnz5Bq+GW0anpqW5Ffz0fy6MbD/RR5Y/y9OX8wbYHYG3tu9qdo&#10;5LtHK5jZW6d1/HmLrrrhlrIqHrTObExfatJu/OYyeTITUhqN+Tbox80xgp6d1bFR62kupQf/AHod&#10;a+21vcRyFZod0t3UjiCFlANfKlaj5jpy+/sB/ph1SH/Nvky26+rVzWSq6/MZyp6E+Mm5MlkKuoeq&#10;rsjXT7e2NV5fI5CpnLzVM0q1M88rs2t3uxJ5BiLk3cru49+fbW7vbhpbq65dtDJI5LO7vs5kZixN&#10;S7OKkmtamuTXpmMk3UJPEoP+O9a9gxc02P2RU11JK+NHWe9JYJ5aXy0iVC5PtufGqJPEYlmkyOJm&#10;aIsdYeB2U/t+nN+31eNfalIHiimOI8OPh65qKjzFPLoxHn0Yfc9Q+3cLuOkwlPSuaTcEL1CieBMh&#10;Guz+xflJuyj1Lj9NNSzI216Uy+JyggVdAIkUrW+NLZl1U1sicK4d1Q/ybrfV+PVfZmc6I/nGfNje&#10;HVXXVd3juTcWy+085tfrfZtTTYXJdi02+ovib2TBHgcrPS5DH08ox80+UeraNlq4aeRvrMvtRG6y&#10;xxyxsGjYAgjIIOQQfQjr3QL9qd7bNwndm5tqdy7EzvTG4O0Eze8to48Cu3Xkdndn5nfWDpV6L3bS&#10;42GCihx2Oot0VMVVmxEDBkKCFBG0UzgYIr7KWHPCe8F9t914HMVjzHeLApJ8EwoTII2wSC4egcVK&#10;FBxUnos+mEv1Hk4c09OinfGqdV378psfFF9rSw987pydFQy2Ssho8tk8q1HJNE0jzCmqKKkiMLm6&#10;SAMVZuSCn7wB+o5P9jdxNdU2y5J8/wBCybgOB7zX7fl1W6zHbH+j/kHRAO/MLjJ/kB2JTSQ0uip7&#10;Q2BSyLU/cIjwZzDVlRlRLkAX+zpZ6izSL9SLFBaMj3mL7Su8ntnyKztVv3ZAPyVAo/YAB0YQf2MX&#10;+lHRqfiNk0rvjV23AqFDS5LdGoGNCfT1htTHavuRZ5FdsUzCM8RA8fqPuAPfazVPeX2bvwo1S3Nt&#10;HXzpFfIw/IeMafaektyP8Ytz8x/h6Wfx/wC7s70J8LqHs7aW2tp7nzG1ZJopMTvuLcc+Bnkqu7KK&#10;SKpji2luPauXaWnNRT6R97GhKyalYWBXcw8r7RzJ94+bat6hd7SfZYpgFYqQ8LoyGozSsWQONePH&#10;rboGu9LcCvRz+xFem+afzaoRFEi5Pf3VXas5oY6EYppu8eodv78SegqKapqqidK8mWW0jtoTQS3l&#10;eUew99763o/IN0FyReIT9n0pUfzbql//AKEft/ydIH+Yl211lu/YneGV2Vhd37wwvZW1d8021uzq&#10;yo2Xsfb+2+16b5adI9ifKrYuT2hVbYw3YO5avbuX/upHiZKmvq4hBl5ZaSPS1Q3vMfap5rna9tuZ&#10;2UzSQRsxWlCzICSKYpU4pinRgMgE8adbgnxqztBuboHqHO4nYOY6vxWQ2Ht+TF7EzuN2th8lgcbH&#10;RRwUCPi9l5rcG2KGlr6SJKumjpauRVpp49axya4kXdb6HD37r3Xvfuvde9+691737r3Xvfuvde9+&#10;691737r3Xvfuvde9+691737r3Xvfuvde9+691pe/Lrce3NqfzDP5ieW3Rl8ZhMfN8cvlHtyjr8rU&#10;Q0tPJuPevxTyey9qYiCaYqpye4tz7hpMbSRg656qrjiW7OAYjsv+niN/zVm/6tP1Kt9/yoEP/NKP&#10;/q6nVH1VC9RgMpJBU06TYfd/ySyEtPKGkaSmyG1et8G4VI3VondK92R29JaEjm1vcudRV0eHoXqX&#10;ctR8jPghuPr3sPHbF7B7capq4tyVGxMPu/JbP3PhfmZvzqrCz1kG4pmiOUx+Cx+NaCsgEVTSUMEd&#10;NH6b+/de6uW/ldb73tsDav8AKl6Mh37WbTr6juP5+bf7v6WGeFDnK2nw20+5cttU722aJhWR4/b+&#10;9dk1ppnqolRMhA4jJdJNPuvdV3/Kv5XT9l/ODb3cOc6S3x0tuLrjdfTmb7d2HuXufD9wbmjqMF2t&#10;sCkpKfZW15qyipNhwT7P3RWQGho4aWlnqci00jpJM7t7r3RNPkJ2DD3RtPo/KYXG1eMxU/wm2v1B&#10;iY5tp7PxWWq4/i1sTrer3tV5LLYiaoqcxj67sjrDcdXQ1dbNJlhiZqaNhDHItHT+691bzs+q2vmf&#10;5vPxQ7Y37W0tFsw9R9W96ZvN5fKeHBY6p3B/LpymVo9w5vI+WCmoshiqv4/QVRZHNNPBAhbVZ19+&#10;690ZL+YD2R1JsD4MfITqHbO/dndl1PamSw38wjqXcS7h27teq3jtvuz50/6U6/a+0tqVmZyW4Mu2&#10;y9nSVXlyqJatplkkFJA8csMfuvdVpfIJDtr5/bqo/wDcojZH5HfOjZr66aJqNhW7ww3f8VPJVGKF&#10;JG8XZCz6oWlaOGSkidVfyu0IfeKQSe0HNTUyjWp/7PIF/wCfuk93/uPJ+X+EdVuUFemE7z7PrMpF&#10;PT4jbG+KrBK+QylE9RVtgPlz13ufJwyULPRM0kFFm1MkKsiO6vMJAqyLHKvLd0L7l3Yb4GomsoH/&#10;AN7iVv8AL08hqqn1HVvX8tTOfHzbfxb3r3pluuN77z+Tnwm6mpe/6XHbp35NtfYeXpth9mfJXF7O&#10;p8NT4qjq9xR5HAYbdOVoq+Osp6rHBpaJFVGUlDrq3UWk+a22t8bm+f3anY70XUW0/kN8c/nRshMJ&#10;R1G4tz0NJvfMbO+G3x62PlWp6XBncGYqN0bv2lKY45KeOmxC5aovLFBDUye/de6Gf5P0218b0lub&#10;ueg3PlK3dec+FX8o/wCUe48DRbcyOOxooNj9vU/XuN3xR7lwObSsqsk2Hy+RSSlkxKy4+kpxNFUe&#10;pY4/de61/IqDLbWg3LtzI1dRkt4Z2pkw+TmyJlFW1RFS/InoRamtSpkSshjjyOYxkErqZ443mUzM&#10;Xup917raN/kT/IPeWQ2eOlIsNR5XZU24mz2Q3MtHm3ymI3Bkuguntz10NZWCuqsRTU+Y3O+UdQ8U&#10;PllZzHY3T3Hm48075Ze5PL/Kce1q/Lt5YSytPokLJNGXIQuD4QVlVaBhqJODwBaLsJVTT2Ecetkv&#10;3IfTvXvfuvde9+691737r3Xvfuvde9+691737r3Xvfuvde9+691737r3Xvfuvde9+691/9Tf49+6&#10;91rVfzC/+ytezf8AqF2L/wC+/wBr++Y/3jf+nvcz/wCktf8AtEg6Jrv/AHIk/L/AOiV+4P6T9e9+&#10;691737r3Q6fHPe29+vey03R1vkOvcXvnH7Q39Jtqu7Wpd41fXUORg2bmqlW3bT9f0ldvN8UIqdr/&#10;AMPhkqNemwIv7nL7uU3h+73LKf78jul/ZazN/wA+9KbP+3H5/wCDo3/ZHxf3dvT5Cdq5nG9N7S7G&#10;pK/sDvSjz2S3Zj6Ddm1ocvj9y/FzsTolc5Q0+3t61m3qulpu3N9OqPiqyTTSfeskapBIvTbo46ET&#10;+dz2nsbZfSvT2DyGDg3X2pD3Jjew+n9s5/am7c9sjI7w27s7e+1cNHuqSh2jnti5ejyOc3vSY7+A&#10;5ysoIMolczFvDBMy+691U9uGtnyOfzmQqvtPua/MZOtqPsDEaHz1VZPPJ9kYHkgNJ5HPjKMyaLWJ&#10;HPvj9zpbSWPOHNlnNTxotzukamRVZ3U0PpUY6IJBSWQeVT/h6afYY6r0NXxty0OD+QXSmTqZxTUt&#10;P2hshKqoaQRRw0tVuGgpKmaWQ8CCOCdjJf8AsA+xz7aXaWPuJyRdSyaYl3W11GtAFaZFYk+gBNfl&#10;Xq8J0zRGn4h1aZ/M56h6+wmxpe5cNtino+yN99idb7a3rumOsybVGZ2/s3Z3aCbYoamhmrpMVCmJ&#10;lzUwjeGnjlbzHWzC1sy/vY2scnIOx3fh1mj3eNQanCvb3GoUrTLImaVFMUBNTG+H6SH+l/kPVNuY&#10;2burb9JtuvzWByWOo94Y1cvtioqacrHnca0/2y1mNI1GpiNQNFxzq494H3uy7tt0O2T3u3SxQ3sf&#10;iQFhiVK6dSeorj7eisowCkrg8OjcbbbL1Xwc7n2hkKCqgn677v2DuuppaqhqY63FLuvGPtl/vElR&#10;WoITU0CqpdV/clK/WQe5g2w3UvsRzrs1xbur7bvtpcMrIwaPx0MB1V+AakAFQMsRxYdKVqbaVa8G&#10;B/b0aI9Ir8s/5VlN1zitoJvnsDZ9Tncz15hZ8rT4I/6Qtqb0z1dg5Mdka/N4fDpVTbazUtJH/Eai&#10;Kh8lQfLpQBxmN93a+W89peW1FfEga4ib7RcSstMnGh19M1xSnS+0zbp8q/4eqxf5J/RXYkm4f4xg&#10;esx/H/jR80ezcLv3sHeu/cZWbcweyM91O2wN1bF692NSbm3+mM7Kx+TqnqqzLYz7eky1DWxwTZrI&#10;R0UMCzd0p6uC/lqKNg9qfzHPjwVjp064+ZG4+zMHj1VlbFbM+QGBod27Wx8QLsTQRwYWZoSwLnUx&#10;LMLBZh90/wDdjtHtfzNkm62NIHb+KWzcxyH7auK/lgdQD7Kf7qd+95eT6ACy5kkuUX+GG/jWWJR/&#10;RAQ088nJ8rY/cPdT91737r3Xvfuvde9+691737r3Xvfuvde9+691737r3Xvfuvde9+690nt14+py&#10;+19x4qjCPWZPAZjH0qyMI0aprcdUU0Adm4RDLILk/Qey3draa82rc7SGhmlt5EWuBqZCoqfLJ60w&#10;qrD5dah+49u5zaOeyu2dy4urwuewdbPjsri6+F6ero6unfTJDNG4BAPDKwuroQykqQTx33LbL/Z7&#10;+82vdLV4NwgcpIjijKw4gg/tB4EUIqCOg+QUJVsEdWjfyrt243b+6e4cbl83isRQ5Tb+0q/TlKyi&#10;oRUVeIyOap4TDNVyRFjDDmJdSqbHWCRwLZVfdP3i227ducrW8voYbeW3t2/UZU1NG8gFCxHASNUA&#10;+YrwHS2xYBpFJotB02/zNMHi8/vPBbx2thMpS0tLR0FZuXsal3Rn90bM39NSwVW3sVsegwO09y5z&#10;CbHz2zlzv8QnrNx4rDY/Kw1CxUVZV18SwLOv3gbqy3L2e5qlsbyGZIpLUko6vQm7gXitaHu9QaVz&#10;TBV3RBgkp8v8PVQfzP3/AE3bfSG5srFhpsTHtvpLCdfyU0lalW9VU9SYuLZ0mZWVIaURQ5Wp2yat&#10;YCGaJJPGWcjUcdNhnFh7zezNw0tBJse0rwr/AGu3CEDz+ImlfKtcUr0kXFxbn+iv+CnVMm59rZKt&#10;2d8Z6XGZeekXcPR1dkchBpZ0Zsl8q++utI46ekV0iqp46XKs6mRkYJNMquurnoN0adTsZgNx5tao&#10;LiKnMVeW2lvvc4jpY4acUtL/AKHq3e7UuKpKcS1VcVzPdhlKFnf7eKFbH16Ut6AYKlqKskbE+QCy&#10;KxJ9AACSfIZ691cfge+3+MP81rpDv/dmKz2Qoexvj38ONt5nb00sVJWz1vc/xk6267qcq5eirTjT&#10;tuu2qtZVQCFaiqfHtCrqHX2xtIVdq21QQQLePIyD2DgfMdaHAfZ0Vz+ZRs/eXQm/9g7f7A3o/ZfZ&#10;fX+KrMZuTfdfl8xNlN77w2tmOjstktzV9bmZ6nOZKpztY887y1EslTJI8krsWQkw/wC108Z5597N&#10;uWgWPdoZdIAArNCwLetWMZrXzFeJPSeE/qXH+m/ydJzq+uWj+Vnb1Zgd1YjO7P3pvGkx+OrNu7jp&#10;M1Q5g020d7bgxsdZQYitlWnqsdQ4OrIqayCPxmCaOMgzHUEvdrlwWf3eLWz3bb0G77VZbfGpYI7x&#10;MsttbyaHWoFUqGZDRlwcdUnSlpRl7lA/yDquTsyqzg7Z7Urv4rNUVGA37nMlNJWVM9SKmTDbtkw2&#10;LZUmEyVDUK1irEsgCx04ZVIHpOQPLBgblvl57WFYrdrKBlRQAFDRqQABQClfIU6VJTQtOFOjL7A7&#10;1z/R/Ru4Nh7V2d10TvnrLM5beea3LhM7ltyf32i7cz3W7xYqsyGdkxGOyGJ2DlYT4cbTU0Lfsz1K&#10;zTRBjXeeV+X+YLjabzedriuLuwmEtu7V1RSAq2pSCPNFJBqCVFQaDrzIj6Sy1I4dLXZ6VWX/AJem&#10;/KC1PUyUlTUPj+IlNDS4rsbbW568u7DUJzS09WV+rsJVT9J9wDzA3033puRwGP8AjGxyA0Pom4HP&#10;y/TBp60PSZv9zI/9J/n6ucyfSm+e4fmLkKHqXbP94sv2R8GPhf3Q1DNkcBhapdv4jYrddPXSVuey&#10;OIoUeKeOkienWaeVyysp0xsEN/vEcg8yc+cvbDb8rbX9VuFvelmXxIY6RtEwLapnjB7ggoCTmtKC&#10;o3dwvKihFqQequO/96ZnbmJ78+J24OsNu12V2z2x8yt2Uebo81vep31sPLV29Ng7m3xhJP7l1Wc2&#10;3n9twbZ6swWUqjUY+eKCGiqJZ6ympPNPFNvLkV5bcvbDBuMPh7hHZQLKlVbTIsSh1qpKnSwIqpKm&#10;lQSOlCV0rXjTrda+A+R2lkvhv8dJNmdkp2zi6fqvadNX70G+J+wpqrc6Yqnl3XiqncdXU1Nck23t&#10;xTVNAMfP4psTHTrRNFD4BEhz1bo3vv3Xuve/de697917r3v3Xuve/de697917r3v3Xuve/de6979&#10;17r3v3Xuve/de697917rUI756syHaf8AMh/mQbAi2DLv3Mbi+MfyEfae0p9uLuCoym9I+gMJmOta&#10;rEYqopakS7gpt6xYusws8aeeHJJSzU7LMsTiL9vs7tOe7i4a0kFuZJaOVbTlGp3Upn7epJvru0fk&#10;i3tluozcBI6oGGoUcV7a1/l0TfqX4UbRk7h7g6I72nxHTNXjPjd3h2Tluwd69kU2a2x11vbeEHTa&#10;bYyO9/7u4Paq7Rfbj1M4rtu10tdU007SQzTStGD7lDqNulS/XXd/xj3N8N+/9+9K9rx9S9Q71qcl&#10;nd57d21W18mQ2pivnzhO5DmcVRxtBIKHeewM5CuLNRLBSZSOsCxzsplVfde6GTbPQXfO4PkH8Zfk&#10;H8c89QbK7B7n7h+cuzdj5jdtLBUZzrzPYHtL5KZ7bu/TsmsxOXhym06LB9qt/G3npMxTxwOp8CjT&#10;Ifde6JD8+Mz8cKL+YB3cvxipsdj+u6Om6027X4bZWzspsihwHZG0e2esqDsPGwY3MYjCztVjcG26&#10;mV66GFqeprJw0ckiHWfde6Ih1Xk67c+amMoiqKPEdcdn7TxkFczCpnzm5fjPvbbWKo6aSR3x0cf8&#10;Q2dGKOMCOeSacW1sfR7r3Vjvyi39nNqYD+X52HtnNVmBzmY+IHwowcWeFIaOWDG7Zpflf0pu/F00&#10;/jmw89DPteCKGrM4aoaGrRhpVn9+690NH8wf47bbw3wZ/ltd54WXsKbJVfRG/OuKvC7x3BDuobcw&#10;U/Wu8Oz8Jt1crTYTb8kTbOr5spS0yGFV+xhSNkAp/V7r3QM969obS7D+WmzN27OjrlwMnyY7cx1d&#10;DWRLRUOP3VL8bvi/sjctNGIzaSt/vttTKIlRq8eTSmjljXSzD3F/vTai79q+dodJIFkz4Ff7Nlkr&#10;+WipPkM9M3H9jJ9nRKu3sLR0/ZvZm240xsS5TNfIbP5GMU9dWSskHWGzOz8dIaqS9pZtwYZXRVJS&#10;lm8lwIivs19rphP7bchuvAbRaL/vECIf5r1aH+yi/wBKP8HQq9RfMGv+Ku5PkrRHrrbHaPWnee2O&#10;5PjhuXZe4MluHG09ftmXe9Tn6qrxm5sNWRZDDVsWN37Uxwy08kjo1pbLM0cyDvpzoy24PkR1D8m9&#10;ufLDrLb/AMSuveitwbA+PHam99t7u2Ju7etTldwps/dWzczWjcGCyc8O281LncClVlKquNOs004e&#10;rBaVg3v3Xujp75pYt8fGjZKSPiqw7j/4T6zwRPTY+Wever+NPbHW+6KWkeenkVPFjMdHWySeS4gn&#10;ppJOLsj+691SXmK9qftLtbelbHSxQybxzj7WpDTY9qdMdF8jOoez6Ookx9RNkIhHUYjfUztBN9vC&#10;kK6HkZlmjPuvdWbfEvuLvTqDHfBmn+Osu48P07VfN7svqP5FYrrjZ8BqN4YLYnbvW296Kq7I3Djs&#10;Ou5q+ji6x7nqKSm/iFWlPFRULI6CNGB917rd19+691737r3Xvfuvde9+691737r3Xvfuvde9+691&#10;737r3Xvfuvde9+691737r3Xvfuvdf//V3+PfuvdUA/zJeld/YXuLNdyPinrtgbzp9u08Obx6y1EW&#10;EyeH29icBLi8/aMfw+orJcf5qZzeKeN9KsZEkReev3meSeYLHnS+50a0MnL16sIEqVIieOGOIpLj&#10;sLFNSE9rg0B1KwBVexsJDL+A9Vqe8YekfXvfuvde9+6913Jvao62we+d+0239p7rm2r1f2xmF2vv&#10;zAUu6dk7iFL1nusthN27arXjpM/t3KRkw1lJIwWogdkJ59yf7MXsth7p8jzQtR2vlj/2sytC37Vc&#10;j59PW5/XjHz6Oz1D2JB2j8f/AJP/ACx2hu3eG6+/er6PuztmXqHfj0NZlt4DJ/EroTpmqizy9XZD&#10;r7cG4MNS1vStJkoshiqDAz0ktYceNUkZrKnqz0d9He7C3rlfmJ8aukaPbe2up8p3R1t2R8bu7+3+&#10;quxt35Kg2psmg6+3Rjdxbuq8luLGzR01dTY5KJ5ESQ19OY30VME/qjYNbXzfy1vW7btse17vFNu1&#10;ixE8Q1BoyGKGtQAaMKGhIr9o6osiMzKrdw49VG9wVNDXdqdh5HGJtdMfld353MUcex83HubZUdPl&#10;8hPk449m7jgxOBhz+00Wqtja1KGjWqohHIIIg2heXHujGsXuTz6q8Du92fzad2P8z0Szf2sv+mP+&#10;HoOfYD6b6EHqTG47M9q9a4fL5CpxOMyu/No42vytH4RVYylrc/QUs2Qg88M8Pkokl8o1Iw9P0P09&#10;iPk+2tr3mzlm0vLhobWbcLdHkWmpFaVFLioIqtdWQeHDq8YBkjB4VHW3R77C9H3VQH8y6mXF9ofF&#10;3dCzhXbMZ2mdJtK00C4LcOxcjFM8hZeJWy7BwSAFjBvyfeG/3noha81e1e6rJ3GaVTX4R4U1q4JP&#10;z8Q1+Q6L7z44D8z/AJOhQ391FnO4d8fPLrvby4rF5LfmH+MsuByeeavxuCrKnbCZCvytUa7G43I1&#10;NUKCqxRhlaGGfRU6YpdNzYZcycg73zbu3vzs9nZ/TjdItl+nmnWSO3ke3DSSFZVjfWUKgPoD6WKq&#10;9K9OPE8jXSjGrTSvDHTJ158BuxcT1/1FQ5XuvIdb9l9Id4ZLtDaGc6vnfP7Sz+2NzY/bu3977L3z&#10;hdw4Pa+Sy1PuXaMOXoIGgqaf+G1VbBXFqoQGjcdey/Iu+e3fKEvL2/XVrLdfWySqYGdkCOkYAJki&#10;ibVqVyRpIoRRvIO28TRR6GpWvl0UH4a0e7/i98i/mn03T7jGwOlutt9ZT5AVG1qXZi5n5Bdq4/dm&#10;/shRbdTY+1JOvc3uXtDZebweCpMBPkcdI9c+QyNJR4vxVDrIZc6f6HvpTd1Djv5snZuRx2L3Ntvb&#10;/wAvfhZ1x3FS43emzNx7E3TJurqDec/V8WK3HtbdeMxG48Hn6LaiyzmCrpomWlMeqxKAzFf/AO7b&#10;2O2G5yZdp3ya34/DHcx+PUD+EyUHrqr5Z6gHbP8AdH947ma0wsO+cuW91WnxTWcxttJP8Qiq3ppp&#10;mtB1cb7h3qfuve/de697917r3v3Xuve/de697917r3v3Xuve/de697917r3v3Xuve/de6Ib80fh5&#10;jPkFgH3dtKOkxXbW3aGUUFQUjgpd546BNa7ezU6prSsi0EY+qYlYnYxSftOHhgD3t9mbX3E2/wDf&#10;GzqkXN1tGdBoAtygz4Mh46h/oLnCklG7G1IlubcSjUv9oP59a5k8E9LPLS1MTwVNNLJBUQTI0csM&#10;8LmKWKWNgGSSKRSGBFwRb3zakjeOSSKVCsikggihBGCCPIg4I6KOlFhJctuaTbnWO3s1ts5HP7wp&#10;KvJYHdVXt7aOJxeFq6dMVDvRuwN07pwGMWop90tjcbFhoKevr6160SRRqkUrDK32Y5Xv+bfZ33S2&#10;Pa7dWv7u4hWMswUM8QSUKa4WlB3HB1f0eltuhlt50ByT0hvk/wBLbp6p2R211Ru+bb1Tuym2Pv8A&#10;qayHC5ePL4/HVm5oNxbhxuPrK2CJUjyONiycK1SKGEUykKzqAzB3ekl2f3l9qdqmkX6/botitZwj&#10;K4WWIQJMlVJBplT1Vu24t0/ENIPVJcfbGF3PtjqChmw9Thpfjx0fTbMlrY5afILuvI1HzG3b3LJl&#10;2ojSQfbw02B7b+wFPJK7SS40SeUJKIl6M9G3XNd4booKrrvGUOQy+FxD5vaOJ3RjqeXK0NFX09Ts&#10;LYPXlXQ56iklTH1pln2PnKN4XhMsbw1Kv6Wj9+691YZ/MJ3BvyPu74bdiduVeHpOyN8/Ej4x9756&#10;s2vQx/w+J9sVnd7YfKyUwp6mlQ0GIw+PeeFQ6mIEEFla3uvdGf8A5/u00yHf+WycqudGQxlXHIsK&#10;JOgh6HiyQihqpVf/ACSSfZqmZBYyabCzID7hXkysPvN7zR0/todokr/pLV0oPWvr646Tx/7kXP8A&#10;tf8AB1VN8Z8ltzD/ACAw6ZHc+3dnYzJ7k3NuHI7h3hufG7Xw1HDT4vvDZdP91lc7X0WJn+5n3NQw&#10;usHkm8bu6LZJyBj7l8u3XNnIfNHL9iitfXFqRGCaAyIRIgr5VZAKnAJzjq8yF4pFHEjoSOzvnP2T&#10;1N2Ru3a3XOxPiJNtyKLBx0Oei+Jvxt3Lktz4erwuIzdBkc5vGr69yGU3lW1pq1qZq+rqqmSrqGM5&#10;dmbUVnIdtf2fI/J9lutu8W5QbZbRyo2WV44URg2Tmq5yc9biqI4w3EAdFU7Bhqcls+Kso5o4Isn2&#10;18ksR60Xwjb+2KHqff0OMpaYpKaC2Tr5ZFaMq5abQzeMEexb050cX4e7Pod//E3uPas7Q001blO3&#10;K77mvzmN2tjZZcH1LtnP4mlqt0Z6pptvbcpnyOK0VFdXPHQ0cU3mqW8CvbFv3Cdtv+8b7T7kFoJb&#10;QwVznU10hHpgT/zzTB6RSml5C3yp/h/z9WefLnJfKDrTavwg+X3x17c250DW5T40Uvwby+SrpM7m&#10;8ruFumt5b/zVKGxFf1duCgpsfm6PZT5PzGjikpZ2NNHU1UJSebKTpb0Qj4k7SwXdPypfeXyq+Q/X&#10;VPg97bD+V+6u8+y5TkNqVNPgu8Pi1Fs2Pd2Olz3Xe3tmw7rgyHZmLq44ZUj8tbMipHPUaoT7r3W1&#10;1/KWQYH4I9b1uY2tszYVD99ul467b2ThbH7nocVmJNu/30zzTTsmF3BkqjDvBV0LMq0LUywKAiJ7&#10;917qy6hyFDlaKmyOLraTI4+thSoo6+gqIayjq4JBeOemqqd5IJ4XHIZWKkfn37r3Uz37r3Xvfuvd&#10;e9+691737r3Xvfuvde9+691737r3Xvfuvde9+691737r3XvfuvdVLfzN/gltzvvq3f8A2Psmg6v2&#10;HvXEberd/dqZ7HdC4jcfcffGN6opNt7x2d1unb239ybL7D2pS1FT11R0HmhmyUphFMsUSmkhB917&#10;rXy6Z6X3V8i/if8AP7GbW3t2LgN/0kvw7+SfYO0dt7Lz+Tp970na/QHbK0HWOPak7Mze7t07fiqd&#10;90+bnqcpFUzu+IhElNPK/wB1D7r3RYIPld84+xvj/t7sXf8A2F3lQ4bZON3Z15sPtvG7u7YwFJvy&#10;mzPX/wArd8ZSi3Lm6fccez917q2puDa1PDQTRQR5DH47H08OopEhHuvdPnxb+T3YnWn81LrDf3ZF&#10;Z8kvk/jett19zPtbrnZMOc7a7IH+k7qLeWJkxPXGyM9usQFaGfM0jVq09VT68fjTMUJiSEe690dn&#10;+fv8eOvKjeG0/kbsfsLrTbC5/GV2093dNYLa23cNvUdhfa727G3JuTe+T2qz1lXubcFRQQQ1MOcj&#10;EiVVFOy1TTFIJPde6pp6qwcuE7o6Y6/qMdkcbBn++estptDXUEuSjqMTW7431jMjT0tKwSkzJm2b&#10;2TjahLyLLLBkYJoj4amOQ+690N/yCan3X8FvhPuJKpJavB/GnuDbeXo6V5pvtavYfzZOMwMuQpZ3&#10;P2X+4DsstFVJdZHq3hUgBlX3Xujq9/bHy2C/lN7yyW5MfS4fHUf8zTuTL9Yy43a9VhlzXXmb6X3d&#10;15A+PU4nDnL0J7BqWoanJolVC09L4TOzqdPuvdVIZjcOa2jt/M71wMlDitxYHsnorf8AiZ6Olgy+&#10;Op8v2t07undmSeops1TZChnlo6zDRFYJkePySTKyyKo0oty26y3jb77atytxLt9zE0ciEkBkcFWU&#10;lSCKgkVBB9D1pgGBU8D0ve1cpQZTv7tXL0eSmZJ9h1ddhhBkMfh8Ucf2B8cajaeUrHq6iePHWlzu&#10;Uw9PO/kH3FN5mcizFQR7T2V7tvt/y/tW4QyJdWgmtyHUqxEFxLErUIB0uqB0PmjKQSDUtwArEqni&#10;MfsPRe8+lPkRj8PUulfXNQ7r7CyjrNOyHIbu6d2bur7k+GGDHQSnMYupfwxepGiMbroRLyJ070aH&#10;4pU8I+QG8tmtJ44d/wDwS77wIlratqWmjyNZ8C91bzxMlUIkRqmni3FhaYwxAEtII/1kWb3XujwR&#10;fOfr3bHxw+F+F2TDjO5N+bC+JHyT+MnfvU9TT7n2rt7E7f7+3z1vt/amPye+qjH02Dra3cO0Kmrn&#10;/wBxlXVfY1tBpqxAdca+691XNu2uo9173z74vb9DtXaOD66z0eOwOH3cd+YqkNT8TPs8XjqbdOHL&#10;UebXGVvUY8871MpNSCsqFqea/uvdCr2J8kMFB01L8Yn6b2PLleqd2bF7j2V2bga3JYjc1fnMXs/r&#10;HA57H7gw2DnGA3WZ9n4mreryNbHJkFWAzOY3jkHv3XuvoWdVb2Tsrq7rbsaOKGCLf+wtn72jhp/O&#10;IIk3Vt3HZ1I4PukiqRDGtfZfIqyaQNQBuPfuvdL/AN+691737r3Xvfuvde9+691737r3Xvfuvde9&#10;+691737r3Xvfuvde9+691737r3X/1t/j37r3TLuHb2D3Zg8ptrcuLo81gc1RzY/K4rIQrPR1tHOu&#10;mSKWNv8AYFWBDIwDKQwBCDcdust3srrbNztUnsJ0KSRuKqyniCP8B4g0IIIB60QGBBFQetZX5hdC&#10;Unx67krtpYeapqdq5jE0m69pyVkkctXBiMjU1tHJj6qVD+5LjMljp4VdgryRKjsAX98vfeX2/g9u&#10;udLjZrGRm2qeFZ7csQWEbsylGI4lHR1BNCVCsRnoluIhDJpHwnI6Lxtjb8+6c1DhaaqoqOaelylU&#10;k+RmanpAMXi63KSRyTRw1Do80VEyR2RtUjKpsDcAHYdrXet0h29pjGGSVtVK/wBnE8lKVHHRT5V6&#10;bVdRp0w+ybqvUrsTaOVz3TlRjdoY/Z++87vKk3ni939cUW99ubO7hj64xmxewDuTLbLfc0+YpWbc&#10;9TX0MMNau38vDiqbBZGonEKWf3nF92v2+5P3rleHm3c9lWXmG03V/Cm8SVSnhLC8fYsgjOlyT3Ia&#10;8DUY6MbOKMprZe8N/m6HP4zbT2bntvx9VZqjwG4O6u6/5PXzJ263dHWvau3uwdt1W1NxfJzsuooN&#10;n/a02TTYeY3vQrn1nymWqdx08dLk6GXHTNEiNLHmN0YdHW+Eey+wdgdzb/6u2VlsLtXfdB8cepKq&#10;hr+w9pjdWOp0o8d03XZOHO7d2T2FioFyeRwWbnp42o8/V0+Orp0nLZGKnaCpxV9u4m277x/uxt0i&#10;0MtoZ6YOHktJAaj1E4NOOc5B6RRYvJl+Vf8AB/n6IX31i+xcZ2vvWLtdtvVfYhzIj3zldnUldR7L&#10;ye9BjMZVbmrNqQZFnroMLU19b56eGoY1MVPPGJgHJ94ne8UEsfudzqzwlUbcZaHyPwtgjFaMrEcR&#10;qFQCekNx/byfb0EHuMumepeOrp8VkKDJ0pC1OOrKWtp2P0WeknSohJ/wEkY9qLaeS1uLe6iFJY3V&#10;h9qkEfzHXgaGo62i+v8AvPCbo7l3B1od64fO5TNdebd7a2ns3DbXy0OU2DsiXG7RosgnYW7Er8hg&#10;Js1ufO7qiq8RTFKColoEnMUdQtLPMvZTbryLctvsdxgr4FxCki146XUMK/kehADUAjgeiQfzXA1N&#10;hOjMshUvj9ybuCQspKyNJSbbqVLMHUhVNDYgDnV9RbnEr721Y7HkO6XjHc3GPWqwt/z5/PpDf/DG&#10;fmf8nQbdDZvtzp7+Yr8rM1u/oigwnSPbXZXWOycZ3/Bktvbc2lHQbood65DY9dUZKrw1Zmt9b13Z&#10;29uvA7TXDx5aER1G46Spp6ONI5pKzL5WV0R0YFCKgjIIPAg+nS/o7vzs647J7U6/6x2n1V8gt2/H&#10;DdtX3LjFpd37Qk3fHV7hFf112XgqbaWRfaUU6DFnLZemy5/ii/wn7nEQ+UiXwkX690Sb+XzV9r9s&#10;/Pr+YT3P27trbudj2BuaL4w9bdm0Wy6TELiMV1V2V2jPkth7by1XQRZqJ6jbWfwFfndE9TDXVbUx&#10;adxTxRQe690KnzSI66+fP8sjutGanoM1vnuP457pdImb+IjtjZFOmwqGWbWipHRbmpKicKblmNx+&#10;ghph5F/3Z+3PuxsJFZI7e2vY/wCj9PKfGNPnGQP+L6gH3K/3Te7PshzMMRS3V5t0uPi+qgHgAn+j&#10;IGann+RrbH7h7qfuve/de697917r3v3Xuve/de697917r3v3Xuve/de697917r3v3Xuve/de6979&#10;17rXI/mK9WYzrf5B1mVwiLDjOysLDvmSkSN0jo85V5DI47PxxMbxyLW19B961j6Xq2XSFC35r/eR&#10;5TtOWfcWa7sRptdzgF0VAoFlZ3SUDyOp08U+hkIoABUovECS1H4hXovXTHWGI7gqd24/cNJsl8d0&#10;b1/2X8o8M+S6zyO5N2ZLfPXews3sPaOKXe+To6rYWG2fjKrtSTNvjZr5mfOYnG1lIvho6p1kX2Eu&#10;rrbfaD3g3KxuJIr6G3uHjdWHY8dlI6Og4q4ah1HBotMqenbUkW9yR6H/AAdF83c02Wwu55K6Vq6o&#10;yWLzT1s1e7VUlZNWUlSaiSskmMj1D1DyEyM+ouSSb394sbBfy2/M2y7pLI7zx38MrNqOtmWVXJ1H&#10;OokV1HNc9IkajqT69a/WFSko+t9y1DY9HrstR5zGNWklJaeCi3T0rlKSWxR9aqJZ41Ho4qmNz+k9&#10;iuj/AKNHO2zMdUUOdyVBTZOh21vA7xTFUNRHipszHs3d3zG3NR4Nmrcfl8nTY7M1OBx1LUySxNJB&#10;TSKHGrxuvuvdG5/mV7rr99YD47b1y1BjKbG7A6d+QHxt2Y+3GykdDPtP4/8AyCzPS2zMk9dkqyon&#10;zGfyG08vSSZiS1NT1DTSSxU1OrpAvuvdBt8lc7uXdXSHYdfU5HN7uy2K+ZO/drUdXla6qy1RNgcr&#10;/powNJLV1VRKzwGilzNNT0iApCgdVChbD3EFkUt/fXf4Qc3HLNtKf+bd3NF/gI41P5dMDFy3zQf4&#10;T1W7Vbbp8XhMlWTO8r1G3cbNRJULSStT1FQOtc1K9O4l80GqDdUyghAfH6bsWl0y/wBP9HJ2F/L4&#10;+RvyH6o7K736+rerdx4PpDYjZHtDblH2NQVe9Nm47r/a2VpYKHJ4iOCenky+XwOwpqqjpqeqmUxs&#10;kZaOQNGnuvdAHBTx0fU9LK8qMu2tzbnknkqqiGKb7nuvonH1dKtUHIlcT1OwpVoCq/uMJFYsxT37&#10;r3R8f5fE2Km6W7Dxe5cLW7m2tWbj33js3tjEVxw+Z3Lidxda4jDZzbuNzQx2cbF1+4Ma32dNULQ1&#10;TU00okEUpAT3i37zf4v7w+xt0JKM96I/y+ogH8/EI/Z0iuKie1I9f8o6PF8iOqNwYz43dOY/YPUn&#10;bvWvRuF7Oouypewfk3u/rXbMW5M52DsLvjeOQfbOYyG+9tY1MFhhvT7WmRcDT1WRooI6yWVXjmgi&#10;yk6W9EU6S2LtDbu6d04zvDd/W+2NlZP41b3wOQy02dxXaeOjzWI6j61pYaA7c6m3od1ZWpXdHTGe&#10;pR9hVU0sFRi5JPNGFR2917otvYPQfya7z7GzsfUnWXe3de0Kjce4v7oy7S6z7DzGGpcFS7w3Lt/B&#10;5B6Kliz9BgWzFBjP4jOz1GhHrJGeRvXI3uvdb3X8r/afaWw/gV8bdj90bRzexOx9m7Oyu1c3tTcQ&#10;VcxiaLb+8dy4nbC1aJU1YhWs2nSUNRFHr/bhlRdKEaF917o+3v3Xuve/de697917r3v3Xuve/de6&#10;97917r3v3Xuve/de697917r3v3Xuve/de697917qiPcvdvRP8sH5c/MjszujcWW3FuP5e5fo7eGy&#10;er+rcZiMtuLa3VPWux89sqg3XuDG53L7Tp8dSZHfc+Zxy+Coqo9FHTFQpldUI983222GCG6u4JXj&#10;d9A0BTQ0LZ1OnEA8K8OjfZtlud8nlt7WaJJETUdZYVFQMaVbgSONOPQY/wA5/YPV3W38vHpTbfTW&#10;xNv9bdeS9x7jz+D2jtrD0OBxmO/vL8SPlZnKpxjMbeip6uqqa5pZ9BYNKzHUfqTaCVZ4YZ1qEdQw&#10;rxoRUV+fRZLG0MskLU1IxU04VBpjqlb4J7N2PP8ANf4z7+oc9hds9qR/Pvt7alTh8tR7wrKXsDZW&#10;HGxcv56KuoBlcLhN2bdG8shDDHKlBS10c9OXfyU7/cPdN9BR/Mb25lof5mvyKwM1BS0mKqPkhtTN&#10;HItPRtT42hyNRgMjUyvQiaE1Ir67tWnqp/UH8kzX4Epj917ot+w94xYzJbDz6/xCKPr6bqfeTmvn&#10;wEQTN4DNfGHFvX4zMwbfpc5t3HzYKKCF0krayLXTJOAjMy+/de6EL5Nr1vvHsX5gbt6svtHA0m+s&#10;v13gOpZevdv7K2psPASb93N2fBhdg1GzN01uKeixVN1NkwI5MRj4pTWF9KysSvuvdWNfIn5r7E7/&#10;APixQdb4X439fbLXonvHZ2xti76pqo7krdvUvZ/Ye9k3Vu7AbW3TglpqDJ9iN1pkqh9FU1RjqmW8&#10;VTHLFHI3uvdU5ZfOU1VjZ6FJ5qiGXM/DKsqWo6eHH0EUW2Ojs/ga41dRLEktLW0dXlRAs+gxTO0k&#10;jMxMZb3XukBiKelfHbUwUv3scm++vqPCxEMGMsz991NRNJQhKSVIoYsfgZCfMVUTRu2s3WNvde6E&#10;nLYLd26qvsbcG3Npbp3HTPksRg6R9tYXMZ802Nx2zOzOs6c1oxmONPRJJWY+ABZtMyQypbWWYn3X&#10;urXP5SvVm1+w+2utv7y7Nx+W3JVfHPdWBod11z1dBnNu5zNZ35gde4V6fJtXUeMXL1tBhcTgaX+K&#10;R1UaU1PT0sSqEjVQLzLv+47VzZ7f7ZAUXatwuLqO4LLw0WzvAA/4C0wRB/GWCCpI6bZirxgfCSa/&#10;s6p4wGNjXZe3sks1AtXTbdqc9QySOhNJW4WH5JZGiM1KVkaor48ht6CSFipiQmJZBZ/Y66c6XOHw&#10;kGP3L1n1pTCOX73cGCxO6KiqkxFRDBik7n7n6uyyVbVWWTH66vHb1pl0KBGVcza441Mj+691b9sP&#10;5Ddq9GfBP4hbj6XzXws6+3fl8X3TJ3Z2x3VjOqKntaWeXe8+Q66kxm2qmkyvZW7aZNmbtnx6/wAK&#10;wOeEcWNEczQKywP7r3W118NO4aDvv4r9Edr4/cGD3VJufrrBQ5zcO2MXW4XbWU3jtuJtqb6n29iM&#10;lh9vZDG4Jd6YOvSkhnx9DLHTqganhIMa+690Zv37r3Xvfuvde9+691737r3Xvfuvde9+691737r3&#10;Xvfuvde9+691737r3Xvfuvdf/9ff49+691737r3VPn81/YPmw3VfZ1JQJqx+QzGx85khN+60eSgX&#10;O7Zo3pjLcwwPjsqwkROGl0u3qjHvDb72/L+uy5T5qigFY5JLWV65o48WBdNeAKTmoHFqMcqOi+/T&#10;EbgfL/N/l6pVkjjlUxyxpLG2nUkiq6GxDC6sCDZgCP8AEe8JoLia2kWe3mZJl4FTQioocj1BIPqD&#10;TouqRkcesntnr3QLfKXaOYyfWfWu69v4Td26txYnc289sbZxWz8sNnZvF7w3nh6XZHW24MHuWppK&#10;2PcmVoOzd94t5NvY6L+M1VIkk0c1JBHNVQdEPupsT7b7gDwG7zAf84LY/wCEno0sf7Jv9Mf8A6uV&#10;+EeP2V0vU7G6n3ZtftPY+Sy1L88RsTpSvwUCdKbv6yxu78F2LlKLdcO4KUT1a4ai7Ap6LDyU1PPF&#10;VY2W8shjkKy5MdLeovXfyPrKb5U9J93VvXNR19T929ZdQ4vK7NycuNpKfbWB3ZQbf2v/ABvCw7ar&#10;s5Sy7XlocLFlcJBJItVJi5qb7qCkqTJSwYV82cynkj7zVvuJiDwX8VpbyVYgJHOIoWk7QSfD8PWF&#10;NakfZQudzHe18jQft6U3yc2HhdwfIPdOzs5XChxWa+RW28fV7iZxDJh17M6i2fXedILskyYaqp0k&#10;ILf5R4VUhdXsPe5HLVpvHude8vXsjC2uuZ7eIyKQHT6+wtj2g1BKMARXDlQCBXqkyK0zIeBcfzA6&#10;rEyC7caryEmzd6ba7H2rTZL+GY7fWy6mprtr5qb+D4PcIio6qqpqOeKthwm5aCeopZY0np1q4yy6&#10;XRmgXn/kDfPbrfptl3qGqGrQzKD4c8dcOh8iMB0J1I2DUFWZLLE0TaW/4vpz2jh4dxbs2xt+pllh&#10;p87uHC4eeeDR5oYcnkqaillh8isnljScldQPI5HsMbPZJuO77Zt0zFY57mKMkcQHdVJFcVAOK9UU&#10;DUo9T1d71R2D0R0Z859xfHfP7a3XtTubeHxt2BnsF2LvjcuxMvtbc3U/V27JOmdgYzE5bGwYjMYL&#10;e2+q6GWsr8ZLTLT1DUFMQ5nMcI7BbNtcOxbNtOyWs0kltZ20cCNIQXZYkCKXKqqliFGohVBOaDoQ&#10;KtFCjgB1y/mtYt5uneus0JEEeP7LTGNEQfK75ja24KqORWuFEcS4NgwPJLrb6H3jN97W0Z+TOWr7&#10;UNMe6eHTzJkglYH7B4Rr9o6R3w/SU/0v8nVbmD3X8dZ/nlv7qPcGwe/a/vrI5ranfXR249s96Vu0&#10;+vtvdo7V+B/TO7KPK7d2G2Zxm3dy9h5SSp/glPQ5Dbe9o6unq5I6ylmxMtXRR5IcsSeNy1y7Nppr&#10;sYDT0rEh6Vp8C/YOjnZ+fsv5EZGg+OXyoyG9Oovjl2P/AC0Mf2xvaQ79xeB7c2rv+kOztv8Aa0vb&#10;27qXZWx6Fc3tWj3lUx11I+F/upXvRmoqcbB6qGM96t1V91d2RtfrbsDN73m+YPevyS77zGxNw7eW&#10;k21Vbx6a6jwvUVTsnaO16ihq6iqxO3945HNw5HszF7z2tU4ODB4xavK/xeNBWXLxV7w+4N77acqQ&#10;7/YbfFc3D3kcOmQsFAdJG1duSR4dKVHHj0xcSmFNYWpr0sOyt/PUfCffO8aBdwvmfiV8ofjF8qNu&#10;0+X3/wBm9jbieLFbixfWVdUUmd7H3fu/NwU+IoqqGSSOnmpqaN5pKlk8ss8zjP7j/vHuHutztzVy&#10;zzBa2dvPd7bNaqsQcBop4ZGbV4kkmoq8CjGkd6ihJ6gL7wkkq+30PMsak3GxbxYX66a1rHOIiR54&#10;ExJPkKny62pqOrp6+lpq6jlSopKynhqqWePlJ6eojSWCZCQpKSROGHA4PsRvG0btHItHUkEehGCO&#10;sgY5EljjljaqMAQfUEVB/MdSveur9e9+691737r3Xvfuvde9+691737r3Xvfuvde9+691737r3Xv&#10;fuvde9+690QH5v8AxDzXyOotu7m2Xm6HH7y2bjcrQQYfLoYsbuSgqpIq2KiXJxqz4zIw1MLrC0qv&#10;TyGaztCAZDj176+zt97lQ7bumy30ce92UUiiOTCTIxDBQ4yjhgQpYFDq7igBbpLc25m0srUYdEa+&#10;OD7k6l6n+XXSu/OuuzMPuzPdWdlZZsmdkZup2Vt+DbXWmeYw7n3pTwSbfwtTuFcmrYdZJrZVYZmp&#10;i4iY+4l9qdh3jlz2v9+Nq33b5LXcY7CcNHIKMP8AErijDyZGrVXUlWGVJHTECNHDdKy0ND/gPRPd&#10;n/GTsfevT27u8aE7fo9gbQpcrLW1GRyTjKZGoxP2YrKDG42kpKuRp7VqkNUNBCVDesmwOPuze1/M&#10;29cnbxz5btbx8v2SyFmdz4jtHp1KiKrGvcDVyi0B7q0BSLC7RtKKaB1rDb1xmTxmMp9tY6QTs0WY&#10;p8k0kccBlx2C686j3PWELKzmB4jgBIAra20aBfVY9WreUXEMMwOHQNxrxAPHz+3o86HXaG1lqNlT&#10;VuQmL0H8H2fVVMrRSVENTI++vibmKuSvrsg9srMtR3zmWnp5XSKM1hBYxmIK/wBe6tv/AJkfT8/a&#10;Hxm/k6w9JdZrndxd39Rbpqtx7U2VS1OQz+5t3b0250H23vfIQU2OWFa7cNXuKkztbla3xrPLNLNJ&#10;IC1jH7r3RLs5tHKYbp75R0W9cPNhNw7X+V+J3fuvF5Qtia7FbjyW8ukaPM4NsVWzrUrNgqjeldTm&#10;FmeTQxeT/Ml1iSWMQ++tncNIoFxypLGAeJaG/icAevbKxoM0BJqBhilLivqn+XqrmkparcyrUZCE&#10;0+Ix+3a6SjjdiZJq3F9f5WnpayOZI4JJKeer6/AKM5WJk0gNdy0t9P8AVr3xSg687E+L/wDMi/0h&#10;/IXMfHvHYLtfqTuDr/KbfyctFk+yN5VmxflxSYHrapqYvsaqvwO8jkKRmYRKnkiiYqutffuvdIT+&#10;XtuauycXd+SerrhkjX9FTivlqpajIGuwG3ezMQcguRc/eRzuzl1Ia4D2udIPvGH71F1ulhyVsd3t&#10;25zwRtuQikEcskesPDK4DqhAcAxVGquk0pxPSO91CNSrEZ6GL4lMG7l+T2MxtVPS12M+SuSYVcha&#10;Kai/jG6ty0+GqXliMbecTYKoZjGQYzHc6dS3B3u1eyxN92rfI6NIjRSanzVv91si68gmpBJz65BN&#10;em5yf8Tan+rHQx5OL5Id8/y4MbsPO757D33ubt75m/HDYXSa9v0HamDhxG3+1tqdr9e7SwmEy/YN&#10;G+xa3Y2Tx9VSVdDkdtVFXGKGtjlrjDP44I8z+jDojXV+Rhw+/dg71p6agei25Q9vulfuLYWY3jQZ&#10;TN4nsvszD7VpcN1lW4of3+zm4818gcLRLhs1SxQ+F2iqYQJl0e691sA/Hb5R/wA3Tsz4ydSbx+Mf&#10;WnR/e0m+KjeGV37vPsqt2XtfDdZ1FTHg6ra/XOyNq7T7j2bHSYHbeHyKx0iSUVTNAsPirIkm1Bvd&#10;e6tt+ElV89anbm/G+d+L6Zx25JM7i6vr7/Q/W1M1NDgpaGemzOLzlJN9zFDJSV9FFU00wq6mSZa2&#10;RH8YhRffuvdHg9+691737r3Xvfuvde9+691737r3Xvfuvde9+691737r3Xvfuvde9+691737r3Xv&#10;fuvda838+X4sYTc3X+1vlvh4c7LvrYFDj+otyU+Ox/3+Jqeuc7uCp3PQZbMzRoajEjbG6EkiinLe&#10;B/4wyOA3jPsBe4kTybLasqEhLpWNBWg8ORan0FWAqfMgefQ25CkRN5uFZgC9swFTxOuNqD1NFJp6&#10;Any6rR717I+UHyr7fk+CPa3d3W+8Nk0XeuwcN1blOsdsYHcsGyMZ2b8evk1h8Pg8rNiqLZWV3Dvb&#10;aG28nDjcrj6ms/Yy9NLGZ5CpkYY7f/uBY/8ANFP+OjoKX/8Aude/81X/AOPHoc/gN0/0ZBt7qam7&#10;62lvmm+RPxk+cXRdQ/bm1tyYTcm490dt/IMO8XV3cONzG4MtRbXq+uW23iMPvLHRVUufxeQxUUBh&#10;injnilWdJOiR/wA2LH0W0f5lvyIzDU0FPBS7w6n3ZHW5WsamhiSXafw0yFdkxrqKZJ8euRqa2Emx&#10;RV8vN4CY/de6qSxWGMXXldjIqR0q9xbbbJ1lR4a+afGnbuU7UzuTgNNPoEMuVh6woYp2hZYEip0k&#10;lV5YTp917q67PwT47q7G967h2z1Znfj1hf5h3zLwHcGLj2xRr2b2fuWPrvvHfGDFZLW7Ympqnrqj&#10;64qs3Qinqq16ygq6tXpIAzGSP3XukV8w+iNudO5LtnGbN3Fh8l13Wdy9BdybCyVJTYugXbvX+yN2&#10;/wAxrrrBYyhejetx+QxGKr9qQy10ppaNHiWyRwxpG0nuvdVG5CmafYFHkKurrnnqOgKStQVKpFFK&#10;cZ8kpdpUNPSNa9TSUmIoQqtYMsiOv0U3917q3vorYOxcR/Kh717IxvXW1YO3dh/IruvqzbvfT0kS&#10;dsbJoNodW7X7WwlJsvdVCaDJ4WLJzfxKjqPHdBDW1JUI04sE+YN+utn3nkuzWOL927jfSW0rtXUj&#10;fS3E8IShGXkh0EkMKGmCQem3cq0Y9TT+RI6rA7K7b3S+f2Rm9yb2zu687jdrUmYWs3FuPMboqxkt&#10;2/HvrKSCWqOZqqzKf5XuSvq3mLt9u88s+ghfISLOnOrn/wCUrs7aO3O6+z832r2Vh+vKfrHvN9yU&#10;2Qy9DU1lHl6nbuTwmap9mUclTU4mrw75WPcNVUPI0UoienY+BixPuJvdLbeXnl5H5i5j5lh2y22r&#10;d45laRNSzMFL+ADrUoXEZYNR6BT2HpiZUpGztpCtX/Y6pI31DU7a3lntmYWmpGpdt0XZe2IlxNGo&#10;rsi83Ynb/X+IhpqN2McX3E2+0jeI3kSkjUxsXRUaV0ZJEWSNgUYAgjgQcgj7en+nrIdpZTKK3cGS&#10;mGY3NX7t3LjMK1JS4zDSnDdZ7k6B3tgaMUGIxLJTxUOKjrJXlmhVWYyzu8swmEluvdbDfwA+A3TP&#10;zo+CvefS/YGOw+1OxetfkrkNibH7rxu28TuPsLa+w9i0nXsX8JxmVyVPh8hDhdz5PCZ+OXHsaaBH&#10;rFqpIpZlu/uvdX5fBP4f4/4NdD0/QeE7I3J2Xt3F7t3HuXAZPc+Ox2LrcJRblNFWVm36anxbvTNQ&#10;pnI6uuDmzmWukBFgCfde6OX7917r3v3Xuve/de697917r3v3Xuve/de697917r3v3Xuve/de6979&#10;17r3v3Xuv//Q3+Pfuvde9+690j987R2TvbbeQwfYOCwOf2w8M1RXUu4qWlqKCmSKmnjkyKzVQH8N&#10;qaOmmkKVUbxTU9yyOp59lG87Hs/MW3zbXvu2w3e3vxSVQwrQjUK5VwCdLqQy1qpB60yq4owqOqee&#10;1P5eG0d/bdo+1fiBv3Aby2luKnOWwuDi3Vi9x7azNFUVlURUbC7EoaupxtfjIU0RQxVk0xPhkZq5&#10;2IjGIfuH91kHxtz9ubriamznf1YmkE7UoACoVJ6mgLGckhei+Wy84f2H/If8/wC3oim9/iX8juvW&#10;qjuPqLeDUlDRPkqzJ4GgG7cNTUESSyT1NVltryZfH0sdNFEzyiWRGiQanCrz7xy332h9yeXfGO58&#10;oXvgRxl2eJPqI1QAks0kBkRQoBLaiCoywAz0laCZOMR/w/4OgDyMu8chv74x7J3DX9a/6CaSu+VG&#10;798YDvCpoMT1Dj905Dqfa3R+2c32hkJI6XcNJtnJ7m7uwmDdcfUGt1ZMPTRrUJHKuZH3VFaP243R&#10;HUhxvE1QcEfoWvEdL7H+yb/Tf5B0Znq7ZFX0/kPgptXCdt9Sd4743N8rO4dpdk7n6Bm3lvlNo/w3&#10;avxzTtzo7AQbb2hIJaPIdddTTtmv45PtlaLASR1YpquCLUcmOlnS++W27Oj5d69IZD445fC5nq/q&#10;XYeG6f29/dqoyFbhcT/oP3bmsDFt/F5PJAzZujw1EtPBBkEqKqCtgVJYqiVCJGwI+9NWw9xuU93R&#10;e9dviP2mK5mb5Z7hmvpwp0WX2JYm8qf5ejUfJiupKPuXfm68e1I82C+Rvwy3bQ5EU8NbFPR1PW+9&#10;YUqaGZlkgq6atlw0BcKWjmFIga+lbH/udcR23OvMG72rL4tvzLy3cI4AYFTZXIDIchgxiUmlQ3hr&#10;WtB1ac0kZh5Oh/kel78fpepfmL173b0Rkc9ne1ts9Z77T/Rz32/X+3ds1udxOX23h3o8/Ubq2Pjs&#10;J1/lOxcLuyDL0VZRU+E2zP8AwCLGmoxLU88OSyOUvPPI2xc/7Fc7HvlvVD3RyLTxIZKUEkZPAjgQ&#10;e11qrAg9LZI1lUo3DqpbuPqbevx87PzGys8MjTZDbuRpqnAbqpcfmMPjtwUn29FlMXuHa2Sq6emW&#10;ujgWsjjmlo5Z0o8jDNStL56eQLzG565F5h9s+Y22zdNSureJb3CVVZUB7ZI24qymmpa6o2+WliSy&#10;xPC4VvyPRlflzUdG/GHtmk7+zfX3UXa3y3757L6q3N15juztl9+7z29tL4+bw7G68xeXjMub7ArO&#10;mG39192CKatw9RjYsLV4+aeKpixv7k083WDb7z6/b7G98PQJoUk01rTWoalaCtK0rQV9B0eg1Fer&#10;HP5oFIan434+YLEfsOzNr1ZLi7KHxG5qG8Ppa0l62x5HoLc/g48/emh8T2zt3x+nukDZ+cc64+fd&#10;8sV6S3v9h/th/l6rAoMjtfrHtjv35RUnZ1btnubqL41fEXdWyusq3duJxGwt97X7I6A2xtOtG6sR&#10;N19u7d+4K3bOU2NUV8MWCakVpYKRa6QQSXhmH28k8bkDkebTTXs9kaelbaM06fh/sYv9KP8AB0rP&#10;jIO9e0+6Ol+7fkNuk7z3X3p/Ll7k62xezd0UnX9Zhu68vSZjY+4t+UGyNlbQx2JxOAxdBU02OOdT&#10;MyYWDItkKeOjBjWsIGPTnRVuxPjz2Ztv5m7m27hNqVmRr+8fjnt7sfBdZrl9t13ZewG21gviZtbO&#10;7YyPWexN07no9i7R23U4uXD4emqpcjTU1HgpYcXkp6WCpkngz7w/L+8cye3cu37Jtst1uAvYHEca&#10;l3IGpSQACaDVUngBWp6TXas8NEWpqOjGYb4W/I49N/JTHbo64q8LtbsD42dv7aZMnldujIPuGh25&#10;PuzYjrgFyk2YSWPfW2McoZoY2CSMQQpY+wL9z7kr3I9t/ejlDm3eNhaz5feUQ3DSSRBhGzoa+EHM&#10;oNVC1KDDH8Neo89xtgn332+522oQ1efa7gIMZkWNnix/zUVerifgB2KO1/hP8W98tMtRV5LpPYmM&#10;y04lMomz+1sJTbT3HKXcawZM7g6glSWKE6SzEajnD7kbZ+5+febtvC0jW/mZRwokjGRP+MOv28cd&#10;KPaTeTv/ALZ8i7ozVkfbIFc1rWSJBFIf97Rvs4VPHo4HsF9SJ1737r3Xvfuvde9+691737r3Xvfu&#10;vde9+691737r3Xvfuvde9+691737r3Vb38yH5AVHRG0+hpsTkN7Y3cW5e86GrxUu0t15nbGGrKfr&#10;vYu9ux8vh+0afafWXbm/N19UZqh259rmsVgMLLmKiGVXpZFmjRJfde6LN8s/5vmM+Nu9919VZ/47&#10;w9kjB4Tq2mz9fT9kfwfAZnI9n7Art6ZzEU2KzXWtfXzYXDYuSiiWSriievWucPBTtA6OEea9/j2W&#10;CCCXbUuorlZFZGYKpUBQwYFHDBg9CCKEVrWvQl5d5dHMBvA154SxBfwa66tX9NaU0/PoKenP5vHU&#10;ne+c2R8es98Otx7U2h3rmMJs5hs/c+PzO3KRt89kbZ6xpavNHG7U2KlBTjJZmaqq5IZxWQUuPZ0R&#10;2eK6DZbbZOauWd02q45dgt9lmd4pIIzRHUohY1jWIqTqpUUYaQQ3CiXmHY49ju47FbjxVeIOTo0U&#10;qzLSmpq/DWtfOlMdd9rfy0/5eny83duLYnSG44OlZvjxlKbc3eu5tn4zIbkbeG3e5+pJ6XbseH7J&#10;3lurIbfxtJQYjAJV1MywZGOI0jLLBGZhOw0tLWGytbeytlK20MaogJLEKgCqNTEsaADLEk8SSeiQ&#10;AAUHDqRR/wDCf3qGlwdXt9vkJ2ZNR1eElwUlWdsbWjysdMKLqCmxs8FUJGpoarC1PTWOqaZxBcSy&#10;y69a6AFPXujG93fC3sLr7Hfy19vfGmh3Tv3DfDnsrJY6uze58719HvDEda5brbPbW/j2Trsm+zMZ&#10;m1x9SaOnmocZjpZ6mFlIpz4jq917qh3s34z/ACbyfwl/mM96fKjB702f2jPXdH7uyUm+OvaXa9Fv&#10;7cm4s/0a2/c1tyrxH8K2/BLg8ts6sopVxuPaik+5iMbpERcJ33KwvOcth5uF9oaytLmAxaK+IJzE&#10;wJk1jSIzHhdDV1cVpmhSsiv6A/z6pCy2Nmj3FhdhYaOWjpqrKT4WtqomYU9FRHsfsjZt9WRMgeB6&#10;LdCwrUVOiSJuDYnV7FnV+rPP5b3evQHV2xPn7s7urceysEnaXxB2hjeuoN4QyVi5vsfBdXZyjxeM&#10;wVLV0eQT+OfxTcQeGbVF4ZUUxFVI0+690AXwArkj3LuPCmSLx13Rjbh9cylvvsJ3aMNDSxQfRqh6&#10;Hcs0ur9aRI4A0uSMb/vTW7Te2UMgX+y3OB+FaVSZPy+Olfy8+kl6P0TX1HRofi3hq3F/JH5UUYxV&#10;RVvVdmdQ7sq4EZ6l5huOPfW5pppHpvN4Y8ic6ZLceIPo0qRpEVe6p+u9sfYPd7bXLLDFbqQAaEi3&#10;gElRprh4dIIxxIqCD0xP/Y2pBzj/AADpZd+/I3tDZGa+HHR+/urNu1G+v5eewut6nG726/3lhs3m&#10;Idx0O5+oZunk7Ox+V61zWU2nS7Mp+t5MlmtrUmREeYoa+nMtXRS08MqZy9GXQBxdnVfa2xtk7gfL&#10;9ew9s7V2z292Pm/9zu7s5uzOYrYtX8NPlRmN89n5qoq98b8yW7N25LFb0p6bL5CV6qrXEikMgipY&#10;5D7r3Q8b4/mIfID4J9eYfYnxJynVWxet8n3/ANjSjC4GBu3MDSUm2+svjVuWj2jgt177ny2XqNtH&#10;C76ipK55xDnVyArBLPFUL5D7r3R/f5Qf83f5J/Lr5e5bpn5F5/Z1Tt/dnWW6Mv1/iNr7QxW246De&#10;22K7E5malhqozUZitpajZqZWRkqKqfSaVCBfU3v3Xuto737r3Xvfuvde9+691737r3Xvfuvde9+6&#10;91737r3Xvfuvde9+691737r3Xvfuvde9+690ieyMnsXB9eb7zfaEmFh62wuzty5nsGfclNHWbep9&#10;lYvDVlfumozlLNBUR1GIgwtPO9QjRuGiVhpP09tSxRzRyRSxhomBBBFQQeII8werxySRSJLE5WRS&#10;CCDQgjgQfXqnTZ/xr/lHUPcmH+UPV/fuwuvdxU/aeL7qrsfjPkBtCi2puHe+3Knf+2Jq/M4DsWfM&#10;5rF46qzfYGRp6umx8+NhWvijhjETRyRvdEWNAiABFAAA8gOA60zM7M7sS5NSfUnienjC/AXGSZLf&#10;u/Pj93Rs7tjCdx/zH/j/APOPcZfJYpqLaeE2v2ivZG/NvYbcG16zP0O5nqaOrklwxeGiMkbJFK7W&#10;NQ9UmikLrHIrFTQgEGh9DTgfketvFJGEaSNlVhUEgio9R6j7OqhP51Pwq+W/aXzP37vnqD479m9o&#10;bE3x1/tWoh3Xs7b1buOjp8lt/bmzKPMYwQ4UVdTBXQLsKJIYaiNJKqSsZYVcqvtzqnVO3YHWvb2w&#10;t79hYDdvWXYeAj21T9347IU+5NubqweQxlFS4fs6oxubrcZksTTfwrBZY9t0xp2L+OokD2uJgT7r&#10;3R/cfsCXsv4BZPfNRsrC7hqNt/MrDVmR3dmuxNz4yPYuJ+XnSvxHxNdJDtPE0Rod/wCWzZeogyNR&#10;WNFNip5nqaYVDTTqfde6Jhubu3N9n9ObKqspXNFT7f8Aj1vTputpampqK/JZvJdX5HH57EZiWSrp&#10;m8bPJ3VlJ1lWYl/u65WYudDe690XXsutkwlPU4EUTY2GPaO8uvEp6V4q2i++wXyJzm9qzGwCOMDG&#10;U+Nx8kDaVLAgK4bTMVX3XurC+ovlHsTrX+X58meq9/4jeMeb747s7G3JsDMYOlwOUp6PLbl+PK0G&#10;Kpd4wy5rHy43HZak3pTE1FEtXJEzSB4QEIIc5h5eG/vy/Ibswtt+5RXYourWY0kQxnI0hlkILCtP&#10;Q16o6a9PyNeq866ijq8ZsPeGUWU/xx+koI2qZcPLKcTtlexetKhaZGdJ4qNv9GaWSXSvCmU2MJIj&#10;6v1Yz8asrnp9yb9m3BI9FLvfeXYu9cbjGmcS1uIp/wDRrQUOSqqTytJFPR0uSjiC1SR1kRnfWoMj&#10;e8YPvY/9O62X/pdQ/wDaLedI77+yX/Tf5D0U/sbAU2J7/wC36qvpKWGnzfyE39TUtZVyRNLWY09z&#10;dNbiooairQmTFeHDbg8zTqUdRUSRk8svuf8AlK5N5yryzeO1Wl2+3evCuqFG4eXHpSh7EPyHUboX&#10;d2D2LuXbu+8/iY85trrIST1uLqocbl4a9+0vivumHIx0uFy+OnwkmTpajreJ6aSpZ41qDFrjYIze&#10;xB1fq27+X18x8r1R8W/mtRy99dN9K96b3TpTeOxd6d2zbtx+0KzdXbm5ezt8djyUNDsPAbj3jLmc&#10;V19lBPRLjKOsSDIVVFM6oskoX3XuhG/k4fPX5lZr5dY3oHvDvGm7o6q3/U71x75XfG6qPdm6MRuT&#10;bW28vkdv5TZ1ZXZGi37iMNuuowkUUUGUo/sZ4Zg8UENVKXPuvdbe3v3Xuve/de697917r3v3Xuve&#10;/de697917r3v3Xuve/de697917r3v3Xuve/de6//0d/j37r3XvfuvdAb8nN91vVvxt+QnZuNamXI&#10;9c9H9sb7oGrKGLJ0i1u0dhZ/cFK1VjagNBkaYT49dcDgpMt0PBPv3XuqC8F8nO+Omuifjb0jjt5J&#10;snuXfmB2x8j9102Al2fW7Ui+OO5/jJvJcSNmUY652RtfYJ3Z39s+qr323hkqMvjp4J51nnx88ioB&#10;vczeLzYOQObt426bw7+GxkMb+aORpVx/SUtqWtRqAqCMdNzMUidhxA6SuQ+Wnzxzm2d2R9Od2VkX&#10;YtBjcJX4AbjwGO3fTSxf342lQ5uCl2bSbI3nmt01EuArqoSU+OxVZW09J5qtRElNJUQ4p/d89wPc&#10;HnD3A/d+98yXF1tcVlNNJG+jTQFI1PBTh5F4VPypUhDayyyS0ZiVp1YP1d8nd0/IzaHwv6v7V6c6&#10;t7Qz3yN6q2B2z3ku/MJts7Mi6u3pj9/bupk2htjctZHHuXce19zbE2xNU4taatk+3ylPkooXhpZ6&#10;inzl6MumDs35GfC3qDtnaWOxfT+Zw1F8TO3e49wTbi25NkeucHsffO7tt11T3TuOHblTT4zH75w1&#10;dt3sKullneX7CV2lWBgI1IivnT3T27kzmjljla42i6ur3dKCPwTHVS0gjUFXZAakn8Q4dMyTiN1Q&#10;qSW6M8/x3+FPY+1+ouiMPVkviep5N/8AT8WJ3RnU3Meqs9l6eql3HjK3LGrpc3jKjK5iFiKyKplh&#10;8yehFblfz57W8o+4yW39ZLOQ3UCsscsUjJIgYgsBxjYEgHvR6eVKnrcsMcwGscOhC+QHxbj7E6x/&#10;ut19NhcPvE5DrSWv3TuWSqjqNw4/rSlrsfhIc5X4fHVEr1lPSZGYxvFTKuuRvSoIsG/cP2qXmTlb&#10;908uSQQ714lkXnmLAzJZK6RCV40JLBXahCAVJwBwpLBrTSlA2M/Z0k/jd8WNw/G/5C931Gx4sNtr&#10;4s7x2N1r/o269xW9+xc9LgOx8VW7ok7GzuR25vfM7hxWDq9yJkqNVkwk1FQS01HD5KQVn3VVUzT0&#10;o6KX8aM11F8+t7/JzC9m75zfcX+iLJbLx+Br90dO9V9Uby6uxVRvju/D12Kw3avVW9dzz762vuWu&#10;2FK5oshBjmx8FJDLPFJWVMhpgbzpyHyzz9tsO18y2PiwxyB42VikkbcDodcgMMMuVYUJGpVIbkiS&#10;VdLio6Dj+b9Tb43G/wAfvjDtfB7B3LsndtLj81BtvE4HN7x+XucrusN17YzVVTdEYiHI0+EyGExW&#10;JxFLkN1mrRZf4NSVMsTvLFHERTZ20Vla2tpBXwoY1Ramp0qAoqfM0GT59OAUAA4dHG/mhb42TgOg&#10;8bs/PbkweP3fvXd+Jm2VturyFIm4M/Ht2pp23DkMLhjN/Eq7HYKHMUsVdUxRNBRvX06zOn3EeqFP&#10;vF7Vc7p7V70bWNWa2linapAokbd5FeJCk4GSKgenSa7UtA1OIz1r7fzDtu46DYPw5z2U6dylZtvs&#10;TGbWxW5OxtsL/Ge29wy7F272Jj5Nk9O1O4stuXF7IyseJSN6iPG4OhhzFW+NbInImipUpRH7LS+N&#10;7V8kvnFkF/3lmX/Jj5dXt/7CP7Or/dj9Y/F/4k75/l6/HDH5Dszdu+8Fie/ti/HzM57L7VyWZxm3&#10;M7srL9o79rOzY6WLaNSMNXYrYwocXLQYhlSrpoYZERVklWUenuqUMr809t/Er+Zx2fvjvao7Y31t&#10;vaXefyFxWErX2LTZ/f2O2/2zQ0+L2h1/sfeGS7QzmQ3X1Zt3N7CqP4Xt9qfBUu3XqppKWGQ1zU9L&#10;7r3Wz/sDuXZXZ70O34sdujb268l15gOw8313vraeTwe5tr7d3XUV2Oo8ZvOnkp6vBYrcy1VBPFVY&#10;hq2StgUB5IhFJG7+DFWVlYhgagjy6qyq6sjqCpFCDkEHyPRAf5PMkm2fjZ2Z0FUuq1Xxb+UvyA6M&#10;FI0sslTFQYrecu7aKZxUSSTNT1Eu75hDLcpIIzZiyv7mH3uAu+atp5jT4d32izu64oS0XhkYxUeG&#10;KjiK/Z1Af3dCbHkvfOUnb9TYt+v7GlTUKsxlU5zQ+MaHgacSQerY/cPdT91737r3Xvfuvde9+691&#10;737r3Xvfuvde9+691737r3Xvfuvde9+691737r3Wv7/NU+U9J1X8t/g5TYNVi3B07u3tXeeSk3Bs&#10;7K7w25Pk97bE2l1lsYQYbam7tr7py0iZ7tSASRxVVKsQ1SlKvxLSVBHYb9ZX+975sMCyC829YDKS&#10;AEIuFd00EMSaBDqqq0NKV6qGBZlHEU/n1QJ3LubpzcHxN+POS66TLP2Duvuf5Y7t71yUkO9abbeY&#10;3bkd7bcyuzztmn3PkKzBpRYbr3cePpnfCpFSzOS85kqzM3sC+5MgNxs8YGVSUn/bGMD/AI63Uoe3&#10;sZEO7SH4WaMD/ahyf+PDq5D+V50bgd89A4js3DYav7q7V+PVXTbr2P0tu1KDqraeG7Tze7Zt97Vz&#10;G2u7IcJms5U0Ga2rBQzZikqKbJ4b72loT9vHV0bMRLyJD4XLtvIeMskjfZRin89Ffz6DvOs3i7/M&#10;h4xxov21UP8A8/U/LoEO2+6O/Pipsb5k9Z7d2HvbsX44VOR7R2F25uDcXRXXuAx3VO58p1jtXJwY&#10;HA9vbHw+O6z3nDl9/dj/AG8tTn9iRx5eSvqJ2hapYDJDHoJ9Df8AA3s99kdLdb9ob2j7P3blaP50&#10;fI3FbExGP7WnoMPNh49mbQ6hxuI3pQxbdlpt14PAUMXmoqGGmxVOmUo46wQAuUMXe5XuZH7dty2r&#10;7K1425XRhGmTw9BGjP8AZvqrr4CnDjnpmabwtPbUk9Hl3/vXuj4F9cdv4jsP5AYPdI7m3j8we5eu&#10;O1dzbZnjj+OuFm2lmux8FgafZ9JQ7iq+0Wwe/sys0FC8kUT0sjUsEKQxQ0/uUenugu6l/nIdZxUu&#10;P2z8mKva+JyOP+E2z+7d4UO2mi3hmc92dT5fsTE9kbEiqMeuL2TU5HP7bwe38ji8XDHDGajOyU5q&#10;JIYfInuvdGC762l/Kb3PtXrXtz5BbQ+Pu08b2nU0s20uxqugpOvsvUZeE4jMPQbh7K68mxNTiK/A&#10;14phOMhlY4qSrQprD6r+691Xl27/AMJzPix2rhqbdvxb773X19S5Skarw/8AE2wvc3XuTgapqZY/&#10;4XlKCu25nlpXDiAVLZPJaFjB0yMCD7r3Rdfj/wDyLfmX0Bvfee56/enSm+MDFsSr2bt7HbX3LuCj&#10;3BnoslvHbW5o9FJuTZWGxGOSjlx9TLUfcZJGWQIkTzIxCxb7z8qbnzp7e71sOyQiTd3eB4kLKgYp&#10;PGzAs5Cj9MORUipAFembhDJEyr8WP8PQaYL+W989sD/Mr6b7joejt147qTC97/Fncm8t047d2zaf&#10;FLtnY0/WL72q8hQU+7o8jkqTEfwmv8qLTzeYxuYlkV1LGPtXtW67F7ecq7PvVqYd1trfw5EJUlSr&#10;tQVUlT20yCQeNetwKVijVviA6Cv5z/B3tyg+X3yxn6I617Q7D61wnanx02RPNs7a+W3zlMXVJ1B1&#10;H2ruWXc1BsfC6MHtnC024aeWGpq6amoyoVFkaSByJB6d6T/8u/4xbq7Y3btbDUtDl+vsnWdm/Ib4&#10;2ZfeEFDicHuekoJ/h9vvatDlJ4644TLblj2Zv2k+/rKCBaqroo3kR3jEKuPde6ATP7OynSfe/wAk&#10;fjl85d7ZPGbW6o293T2t17S5PY+0d91O6e0d3YLY+zOsaimq/wC7u/dwbI252htrB7cEsdHW0IoK&#10;XHUIkkg+2Ur7r3R7P5aXwj2N078wvg9uzLb++Qe3u0+wNnT9p7X/AI91Bsvr/rDO1Z6SxW/Owuvt&#10;rbjz3aWW3p2DS4Dbe8MhtzMVNBgaaWmroHkljpoyoPuvdbnnv3Xuve/de697917r3v3Xuve/de69&#10;7917r3v3Xuve/de697917r3v3Xuve/de697917ogn80XsbH9YfAX5P7grMlV46pyHV+d2nhjjM5/&#10;d/N1WY3ZEMFBBgsglNW1C5GngrZakiOGRlp6eV2Cxo7qy9xBDJbxzTKryvoQEgF2Cs5VAcswRHeg&#10;qdKs3BSR7rS5yO0ewpd37c7w3bRYip6/37172Bjdk7t+Re1svvLrapyFD3TnBkdqbnwWxk7G3RR0&#10;eFjyFQNuST08UlU1LS1kMcNOrLAk3TdLTaLX6y9ZhDqC4FTU8Mfl0Ybbtt1utx9JaKDLpJyaCg+f&#10;Rhesenu7u4Ph/wDIXMfHfcdbt7fu1u8/j7XQ7X653S2w9s7p2lsLZ/YyZIYl91ZfA5eXCbUy1Xh8&#10;tSRVs7GlSmhkqYfMscsAK5ImW93XmrcVrpllQrUAEKXmYDzzQrXPl0Lucoms9u5Z29qaoomDUONQ&#10;WIE/ZUGhp59WNdW/JDsLYJ2Fs6v/AJhO6Ntd2bc6TzPaGwF7ypKSs+EfyDoN39gbf3N15srA9vZT&#10;O0G6d4yYmgy9JtHJVWJpmloJsXmqSiq4xTM8kjdAHo3PZP8AMs+S/Ueytg5St2n8c+9K3sHtvvnb&#10;ktJ1jXdkffYTrbbFHQ5fq18ttubHVmSiz2Tx9DuFcpUVSUeOanxcTUxmZ3Zvde6Hf5A/LX+Xnh/j&#10;nvTeuJ2Xhu/vj+u/tlZDujM/GSl2DX4TY+7Nt5zaOc6/3P2XW4veOyaxMgdwYPEQYvwtW1NXUQQU&#10;rx/bsR7917qkGn+P38jXsmppsd1X8ou4/jxnKyqlrhjuyMK2X62xyrn0q9w7S3hV7x2RI9VS1+G6&#10;uro42G7YqJFuZJqgStSVHuvdWIbO/l3bE3/8AfnB138Zux+kO/pe/u6OwezejOw9v4uhojtF8vU9&#10;e1VV1dLvOqyW5HpY6GDZ5oVqYalIpo6syyhVlZE917rXu7h+B3zE6ZyW0tq9jfHHfGJxNLvboiZ9&#10;yYrCtu/ZUtRB13gtr7pav3Rsv+8u3IKHHZjGIlRM812edmINxf3XuiJ7lparI9abJhSJ46XbXVc9&#10;fktGNWhK53G/IDfmKFJXVlWiSZGejxfY8bSCnJdFnp1kW0RI917rb2+ZHTXQtPn9l/PPuj5F7f6q&#10;w3e3SuLwuAizmB3FlKXJdq7i2V0xmMBP93s7FbjhnweQ2b1VWR1Hhp6NIZamKeLy+Nop4v8Adz29&#10;/wBczlCTYY7zwL6KZbiBj8BlRJECyYJ0MsjKSuVJDUbTpZmeLx49PA8R1rYfOLa24Nk/JLee1qik&#10;ymG3FiclUbryjxU8Litnp/j50f2NAajHq1VRZDG/xHHrXvUSeSOqhlWoZQRYCfkezv8AbuTOU9t3&#10;S3MW5W23W8MqkhiJIokjfuUkEFlJBBNQR1dARHGG4gDoEdjbXyBpcvsH7+onny28utq7L1FY9Yqf&#10;3Zx27+xvj9koZaWJKwUFOYt/00KvJeppA+in/WCBT1fpfbK3fhKTrqjTIbepdwruCbB19JiExm03&#10;NcNjdebS69oSsu9Nib8joaqt34RjWkxoxmSIrnnWo8BGn3XujtfE3snb/Ue4vjp39V9k9b4fsvsP&#10;vnqzbm2Opd0dD7q7Qy+zdgUG4sAN/ZLZ3bnZWV38u1G3RhtzY2DyUWRp8nS0k80lGtFKqLJ7r3W+&#10;Z7917r3v3Xuve/de697917r3v3Xuve/de697917r3v3Xuve/de697917r3v3Xuv/0t/j37r3Xvfu&#10;vdVF/wA2DtvdcnTW9vjV1Zjn3HvjtPpzt2o3HhqSCnqKn+6P+jrdtPT0uqaSEUL1FVTzZBpxJH4Y&#10;cUTJqgkdHi/mDnsWPuTyDyFZyD6m++pmucA6YI7W4aJMglTJMgeoowEND2uQWXlpNHEOJrX7KH/L&#10;1SL0H252tn832dnajZtbXbE358W6vrhN67oz/cObgpNudWfKburF4ij65yG8qndeJSCSvWi+8xH8&#10;QoaDFAumOpYI2+2RH77S+F7S85tprWCNf96niX+Va9euv7B/s/y9GG+NWQ63pe0dtUna2E6trtm1&#10;eUkqq3cvZu3ardEvXORxG2N05Lau+dg42KiqaWLe9HviLFUInnaJIsVX1w1EMynDz7uPOHKvJvM+&#10;+33NG7LaRTWQijZldlLGVGYEoracKDVgBxyOBLrSRI3Yu1MdHd+c/wAesf8ANDfvxqpOgewfjovd&#10;8XXPbNVU/I6Ld27trdwYWHbkHWeMSs2ZTdMb62tnMxipF3blYa+gyMlfRYOTKQjxIKqUTdCtn3zZ&#10;+YLJdx2PdLe8sSaa4ZFkWtASpKk0YAiqmjCoqB0aqysKqajqk3q7cW69yZLvjLbtzMWeydV8oe8J&#10;oM5HjMfjp87Rrl8ZQPn8jU0tLBmMnkMhkKCoiMuUknrlp6eKMt41jHvBn72N46888swRMVli2tZA&#10;RUMC9xMAQR6eHimR+fRdfH9RR/R/y9Hr6dg3duzId8d7U1VvHc/e/wAdfgp8iIfjzuaHK7gze49q&#10;bin2zNjtqYbCYeKrqoc1BBV5yo+ypKimqYaaZw0aoQPZ/wDdg515w3vmfddh3jfrm72SHbGkVJn8&#10;QpIs0CJpd6yABHkGkNopSoqq0tZySM7KzEqF/wA3QI0nza3tt/sPvPfnx2/vRNH3N8yetN37K2pB&#10;u2kgqd+UnUm4KTavYO7dx7W2vuus7Uz+G7W2xNSNufHfw3HYLb1Pt0RSGSXI2izc6Mer5sR8ye0d&#10;2dSbR+Rmyukt07l6+3V8Kd7/ACSpOv8AG7bOTq6jsfA4em3NtXq2PuPH7ukq6fO7uoXkoafHU/Xe&#10;TeeS1Ulahj+xqPde6R/ws3j8X/khl+9XwnxQ271NvLcWx9kVHc2Fnxuxdyda9sbH33v7veLbOUp5&#10;NtzttjfMGe3JtTc2Qrausw1LU1S5KNp3nd5Eg917pC/IvbmzPnt3Lu3ZPTXZGVquw/gpWYyt7N6h&#10;3Wu8KTp/sHfeW3dtPfHXfXPZGxqumwmz+y9j76w3Wu4sfV5NslIdvzzUlSlLWo0sXv3Xun3uP48f&#10;KHsf4yZbbI2v17WZjZ+ZyncmxeoKqrzku4d79kwdjdg7tfrPde98r3LXYPG7J3Vt7c1NjkyNLm6K&#10;po5fJUQrj4jBQ0ZTvmybXzFtN/se823jbXcppkTU6alqDTVGyOMgfCw9OHVWVXUqwqp6E3s/4544&#10;YH4M7sj6tlq8r8fO3OvckvVuK/i26cPtTK9n12I2rvHdcuUWvz+Xaj6gqs5VZunqjVT0sZoleaX7&#10;ZGb3rYtj2vlvabTY9ltvA2y3UrGmp30gsWI1OzOe5icsacBig62qqihVFFHQPfKj4y997m/mOfHX&#10;5W9QdfruWLqb4y9/7Rwu6s1u3aGO2HtXuLL7J7MpOr4d/wCzqrN4fsPd2z87kd4yUVZHg5KaWKWp&#10;p52rKeGnqBIb9b6ro/4UL7N2O3TfxQ7b7CkxW0O/Kzfewdm75r9pZQ5feOF2RS7W33ubckuxthV2&#10;9cXQ5jFbW3nX1Dx1Qq6XyVUtHTz5JFkhdfde6Dr4GfGXsD5fdOfMjL9k/JvG5TsrsX5A0mxuqd90&#10;Pa3buzstvjuLqXYs+R3cextq4GbrqfeWIxfXdbipKGmxxabx0VbUyosdNTVDe691an8FMXkunPnX&#10;/MA6DzuQpqybPYr44d9YWekp6iCHL5TcPXh272vnx90ZJrV+96eErqkkZuWY6y4Ew86/7tfbH2t3&#10;sVMsC3dlIa8PDkDQL/zj1H5cPQmAfbz/AHS+8fvTy4aCC5ax3GEAUr40JS5Y/wDN3SPnk8agXCe4&#10;e6n7r3v3Xuve/de697917r3v3Xuve/de697917r3v3Xuve/de697917r3v3XutUPsjI5Dsndzy9i&#10;QY/taSs+QHX0D4CUZ7I/IGbbvXO+cb2buzcHVeZpampkrNt9fdWdc5eszuEelq3yMUdEYFjlpUdc&#10;WPu4brue87r7pXm730tzdi8t01yMXbShulVdTEmigAAeQx0itGLPMWzkf5eq4O69w9f/ACU3Vszq&#10;v4zdb0XXWKw/YfdZ2B1Tt/A9y1k9PsjcPbWM682RurdkGfg3jj+ucvn6nb9LBlaQ1mMwWKqnjJjp&#10;WnkLS7zrsW7bpe2txYWpkhSGhoyA11MSAGYE4pwB6k/k7e9r22zuIL668OZ5qjtYimkCtQCBmvGn&#10;RdOru8++OmMxFH1X2z2J1tWir+zlptt7pzeGo/NJULHNDkMTTVKUFSomU60mhcEjkX9xbBe3Vjqm&#10;s7qSJqVJRipP20Ir+fUl3FlbXgWK6t45FrSjqGp9lQafl1bt89PmXtDuL4c/Jn427c392tSdrr3T&#10;JS7x2J2fnsTvqh7BpqH5Nbc2XQZ7r/c2amhzeyNibb3N1RLNBgcbBHR4o5ZYZ5JhIsr5LwJIsEKS&#10;tqlCAMfUgZP5nrHaZo3mmeJdMRYkD0BOB+Q6M/8AE/rPePY/w5+Ie5dk7Xy2ept1fL75Db7zOSx8&#10;FfnExOMyPyIz23487uvJ0lJKlNBDHgG8tWwEZgh8pIAa2Pvvvy3vnMW4+2CbLtc9wsO8K0rIjMsS&#10;F4R4kpUHQgoSzHAAJOAekFyjOYdIJ7uk537n/iz13uDauw/mJF1TF8SN3ZH58909IJ15tHvfKdu5&#10;re9P2xtWHObX3lkt6bZyOZ2lUb2x25d2mtOKXHYaefHxeKsiovtVqch+lfVafbm7On9wbxzFENl9&#10;31+d7E2fh969Eb27Dn3pk90bC6x2vu3snauF+PVJJ2dLX5Heez0qtz4mebceHzmcpq+ow4eINLJU&#10;OPde6UXxb7ZzuI6cz2y+36bame6p+Lqf6edp9NZHb+Oj7T7B7Gzfye3fRQ9R4TJU+E3JuTE7b70z&#10;CYPbeeGRwuVxlZgslNSrEj1Kyp7r3RKunO7uxNr914PsPYO9c9tXNYXpL5Lbs27Phs1PLDt7P4/4&#10;AjMU0lHA7PQmqw2aDMNUXoqEJKh7+/de62JOnfnh834tm72z+e3n0ZlYs33Xjtg9MZj5DVvW/V23&#10;tyUW3+/vkdsDtLY208nFvzp2Tdm/du7P2/sqalV5a6p8ckrvBVzz3b3Xuhk+TH8x75Z/DLoToXe/&#10;yA6h+P8A/ps7T3tgNibl6Z23v+thzWBern3fJkd6Y6lotwb1au2rU0u36WGn8FTXR0lTXxiqqhMy&#10;0vv3Xujm/BH+YX1B86+tty752rNhdkZ7aO4dxY7cPW+X3phspvPBbZxNRGmJ3vnsUsGJyGIwG4qa&#10;TXFNLT/bJJHLCJ3kikC1dlVSzMAoFSTwA62qszBVUliaADiT0guo9gfAbY9NWfJ/rZdx7ix+V7M7&#10;s+T+399ovbOY29Dvvcezu06ftas2DQ/ZUu11Vtl1W4qL+CwQOmqnFoWrYYpFLrXd9vvVt3t5GaOW&#10;uhtEgViAxIDMoWoCtitcHpfc7Xe2hmW4jVXjpqGtCy1IAJUMTQllzSmeiz/Hntb+Vn/NR7v+QtPt&#10;voTP7y37k9h7Iqe0N19qYiow+O3vtTbWXxeM2xFtrH0u/wDKVmPfb1diqIzSx47Eym8Wp5i7gGfR&#10;f1bztHofpjYlB1ljtp9XbGw8PS+HzW3+pKiPbmNqsr1vhdyU9PSbkx2zM5X09VmdvU246WjhjyAp&#10;p4/vkiRZ/IFW3uvdC17917r3v3Xuve/de697917r3v3Xuve/de697917r3v3Xuve/de697917r3v&#10;3Xuve/de61kv5wXddTvSDv8A2RncJk8vsfq7aOB2jjNsYfcdDtfKZbPb17D6x2/kc/DmcjhtzUFP&#10;XpVbgiSNXop1+ypStomlllXFy35u3Dmb7yVvsTKV2nZLW5VFrxkeECWZs8SXEa+iAGgLNVH4pe70&#10;fhUHrXL21uve0eyd4bbjz1U+zd5Um1t5bkxsB+1xu5s9tHBdV4LbG6Fx9TS0VbLDiX3XnaaKeOFI&#10;YnrZIns5Rfc1+4Gj9xxauP1CU+3S/wDkr1IHIlf31JTh4DV+zUn+WnQsVEHWeyvjv1T2z2Rgt57m&#10;ip+8u8dp0u2sPj8vj9p7r23ufqPrbBbu27l99RUVNR4Hc3jraeroRS10lUlLBUl6b92CaNB7cQ/4&#10;huU+KGcJ86qgb7Kd4p51r8ulnuDJW+2+GpqIS3y7mI/b2Gv5fPpC762d1C/Z3Q21Nr4rOUNZt3Hf&#10;Eahz/ZWSmysWa7eTt3C47sHB5Ot2SMpu3bPVub2v1luXFYT7CiyOSo6h9tvVCV5qyRRI/Uf9bBP8&#10;rPpHcOc+SOBn6g7h6v7T+LXwm3Du7ZUO8KLaNDsvevbdH2t0PjKnY+eeXBbbyE+902ruDeG44E/j&#10;2aDYmirXjog6yvGvuvdVZ/zZPk58nd8b87b6C3fuPau0tqdbZfYezd59a9FHc2zer9912L3R2LXx&#10;7sze1crnMjW7rrWzFNhbCrMkVNNQ0TxQJLE07e691VtTXHXsVXkZBUZXceKfO0041lzSx0/yZx2U&#10;FSdMcSTzZGGNwAGBSxBB1KPde6Ph8UvkNv8A251NW9WYr5ddidFpj+5fjLndq7Pw+Z7TxmB3Tiq3&#10;r/sOPeWy8fUdbNXrFU9iZesxgrospBS4hhjoHqKhjpEfuvdCj8ev52fzz6o2HtdM/wBrY/tXE4vs&#10;vC7eqpe4sDQ7nqTtOfESzZClzW66AYffuVqTInnjrKjKS1KmNwzSKQq+690Y2T+cV8dPlTtDdlT8&#10;9/5fey+ysrhsdjdu0O6upKuqxe5auWs/i24/4DVVmWyFFvbbe2IF2Y1bNLT5+qSB6QO1OxCsvuvd&#10;Gk3H/NM/l6dm7E6j6I+Qnw43dn+levtm0OU63x1funFdk5fbeN2L8etmb2wcmRocvl9s19Rkptmb&#10;tbEx1M2VrJp6unkaViXZ0917p/3hhv5LPz6+R+UpW3d23tv5MfIDrbA1OJrWpt/bYodo4aj+OmPq&#10;8bPQ0uSxtV1zFkV6gw1OkkVS9dDUVUSpDqmkBesjrGjSO1FUEk+gGSetojSOsaLV2IAHqTw6Frbv&#10;xW/k1bx7JwvY+y/lNg9p7gw20Nl4I4bC9wbA2Bg8jldkdpYDtGHfdTBujbNPuD+/Wf3xgoZa54sg&#10;kM0Ej+GmjusqkUXNHL82F3iBf9O2j/j+nPy49HMvLe+xZba5j/pV1/8AHNX7eHSqm/lH/wAuLf2Y&#10;qNwYT5K7szeaqci2Xp5qLt7pHcVHBOe3M32xWxwUtLsX7haCs3JuJ6GoijnRZKKGBGP3CtO6+Pdd&#10;rl/stzt2+yRD/gPSN9s3KKniWE6/bGw/wjrG/wDIpi27s7rXanUvzR7i6zOyNx57dGeqqHb6PSb2&#10;yWYxHXW1YY67G7b3nsxqOiptm9ZUFHLFJPWCeeWonHiWUwAw6Q9X/e/de697917r3v3Xuve/de69&#10;7917r3v3Xuve/de697917r3v3Xuve/de697917r/09/j37r3Xvfuvday3yAD5z5hdtnfuJz2+hi9&#10;3b0rcZtnEdh1PUmVz0e0sJksr13taj7GiyeJi2ZSVUmKxtI9bUVEVAtOzmrvTPMDz827db61+9S1&#10;zuUhkm/e88C6q4ikhkt4VHySJ0C+RoCeJ6Kgx+u1eWoj/J0WnD575ubioNsdYYAt270btD4W5/fF&#10;blId8ZTqDB7lpMd8iMHUb57Z7goN/V1J14u+MXvvY251xVfF91Ll9tRy5KlqKsSySSZpc/coQ8+c&#10;pbtypc3zW8V14VZFUMV8KaOYUUkA1MenjgGvl0YyxiVGQmlell2/0nv7pHI7exHYOJoMVlNw4GTO&#10;U6YbPw7rwVRTwZzL4RazC7jhxuEbKYjLR4tMhRtUUOPr1oK2n+7pKWoMkEfNn3b9tpfbLmZNlW8a&#10;4sJrdJYpWUKWBJVwQCQCrqwpX4Sp8+ieeDwXC1qKdI7G/MnsXonsTor4/QbF2D290j3tS0+E7X6o&#10;3ptjEVVTmsb2v2Lntp5DKYLd2Rr9v0+MyD7b6draKCgr8g+KlaWSaopJmWB48y/uuW5h9sfE/wB+&#10;7jO37BGn5fB5/bw6MbIfoCnqeitfFylylX8ftib2yFBUwf3/AMn2JueStekkio62tn7P3pQVppK6&#10;RpGyXhmxpRndjKpQoeEBOO33pXml9yoWaN/Bi26CMMQdJOqWQhTwNPEyB516R3tPGP2DqwvbuVi6&#10;o+EPza+QsTz1mT2dtPYW0YsEKw4ulydHubsjZ0lVTz5FFlkjjyDU60ssXicTQyuljqKkdfdH2SF7&#10;rmvmMzN48aR2wWmNMhEpavrWMClOB6esFzI/nw6Kp3J/MC7A777NwHZUNT0n1Z2n1Z2m3UXSW0cT&#10;Fl9zbywe0Mtujo3rftXY+Dx29Ot2613JUZ+fOVeSnmq4qTM4qihEeMaekSslXNvox6N5lN4bG+ZX&#10;xM/l+fGrYWP7S3b2B8d+8vgX2l33tnpfrvMbbrNh9cb96s3rn6DNYvObZyW16DY+Aodt7jhH8Xw9&#10;bU1OAneD9U/7g917qm/5V90dv9gydj9p9ZUmO2psrpPszo7PUeE68pdoVuz+pKfrDt75fbP6REeT&#10;xe0ds4/cB25V7skgpsgKNlysmSM9V9w7iQe691eL1DQ9L9q/E/pv+aJuirh69713v3dsTsjumpx+&#10;QzNfD2ju34+p3D0vjNgYOPK7qp9rdTZTsnbFTULNnKupxmIx8Fe9VWyUtLeSH3Xuhw626Q3l8cvi&#10;j2p8n6/vb5k79Tsbqzr+o2F1hL2dHu/PbA3HPWDZ+yOx8JlNudvbj2XuHB5mLcOM3Fl4Xr6+J8ZD&#10;IZxVsDQn3Xuq3/5bP81H5Y7Z7Z+OGz/lTuLfXaHUHyer16x6oq2g2JuLJ1XY27O0tk9f0m+dzb4n&#10;zrbxoMbtTLUGVp5MNJHTaKeveWOmqNFO8fuvdX5/Ar5+Yv5wRduU69bv1bn+pM/hsRkcFUbzg3hN&#10;kaXNLmEhykc8W29tGljircHPCyCOYXCnWNQHsJ8s8z/1hF4rWYgli0mmvXUNqzXQnArQ4PEZ6E3M&#10;fLf7gNqVu/Gjl1Z0aKFaeWp+IavEefT7/MqoN2n4a9y7n2E9FHu/YeCpN60IyG1ttbxoK3DbezOL&#10;ye7MVk8DurDZ7E5DE1m26WpeeOSnZWMKFuF9quaJL2HZLy6sLho7mLS4K04BhqrUEUC1J8sZxUdJ&#10;uWo7SbeLW2voFkt5dSkGvEqdNKEZ1UA884zTqoj+S380E372nu/4+9g7Q6j2/W7pmyXbvXlVsDqz&#10;ZHW8Vb2TjsHFh9910uJ2NgcLg33Ln9kUqzSVqU8Exp8fNGWZZNICnJ/NW4bhftt+63IkeRCYzpVT&#10;qUVK9iqDVatkY0/PoU828s2NjYrf7ZblFRqONTMNLGgbuJIo1Fwc6h6dWDdouvVv84P4w7xkf7TH&#10;/Jv4q9vdDuPGRTVmf6l3BS9wQS1MhcQpWtj6mKnhkI1kWiUnyW95X7OG3f2T5tsV7pdp3i2u/mEu&#10;ENsaedKgkjh+Ly6w830jYvvFcj7kW0w75sN3Y/IyWkgvASeGrSQoPH8I49Wx+4d6n3r3v3Xuve/d&#10;e697917r3v3Xuve/de697917r3v3Xuve/de697917r3v3XuterH/ABC787K6+3//AHa2Xi2yW1Pk&#10;vtftWTrzs58/tHAd0Y7ryg7GOE2DPuCgNNLjsTB2LlsVlqyQlhFU4anYASxp7xp+7ty1vnL0vuFJ&#10;vez3No1zfoY/GjaPWimY6k1Aah35IrxHSO0Rk8bUCKnoB+pO/fkB0h018UMnujAxbb7DyeB7g7s3&#10;1s/cm2MxsyHKbv7W+QPdKVr7+2Vhzstc1LNtigxrKMjTOY6qnjrYClSFqCQ++3vFzl7dc67LtnL0&#10;tubB9vjneOWIOru006GrArIF0xr8Dr8iM1rc3MkUiqlKUr/M9IzeH8vXrPN7Jp/m1l995yLdnbXY&#10;OQ3bs/449c7dxOG/i+6Tvyf+K7Y2ruXde4cxBS0kzY6sqoJMgtLR07T09JJUoSksox9utmn595R2&#10;jm/cLuO3nvjK7RQxMETTPJHRC8rtSiVFa0rTNMyRYe4Fym32sUu3q9wqaS+sgNSoB06Sa0pXuyan&#10;FaCp/rjrHtnvHqL5Y756Sr0y++evO2OpvkZuraleuzdn7Gp+ksLie6e4sh2fmMt2hQ40SZLZm4t8&#10;0kVLQwZ+NazDVNW9Vjqlko5ocg+gL1dv/LE+YfdnWXQ8Px52J0R1V21WdU1WLGL662z8juqerNzb&#10;b2tu7rjrftGo3Hj4t+ZfMwdlYXsPsLsbPVFDm6bKmgd00LL4GjkHuvdFH+c9X1JvjfWwcn8j+xPk&#10;X8e6+h2X8mwJ9z9o7Y+U2b6y3HuWfrDbe2K/CZ7q6t33iYtiV2ZzX2eUwNNWUFfQUKOlO6zZAVVB&#10;7r3UjA/G74pwbRTuDqzv/tXuZKLbv+zYby7l3kuBx2wdp9bPuDvbE53rbA7R3Lu/CdqUu+dxfIHY&#10;8tTKq7arKrMU0Ey0MdZWSN4/de6r62G+0ofht8l8BXZ01Wex+zeqMXQ96df9mYaswSdO/wB/+pJM&#10;70vWdZTZvae76ncOcz43DmMVj9xU+KhyElDURxsoPkHuvdLb4w9Fddb1/mLbM+Pu7oNw9W9X7joP&#10;lFsbc8YmqNsbh2Xteu+DlRT5qdK7sOLcb42bF0jyyrV5JKmEoomKmIgD3XujUbL+VHyb6J7+i3B2&#10;t0bsLbe6evMptfB7L686ll7q6i6wo9310e9929gbk3W1Bs3tKs3nmd84vs6tmyq1UcmGqC1XUU8k&#10;GSp4TJ7r3R0f50lTjO3uzvgjD19L1nn961+/qjZtZnv4mK9Ov+wV7R+KtRh9l7s3DQZBn21jq+l7&#10;PWtq6Waiiyi0kcdQmmF3Vvde6If/ACht/wBD3x8iPnD1vSbKqtib9+RnxF7NXNvRZxaaCv7QoZ9r&#10;YbM12J29ittbZodnVm8dw7oy2crqGnemwtBO5osfR0VCkNIhdu1tJebXuVrHXXJBIooaZZSB6ef5&#10;euOl22XC2u5bfcyU8OOZGNc4DAn+X5+memH4X/NbffVXVW7fi9P1lle66PJ9lbQ3jsbrDE5jJ4fe&#10;OdyUmapdv796v2hkKKDJzUlVv6kq4NaLSTrFRplfFH93VwzQxHylvDiS12aSQLbPdRurGtQQa6Fz&#10;/ojBF4EaS+KsGEqc07Shjud3ijJnS2dGA4EEU1N/pFLHiDUJ5ChtL6B6Z+VnS+M+OPYvxM/l89O/&#10;EGhzfYub258udvby3Vhtz9oUHRu3t3bM3DjKui7X7C3lNnsjgt1bUTIwVURomyVJlqFZ/GsTRPHN&#10;vUO9WyfMrD5jv74T/ITE9A9g5N925frXddV1/uvqHd9VFlq3eGy3bOUO3MNuTZleavyZ3Nbf/g9b&#10;DBKTLFUzU8ilXdD7r3VR/wDwnb312Dius/kZ8d+2qDceF3rsbs6k7Ip8RvRqiDdtNFvrGJhN04/L&#10;YjJTHP4aqxG4Noxz1ENfDBKajKlgGYyaUMW5WF1cTWdtdRvcR11KpqVodJBpgEHBHEHBHSybb723&#10;t4rue1dLeSmlmFNVRUEVyQRkHgRwPWx97XdI+ve/de697917r3v3Xuve/de697917r3v3Xuve/de&#10;697917r3v3Xuve/de60+/wCZ3naSn3n8k5atY6qHJ9ybG29FJPDPPKtXj+5Ni5R6elgMsEMsy47a&#10;tVGFnDU7Qo4FmMbDD32wRLv7ynubdNVhDDdAHOGFzbR08q0XWorUeY8j0gh/3Mn+w/4R0XP4/wAe&#10;0+9uifir2jvMbbzua6L7C278TqrqqsivsPd/xaxeI2Z2j2LunsXRurDbyod9Ue+uy618FkcTV09A&#10;8+3o6KShlK1VT7yD585t5G5Zg2y255vBBaXbv4RKTOpeMLXuhVihpJgnSCNQr5E3td1uNpuFuLW4&#10;MUxBFaA1GKggggjgcjy6Lx8wN4YvO7P+P/QOd2zF0Nh33XX7+oer9i4+PdPWOWzW4a6k68y3Zw3T&#10;vPsfcPam2KXcdVtmpo/4e+Yy9FSRY5pItUrM/s45Sn5Zu9pF3yleRz7TLIxDpIZF1gKrDUxLVGkV&#10;BNQfTh09f7rd7xLHdXkwklVNNQFXAJPBQBxY+Q6Lpt75K907t3J1tuXeG5Jki6j3r8QuosLtelxV&#10;HiKGj6/6WqN6V2wtmZbH0sFDLuOj23W4Tyk5eSrrJ6kI880kkSOgn6Q9XN/ygv5kvVXxnwMPXvfN&#10;VheuNt9v7j7p7U3Xvypy2b3VBTbqoKXYOZ2tjsDsnZW3smnXG3MttXOVwNDV6yJMUKlZEWvhhHuv&#10;dFN+cWG6X7M7x+SPa/T2+91d60nYO9ult8da772PhGyHXkT7l7T3hmuztg72ykDVeTwW7NlU+5ML&#10;DiKSuSlknxkU07xRxpTK3uvdVJnL4+baeycTFOJK6HrvcZniVWIgakyvf9RLHK1gqyfb52lcD8rJ&#10;f8H37r3Q5UuVr67cfx62rj6tzh67NfFPILjjJLFRLuKOl3HhKmuSnYrDFVVF/FPME1TLDHdmVF9+&#10;690BeK21V1PROfzjYpZKOm3JW5AZNpMxFNBNiqrr3BU7RiORcBNRsu9amJ1mVqtpXVoP24am3uvd&#10;P1RXYfGZjszFmJquozW8e25/LPLjKx6Cm2tsHf8AQ4g3UQiqky1fvVnedGijQ0CtFHM7BY/de6W2&#10;EpKLK4PqXK5ep8tXufOdIUGUXVI0FLtanzfdXTmZgmNXXZGjp6ev2rsXDU9UJIIoplKKYwgBl917&#10;pbfF/c820vl98HewKvJDDpu7MdU4LM5ErCkOH22m88v8d8nXBFSiikWHaW2WqZAWUySMweXUWk96&#10;IDChyD1sEqajBHRwv9K9ZuSLZ3xz278cdgb6r+vK3JbVy3ZtV1R/H/kfvjGY/c9XJXZzd9fisxV4&#10;mTMYukmeFWkjqfDEiJPVThBJ7x/3DdYt0v4zbbBCkesUjjQiWQAiqsUIqzUI7VBFaVNAepysNrl2&#10;2wk8bfJmfQe93HhoSDRlDg0UVB7mINK0FSOlXnPiRN1rsfvqr+RPdvW+3qQd4bY6n+Ne4Np0vX+b&#10;xu6dzUOUztZkqDsva/RO1Nz7g6n3pujrOSiyeKx+5a/BR0fknjycKS+GalkTfuUbK62hRs+3xRXa&#10;EOKqQ7LpNULEF6moIVsagAacQAtk5pvLbdXO7X0kls6lDQgorVFHABC0FKFhnSSRXgXH4k/ITqP4&#10;s937B3zRb4+Tm+K/b+cWlzuEwtBtvr/bM+LrZ/s87j8jg8jmOyspufGeBi81MafFVUxjAjkppgk0&#10;cXbPf22z31rfIZqI4qF0R1HmP9EDBh5UUngCpowkndrGfdLK6smWKrKaFtT0PkcaCpB86sBxIYVU&#10;7YXxB+RXaXee4vkhhOzdqbCwVF1p25UY3qXP7A3JRZuk3v0xmqWZtj7k3BQDcWdy2F3VXnEVU9VF&#10;VQ4y0dRFCtIjwSySTjtfMuwb5d7lY7Pu0Nzd2ZQTrG2oxGQMUD0wGOhqrWqlSGAIp1ALgxyzQPiW&#10;NirD0INCD9hHR3fZ71rr3v3Xuve/de697917r3v3Xuve/de697917r3v3Xuve/de697917r/1N/j&#10;37r3XvfuvdUl/Pbq3rLr/u/bPbW8qXfFZgO0atH3JSbTq8RSJfa2O29hc7h6RGXF1+Oqtx4CTWtc&#10;lcs8dTJLKg1ID7wr96to2LkP3P5Z9ybuO8Zbq7inYQ+CVEln4AaPQwQjxkAOsyV1lzTHRfcKsc0c&#10;xrk1/ZT/AA9Vs4qg2T1ruT5CZzrDt3svL7J3r1v0V1P0fsvsGvylbvbrPrrrTdmU3DL1wuRgxtTi&#10;aHY2yaaLG02BePN1uQqI0nasLzSNI9fdf375R5z9vtw2jlq7vbfeJZ4Dokj0MUSQSN+pGzoKFFOH&#10;BOAKivWp7qOSJlSoao6N98Xcj1XXdRfKDuL5N43M9mbS+PGy8Lvmgpcpks/m6rEY4YnfdduKnwWN&#10;/jVHTy1Wai21RxlHZY2aCLUyBdQI/u6ctbN7i/1tHPFq+5rYfSfTieWZhF4wuRLpHiAd4ij1VB+B&#10;fTqloiS+J4grSlK/n1UxSZKbuv8Amc9TddQ7Lh3Pj8l2BHtXF7NodoVO3ZOveo907m+UtdtzdEO3&#10;X29lYsvH1H1z2xi9zR5aSBRN9pDLPVUzyz1kOb2y7Fs/Lm3x7XsW2xWu3ISRHGoVasasccSTxJqe&#10;jJVVBRRQdZ/jXtPqz+X/APPyr6+q967q7D2v1j2xu3qHdFPuba2LxG26/Kdn0vU3V+2N85rD0ef3&#10;JBuXb+zsh2DUV9VSSU9LWRRQD7Vpnd1VZc2ttfQSW15bxy2zijI6hlYVrlWBByAcjj1sgEEHh1fF&#10;tTprrrsrqP43/FXf3YGF3ziPlf8AHTsvs/sDffWHT/XuH213XXdW7i6D3Dsbs6CfceLGM2pXYF9+&#10;UddjaJtp5KhzJlkkrDB9vGlYV7Ry3sHLzXjbFsttZ/UMGkEMaxK7KKAlUAWtCc0zUk5J60qImrQo&#10;Feqd/iH8sOm+9OzZqXZfwy6d6a7I7c+T+3dm7M76wu1dx9jeSr7RxB2v21Q7Xx+567GVPWmRfq3E&#10;PlEkpMj9ljpKiST+HSyTN5Dzq3Qw/Af5bbC6X+YGX3RiOpd3VfVHy8w3x26V617On3z1pt6iiwvQ&#10;mx+vOol3HX9cV9cmVir4/wC8GNq83DQZrNSiapkFKtQ6NGPde6GT+Wj8YcN2h0l3VsD5KdU5mi6P&#10;3NtLrHunE9K7237X4vdU5/02fIbfOG3HuTamNyOFq8ZT7qocHiRU18xx1BlP4WtLHTpHT16v7r3R&#10;NP5qKYTqnK/Bv5O9Yb93F0b1N2XtDrHtro/487YytF/cPrTcnTkuG3y25cLs7r7Fbu6irq7LUfYO&#10;3mpKymq0SOqkralnro3WAe690NUHzinr/wCVP2nsnsXNd45nf/YGC7Qr9qdt7swlXUde7dfaO1Oq&#10;N7bSxVTu3L7E6opMXiOwc5uAYra1DRUe4463JGRJK+WOaJm917qkDsOq3N8RN7/Fymyo31DT4/aH&#10;W/dUmB3DSY3B7gx25Nr9s9j4imy60+W2tU5GiqI6PbTPhZEdKrHY6ojijqnt5W917q4f+Vn3Ptv4&#10;/fzD+9tn703FtvaGyN6f6XdrZDN7izlHg9uYnJ7K3dWbhw9VUZnLVFJQQRilxFZSxtPIutqkAepg&#10;DB3KN/DtXMDpczJHbOskZLMFUEdwJJoPwaRX+L16mTmqxm3PYY3t4HkuEZHAUFmII0kACp/FU09P&#10;Tq7rvT+Z1/L0oNm702VubvrDbuptybdzu1sph+vMRn96VNbj87j6rDZCKkyOKxNRtouaeqexlrEQ&#10;jm5HuQNy5s5aa1urWS+MiyIyEIrNUMCDRiAnA+bdAfb+VuYluLe5SzEZR1YF2UUKkEVWpfiPJetM&#10;XqLtDLdFdz7H7X2RWPPkOuN743ceHqHiERydJi8iHkpqmnlB8cGZxgeCaNv91zMp9wnaXM1ncW93&#10;E9Jo3Vh9qmufl6/LqYbq3hure4tZcwyKVP2EU/b6fPrbf/mM7827kOo/gp85dnVRq9tdTfJvozsi&#10;sy9NIjMOn+1Y/wC7u9KGWeGRoaOetTJY+mlLlljlDRupNx7z39krqLf15s5eiIMO87DOIgf9/wAa&#10;iWEkeZSj1HGoPp1z8+8PbycuLyLzdIpEuw8y2zTEf8o0zGCcV8g9YwCcUI416uX9xL1O3Xvfuvde&#10;9+691737r3Xvfuvde9+691737r3Xvfuvde9+691737r3Xvfuvda0/wA3vmh3p/Leh+QOD6UTYjy5&#10;D5R7s7OpcdvjbOQzlNPtXvnaHU2+1yGPWgzuCakVu2slvyOe7TGeaNHBQBkPuvdFu7R+Ru+/k9vX&#10;c/YG+jhQcFvLsvrfZqYPDT4WBNg7C7V31hNtffRVVfkZazLzRRyS1VRrRXlkKqiKgHvnD96C7e49&#10;0ZIWkJW32+3jAIXAOuWgoASKyE1arVJFdIUApvSWmp6AdCf1fmcL3Dv/AOLPV3be3Zd17Z6z3Zvj&#10;afW4xGbrNoV2Bq/kLSUmxc3lstX4qF6jOwbXGSlyFBAjUdR91IweqMYiSI29kvfDmHYrvlb28n22&#10;3udjnvUt42zHND9TMorrGpJER5Gk0tHrapXxVXTp9bXLqY4mUFa0/b0gOotn7F+I3xK+d23KrEZb&#10;JYnvvoD5CbF697YzUXUeN3XmsT8ZaXdnxb7h23j8LR5DK9lx0D7nweJykX3ldPhY33HRx0tJSzU1&#10;bU1vQjo26pY7I6c3z0lX7Vpt2wV+K3DurYXxh3pSZC+J/gFfhaHd24Ng7Y3PsvO4OqqaLcmystjt&#10;jU1VRZddK1ru8sZliMc8vuvdTdy4Wp3h1z1dhcTtzIbl2xgetdg1+98vRl/s8Lj95Zb4obanjr85&#10;HGtDtXVuTHjGR1lW3i+4rEp7GZ01e690OVf2z0vhMR8quvNtddVmK6c756y+N0+xo8pTwbW7LweF&#10;+PvxilmO48XQYt8Rg9157c9Rux8hl6uoV6XK1MUlZKHmqPLF7r3Q49K9+bb2JjPlD3V3DtDGd4YD&#10;bm5esO4s1sf+6+L2htXcdFmvk1n9tx4HF9e5t94dc7PBzGMgWYtiszJT4lp6fGVtO0v3cnuvdK/5&#10;t9+703jl/lP1xtPB4/YuyetfkjQ/HDB5v+NUE2bQZXYP8xPpTc9PuDcS4Sg3ru6m7qpNhUVfW09f&#10;XVtPQTYWlp1WYtG/v3Xui5fIDpzG9q/I/eHYXWNXvmm7SreqN5bw3vtnvLC9SbY2Nk83hevKHaOT&#10;r9p7xp+zc1gazB5eTO01RjqLP0NFJWGOohq4YCop3917ocN20tJ8f9/5jfPyZy8nX/anXeTwfcHV&#10;PUmx9ubEyvWu/KuPB9C5TetRmKyu2du3AUfd9ftSJdzx12OwWVx+JEDY8ZnFTUmHWH3Xugp+KPys&#10;6C+NPy+717l+P3QO/wDIb3oeuu98vsXbXaHbFJNtvbkW2sVUb43Z+1tzZYzO4BUbO2xlXT7msCwq&#10;FOpv84nuvdYvgpvCr+VnZ3yXwfXHTvW+0PkanUG9u9vjTuHHz7xzmVoe29j7221umXZtFid37uyW&#10;xa/+9e3K/JUNE9TikFHIkMjOCry+wla8lbBbS+P9PJJKH1KWdhpINRQJpGDSmoEinHj0J7nnDfLi&#10;PwfGRIymkhUXuFKGpbUcjjQgZ4dWN/Az5YfMz5+9rVXwA+b+A2BketaXYHaG7+86TsPrzc2ye0e4&#10;8HjN8LghtnG5XaGc2ng9s5DZm8twUb4+owWMxxp4NvSK07yodQt6DHR6/j78Wtkfyzvlh2xvOm+Z&#10;nTnU/wAL9/YzcmZpPjd2B2JR7Uqdpb83BLtH7Csg/vjuKShyEeJo9vS09LknqEyH2TpSGJwXmPuv&#10;dG06B+LWx1+WfY/z66g7ixG4uuvkNsWgo6ba206OjzW2Nx/cwbekye7ot3jKVMbvV5/a61McdLAN&#10;Mks6tIA5jAXtOXTacw3u9xXQEUykGMLx1aSxLE4q66sCuSKgY6Ed1v4utgs9mkt6yRMCJNXpqCgK&#10;B5I2nJ8gaE56sf8AYo6DnXvfuvde9+691737r3Xvfuvde9+691737r3Xvfuvde9+691737r3Xvfu&#10;vdaaH80vb/Y+1f5lvV/U+4cJ/COhO2PkP8f+y8Rv+m2rujcNTlJN2bngx+6cHmqQZRtqbukwe5v4&#10;xNTYaGjiq5aSGlVmZmaSSPeXPbTl3lnmnmLnHbpLlt43QuZfEZGRfEk8VhGBGrKNQHFmwBWpz00k&#10;KI7yCupuiZ/EuvyWbFfuHL7qbddZltgbaip62po8jRV64jCdpd6YLDvPBVQLQQUstDjlWmgpJXSm&#10;ijELKhQaoC+91/yROTP+euf/AKtp0lv/AII/9N0nflj0n3Z3f3V07/op2XuPdtXiOuqLZ2CO2sbT&#10;ZSrG76bffZO8sZifsDPHOEq6zcNKv3c6faxGpszHxsnsQ/dr5s5Wg5C23lyXfrSPf/qpv8XeRUlY&#10;vIdGhHILlhSgTV6cer2boIlTUNdeHReK7pPtvrH5T7s+O27+tuxGyuT7CyGZm672wY5O1M89F13u&#10;Xduz6HZy4yg3HBFv7K7E7NgqMahx1VPBX10CtAsiyQe8nulnRct2vW4/F4JqCCnqoqTBQz1k0Jeo&#10;hp6bcvU3VGHqpJjEUEMsMuUSO5Yhap9LA2sfde6Fja22IJMzVYzIQx4eKn7f3NiRT42CkhOOli7U&#10;+PeJqqeZ0iYQY2hpMo4pwXMSSrZQNTavde6AnH9idgvPNlpM4M5Lg8TBHJ/evH4jeFOcYtfHj6eG&#10;Wg3Vj8zRVvgbMtTp5Y3ZKSeWBSIHeNvde6MPB2rEuSzG8B19set3P1LvPaWSwcUdPuLBYdMZsbP1&#10;NRgYRjMBurD4mIxJ96JUip40ZGUImrTp917o0PxV+N/U/wAoMHubrDN7w3H8fabavxM7R+QT9kb1&#10;qoew8Dhtu7B7/wAPDv2mrtqbe2ns3N132W29l1dTG9PUM6SRTqYZWCKPde6Dz5X/ABVf4u/Kqk6c&#10;3DufF9gmPPfFutx+9sfhWwMO58BuzZTtlcm+PyM+WqKCfIZShc1AnqHNRKnmkVibJ7r3RZduOjdL&#10;VWWLzf3jTFdgbX2xPAxhqaWn2bvzoHsoNQ1D0pKVOOp9yZ6rLU86TJGSTpXib3XusXaUx2/U7c3N&#10;tqeOgk2R2125szaclE0SpQ4vZG7MHvvAT08UMgjhWHJdiVHj0xIhVBZmA0x+691avuDqPD9rfMrt&#10;XbGy4eoMvsnt3dm7stS7C3t8idg9fY2v2XvHHz9t4+CXJYPcu6O0sTBtahghyQq5tuxQK2OjMj6J&#10;FEkfbVybd2G+ybqLyNIFnkKIAzExsWAViSukhTg9+QCanod7lzZa3uyxbWbN3nMKBnJCgOuklgAG&#10;qCw4duCR0Y/5IdkdXdFQYX49fHroD4wU+4a7B9T9o/IHc/yi3Dkdy/G/ubdu1tgjbmF3/wDHbLfJ&#10;LfG3Md2HidvV1fkKSPL47G1su66TMx108U3gqp0kHoCdP1F8wsX8vPg9/M6w2RwnVG0891y3VH+i&#10;rJ9PfGr+GvlK3L9lbvzuDehpNqbm3ruOTIbgyGw6Oni3HUzUdJt6rr6asfW4IlSQ7fYWsniW9jDH&#10;J6qiqc8cgDpVNfX1ymie8ldPRnYjHDBJ6tP+HHb+f7F706c+QOJ2xmI9u/LPoXCZXselxeEr62i2&#10;j2Xt+mn2zvSLLNRYykixjUHY2xKmJqiSKGIw5HyusesiPHIWe48p/ePkuLLbpX2Pf9uBmaON3SOR&#10;RpDyFVoh8SAamJ00nLMcmhVRku6he1h/q/1fPq7b3kx0r697917r3v3Xuve/de697917r3v3Xuve&#10;/de697917r3v3Xuve/de6//V3+Pfuvde9+690Q/+Yv16N7fGzPZenp45cp13l8TvKlcQ66r7COR8&#10;NnIYplR5I6cY3KtUyrcI32qluVUiAfvI8uDffbLcLyNAbrbZo7lTSraATHKAaVA0SF2HA+GCeAom&#10;u01QsfMZ61xvfNXon6zQVdVTJUR01TUQR1lPLSVawzSxJU0s6FJqapVGUT00yMQyNdWBsR7WWO4X&#10;+2XCXe2301vdKah4naNwfkykEfkevAkEENQ9Hk6C6c3X3Jt3fHyS2htvC7z+TfQ2e2rX9W5Op2zs&#10;TIbuz1PD17uHaK7Ppc7vaTH7ewrQRUuDqKXJVX3VTSQYMUtOqLUOGz9+7LzfzVzXtPNH9Zd7lvY7&#10;aaBYjJRnXUsher6dbA0SmtmoQaUqamlnI8iya2rQjohe/wDZdfv35L9/98baz+Axm8NtfzT6jo6j&#10;wOf2ttzO5DI5TC/JD4/1mN3bgNu0EuOqs5tTZmF66p23AKkLLVtkYEkqAjyscn+lvV0+Ep9/Yj5O&#10;fC/Zu6909eZvcVZ0p/MX2LsPM9QVuLi6+wGExGU+K6bQxmJx+39m7MGxaDbWOwBplw8a5yrwrRpS&#10;vlck0bVR917rXd+NPXXfeC+Qnxn+HWeq8R1rvPoL5E957tweTfEYjZ/cmTk2j03D2Pka3dcOS3Ng&#10;3n2dmOuaPba7RyGUlhqaemyuSSGoqKDHxxUvuvdIz4/UXbL/AC96P2n2NisxTb9wHymrPjf3Lu3G&#10;5zPUuT3RRb63L0H1hvPMZHfeE3PNDS793117U7jqqTceCrKPKZAw/wAWpq2qrYjXH3Xurd/hZ8j+&#10;3eyOn85R7y+QuG2rWbk+Nv8AMC2R1h1TtDrHD7SSm3R1vu3a+UwPZ+CwmwutsN1DjU6223V1dPor&#10;56esrqjIg+CqBmdPde6T2J2Hsb5HfHj+TL0z231rtre/UHYnXA2XuCuym0sxS7v2XLiNueOoyey+&#10;5cDvnCZHZ1XurdO0sBSS4mLFVYydG0jzTxJBof3Xusuxv5SexsH3xi+jtkdg0Hd7/HfeWwN79n7M&#10;7j6+p4+p9vbJ7p6bzOzKLc+e2jX7j3Ee4d6ZdemRBRxYur2rT4WqlpaqWOqSk8cvuvdHz+Efxopd&#10;w5zvHYPyk+Omwqhfiv8AKffknxHyma6t23Q0WE6q3XmqPsDb+8dh5mkp54J63dW44Gztc8U5mpcl&#10;UFZEgceFPde61wP5mnSuf6b+b3emEr8eqUW+N6ZjtPaTUFI8VHWbZ7CyFZuKkTHwrBEjLiayoqKC&#10;URqUWekkAJt7x35ls327e9yiloFaVpF8hokYutPkK6fSqkeXU98vXaX2zbfLHUssSo3mdSAK1fma&#10;avWhB8+ir7Z6K7t3pU01HtDp/tHdFTWSpDSw4DYO6cu9RLI6xJHGKDFTanMjqo/xIH59lcVvcTlV&#10;gt3kY8AqlifsABJ/LoymuLeHU0twiqOJZgoH2kkU6EDNfED5GbUUSb964n6uh8SzyVHbu5dn9RwU&#10;9O0cMxqKyXsncO1kpYY4Z1d2k0hFuWtpaxlFy9vsvwbPcf7ZGX/jwH8+i+Tf9liwd0g/Jw3/AB0n&#10;rYI6t6q7Xz38rD5hfCHu/HYlezOmOtMjvXaeDxm69tbunO28jQ1HdPV9BJV7ersrj/Kd27TlamkS&#10;oljWmqKdVZNFhkv7AXu78qc28qvu1uYUi3BEBLI1IrgmKQHQzfCJHOTkMAOHWMH3kNr2vnL2+54t&#10;trlE0ku1ySadLLWa2AniprVfiaJAKDBWpOa9XN/DbtT/AE2/FL47dqyVP3VfvTp/YmTz0urVbdMW&#10;36Oh3bBr0p5PtdzUlXFq0rq0XsL2B5zxs/7g5x5m2cCkcF7Kqf8ANPWTGfzQqfz6LPbffv6z8g8n&#10;76z6prnboGc/8NEarKPykDivnToy/sLdDXr3v3Xuve/de697917r3v3Xuve/de697917r3v3Xuve&#10;/de697917rWc/wCFEvx437uDrHA98bLxsNbtei/uptbt+uip6iWu29g9hwdsbk2Pkap4KKZKbbuY&#10;3Hv6fH1E0k0SjKPi4iH8oMfuvdV89aMJNtV1SmlqbI7+7bzdBOusfc4zcPbO98/iqpkkCyRNUY3J&#10;xMUZVdL6WUMCPfMH7wtzHc+73NhjYFE+mSvzW1gDfsao/LolujW4k/L/AADo4/xKw1Vnvkv0lQ0V&#10;PLVTQdhYHMvDDGJHWl27U/3hr6gqePFR0OLkmdv7CIW/HsOe0FnNuPufyLBAhdl3GKQgCvbC3jOf&#10;sVULE+QBPVbYVmiHz/wdN/zu7qoOo8R3f8Pa7dkWyPi5s3sbtfE7uylZtPIbs717gq/kW2yu8tyY&#10;7Yu6ptg0nWmx8L192739U+cVVVR1FdgsBHGlRU1Mcq1fWHo86qH/AJi/Y+yOyvkf2VtfrjdmP3R1&#10;Nsforae0+rMviMzu7cFLQ9Z7Eott53rHb8NXvSSrZUONL1spxf29E0udlLq1UtQ8nuvdB1uzc2+O&#10;oMjs+gnxeYpNoVO+dyR7561+3oNq0u/eqOqcJ0T2sdsPW1O2so5x0mfxNVLRTSQVlHRZOhp54oRN&#10;Sg+/de6Z+1c7jaHJY3c2Lqt9ttWHq96vc9Pvusrcxu6Wp7Y2xubqrLjM0GfosNVVNfFBsfbwpYdc&#10;1HTPSioWrrgY62T3XurVMf1t8XOs+mPl3t7ur/SRvnDZWm6k2XU4TrbE4HraIbryHyQ7Y3ZtjbNN&#10;vbcdFu3cYfD7i8ON3LXHEx49cjRVf2FPkKVaTIz+690SLbu4t4/NLL99z7F6d7Qoou4flRsD5YZr&#10;P0WEoc7sPrPH7d7D+TD5XBbj3lV5TbVNVbex+X+WFNDU5xYIZaemwstS+OCzOlL7r3Q398deUWUw&#10;s0+G7u+MOAy+d2B0NgM5szae/Kvsfe+aztPT9i7v7Oojsf4rbOyW5sX2buvecuKnrY8gxqshLR1N&#10;RkMoKdZJE917oFIuqdx/GH5e7DNRsas7Vq9uZbKydV7M7W3lsjpbqLde3sBi8vtEVWDpuwdzbt3B&#10;2NsCqjwtRSrVwJh6jNVVK8MK/dMIffuvdGH642LvrevbXVm5Oounvgb0bmO9NlVdFt7dZ2f8i+5c&#10;BV5Hf2H3Psil6kXB7/ruy+vY8pvXq6rhWXGz4ukwzYyoYzNFHUPHL7r3R8OvvkxuvoD4/Y3qrD/C&#10;HfeG+X/YcO4Op9ld3Yb44fGj4f7lxe8u3qvMY7q6t2p1TictT7rmodkR7hx6yNUYjH0sqUpbItEH&#10;lmf3Xui39vfBr+Z/vbYVD2Tme3uyfkRNVb4wXWm8dgP8o+yd0UO2Nx1Fb/dvf1BurrnrfY2ExcWz&#10;Ov8AsapqMTk63C7klFLS08tfPDT0STy03uvdK349/Azo/wCPvzGbZ/yXyPwn3h1hX7ZqX2VVY3ev&#10;XeZXe3ZO5J8vtLa2z91bO+QvbvYHZ2N3s2YphXR0e38TnMMZZKc1NXb7ilX3XutjD4KyR4foTF9W&#10;z4jE7az3SWf3F1buTa+Fysu4KHb2SwmSmrYaBdywdM9C7b3FN/D8lC8tVhNuU2I8zPFDJM0Ujn3X&#10;ujke/de697917r3v3Xuve/de697917r3v3Xuve/de697917r3v3Xuve/de697917rX2/nsdY7UxO&#10;J+OXyxnl3pid+dO73m27svdW062ho6Lam4Fqsb25gd17mLwzZaSiwNP1ZlYKP7S2nIZOIvyEv7r3&#10;Wut8ETuOWi3bDm66pqcftrbOwdvbagbMZPI0lJicxX767Klo6SjyVZVQYWOKv39LM1NQR0lEaqqq&#10;JmieqmqKiXDH731yyw8g2YpoZrxz9qi2Vfl+Nv5cPMvvziIfb/k6ug+Hu18nu35C7FxmHkmhyVND&#10;uzNY+anlFPPHkcFs3cGWxQhqDV0X28s2WpIIll8gETOHIKqQYF9htu/efuzyfCXokc0kxPH+xhkk&#10;HmOLKq/KtaEAgpbZazx/Lqgj5A7R7/xfdm6cF8rchmMr8jNubY7HxHZNNujPUG4N0eLa/wAP9ky7&#10;OyeWz9Flcuu6Ko7UxlN5sqtXVLkXgE/mmaYs3Ujo66MJ198S5u7+8Ns9XNs7OVvX9RhfgVsHsvdn&#10;WrxQVmzaPtbF/DrZ+691UMb4+vpDPlJMbueX7+ux1VSQ19BUS1KF4ZU9+690XLb+3a+b5Abt2Xic&#10;XWZ3JZvu3PrSxhIpZZsM3yV6px1NW17xQR0KK9XsnICcOII4o1aVtEVr+690V+uxKYnaOao5IJaS&#10;SLDiYxzFg38Rq36PqshHeS+pxJWyOUB9CkWsoHv3Xunitpa4Du5qSB4UyO8o8TRTCIQ0k0rbrq6e&#10;to4ZWRYNcNPlIhIqm8SToTpDKT7r3VkPx170zfSuL+Rk8mUqMvQb4+Efyo652ts+vo4ty7apc3X/&#10;ACHyGazuT3DtvcFVR7dXb2R2pFXY2Z4DU10lRkUApZIjLJH7r3Q1/wA4WDcHZHZvxz7Tx2w1/vpl&#10;fgl8VOxcVntuy1VbUy5rdO+NyUlNt1dqJSx0WRr4a+pqCjU1PLGlNHTRvGhkUe/de6Ifi+j907cx&#10;XbFIeua3auM67y/aeFXdW9fJsjFT0u5Nn959e1k8Wf35nsViauClyK7Vo2ioqjymd08sVS5F/de6&#10;Avee28HVbD112/trmTEVm0Nw0uNxNbl915Fp8jsDaGE7bqmrMDHVbMOZl3XR4RI456uGaqkZ3lqU&#10;jTW3uvdbOfXfxs+GWb+HO0/mvv3uLsGn7GwHTOU6h2xgNw/IGHoLZO9u3Pjp1/muhMJiNuUmCyGO&#10;zVJuPf8AJ1554TFlazJVX8TaoKF5TGPde6VO3+zMV8zvjp8o+zqnenWuc76k+IOzc5tb47ZSq251&#10;5uz4dU23sfn6bc269t/IvsCpNJsbHb229X0ObqKyvqqdKZ4opq14InaKP3Xuqosb0j3r1tRbx273&#10;V82+lMHTdwbCbbGb2MOze4Pmz3HnNnZHdWE3D9nT7G6bodybLf8Aim59o0tP93PLQwzRRvA8jQSV&#10;Rf3XurhP5JvcG7Ota/cHwy31hp6PG1r727a6qzu6K3qPrPddftv7nbdHj4KL43bbrZOxdrYnd2PS&#10;uzctXkFlhpqmF4zNM9SfD7r3Wxf7917r3v3Xuve/de697917r3v3Xuve/de697917r3v3Xuve/de&#10;697917r/1t/j37r3XvfuvdMG6du0G7ts7i2nlQzYvc+By+3skECF2oM1j6jG1gQSLJGW+3qWtqBF&#10;/qD7Lt12633ja9y2m7B+mureSF6fwSoUbjjgx49aIDAqfMdaiO6du5HaG5tw7Uy8TQ5TbWcyuAyM&#10;TxmJo63EV09BVKY39SWmpzweffHnddtudn3TctpvFK3drPJE4IpRo2KNg/MHogYFWZDxB6Y/Zd1r&#10;oVuwMln9vfECgixu9zg8HvLtPsGbfOxaTt2m6nyvY+1Np4npXEUkH8YO1d5TYzae3MvvySqz2XqK&#10;F8Vh6bwSV8tDTynIU3QX7p1ksXIe+X2fEm3V1440xwQUx5HU719QB+ZpY/2LH1b/ACdHEqs/X/FX&#10;5jbV6x6s6wouwtybB6X7a7m2H8S+mGl21kcPhd+bS6Y21mNwb23lXdZ7bwG+N5br7F2rm5UqnyGR&#10;nhjnqJJKZHnooIco+lvRw8/i9jf7PP8ACNulNpY6m6x64ofnb15uqp6x2Hloth7O7V3dFsTcm5MJ&#10;urJbV2smxNlZ+vzmxctUVAyVbSVeUydWWjjnkkdz7r3QZfEWLfG/P5h3zu3FvvbOG3LseizW8+tN&#10;ob4q9l4Go8+BxdL0ziq7ryl3k+w2rMhicdUY2rp8ljo9wRxNXUrpW0NU9NSzUXuvdEA+Ifwj7hyn&#10;bezO1838XsVtx6b5rdw96Y7dO7aIYynwPXuyfkDsnbmEopdk1mQwdFD2DLjt8b4ymCy2VoqusTFb&#10;ZoDjqRHOOyEPuvdWX/DP4u5za3w8gb5SdR9XdHd7Y7D/ACLwsFTHV7ez+L6h2X2tlspFJQ43e9Hv&#10;bd+Sqtu1eAhoJayWv3LX5SoSBRWVjSrdfde6CrYfWPxW2JSfy/Oit8/MDYsG++kspnMx0rtDqnc0&#10;eQ2x2PTz93bLxm3xn6/O1u98pSsd9bTfaVA8mToI8lX1mSxlIks9O0UHuvdGB+anz6pPjNlO5Nl7&#10;VwvW1H25sHofYnflBku4N0ttXZW8Nh5XfG+doZfH0tZgqet3FX7h23U7UmjocaFWoymRylLR0aST&#10;1KI/uvda9WZ+a9B8ld3bgxlL1HjaftPee49x9m9fUsuUr9w4HYdRmNg75pu2q3eOb+Sm+tidN7b6&#10;97H3X1ntGA0E8NBS4PEy5ippJKutmjiyfuvdHn+aXyq7HwjbI7Nn+XG2KSo3ElXtGbavxr3Z8Kds&#10;YbEZXZW19qvuHdm0+8O2c3vzt/I7H3Lmt9VFVjqOmx8uTooC5qKOKR6cytPBA0omaFDMBQMQNQGc&#10;A8RxP7T06JpVjaFZmEJNStTQnHEcPIfsHSM+N25vj18hOrMZtXtfsz5vfzA9+UXWlRuXt2g2BuX5&#10;S10OyO0dyVu0NvLget6amn626syuAxW38ytTUR1uQycTvAK+CExPWFHemuijUHVPQeP6f3TSdYfy&#10;3Plxursj4f8AYOTznY/yByua6+6E3zjMydwZTPVuMzuN3H/sy22ty4XbmM2dH97NLTZtMTAktTBU&#10;46PIIlR7r3Ww/wBObz3hvDsT49dxZjYm56YfJvqzdeO7K2xhK35F9s9RdbY/AR0I2njcPNmm2d0p&#10;1YuXgo4P4rUV214cjlqzzRUbywNPUyeVmVlZGIYGoIwQRwIPVXRZFZHUMjChByCDxBHmD0l/5QNV&#10;U7Y+PHafx0yEszV/xO+UPe/RMSVZkNTLgsdu6XduGyAaWSR5aGsG7Jkp5L6Wjh9N0CkzD72JHd8z&#10;bPzPEo8LedptLvHDW0fhsv2jwxqHqc56gT7uzPYcn77ybMx8Xl/fb6xFeJRZTKjZrVT4pCnzAxih&#10;6tg9w91PvXvfuvde9+691737r3Xvfuvde9+691737r3Xvfuvde9+691737r3RKf5j2zP7+/An5e7&#10;aWLzzt8fuzM7RQBdTT5LaG2a7d2MhjH/AB1lyODiVPoA5HI9+691q99fNRS7F2bV4x4ZKDI7ZweX&#10;pZoYjDHURZjG02UFQI2VW1TmrLsWAZmYkgEn3ye93bn6z3O56mLEkblMmTX+zbw/2DTQDyGPLojn&#10;NZpPt6sX/l37czlb8pOvc3TYbLVGJwlHvSsymVgxlbPjsdDWbG3LiqaSur4oWpaOKorq+OGNpWVX&#10;mkVBd2UEZ/dw2y/uPdXl2/isZmsoEuWeQIxRA1rNGpdwNKgs4UFiAWIUZI6vZhjOracCv+A9BR8u&#10;vg1/MF78+TPyHxuIj33uTrbfddjcnt2XdeW2zRdexbHo+/8ArDcO3+vKfdWR7GyuXqdt4Lb2w6nc&#10;tPgExcdJjclVVEkcMVZXvCel3Rz0gsr/AMJzOyKXfG7snQ/JHY2K6vah7DwOHqd0UOd3Dvddl5LI&#10;7vbZ2S3rk6fGbTwdZuDbmCqcRNkGp/tqSeopJoo/DThCfde6E7t+H+V7kMlvjEUm9MVuDd+2uiO6&#10;8FJu/o7qePa+8ts93dSbEosd3N2PRdq7i3zsjbmd3pndu1lJTUONry2Mr6yopTHXyTGO3uvdH964&#10;6k+AXcuycl2j1D0F8c8Lg8rHV7ioKXePW6PubNb0xW9965hMJjKWLcm3RhZ6LNbfWup4McauBHyD&#10;iACO/l917okHf3807sLCbM7g6y2x03gfjt2TRbC6X7WosjV7U2bVzjtPcnyu2XsHuvB121d9UlXD&#10;m8wuxN2UkEz1OBGWpMlHkp52i0UUnv3Xul/8u+wfkhuHdG8un9/7HwNd1F2x8y8L1t2H1ZuXOVWW&#10;qqH4f7YyfTGB6Y7h2Rsmh3RTZvZWyezO0P4tjM1mxTvjKnM+Cl1U801PE3uvdUC9k08vXlV2lsv+&#10;5WP2RW0fcPyu2ljMZieuNt7a+8NL0d3bsDbsW0Mngtq4nc+V2lWYnJ4qmo4auorFfKLV1avqqHt7&#10;r3UXfvyh2buHp3NdXdnbw7mooepewfkXQdMYDrTbezIqHMPvZ85uDYse/ex581sbem0ti4HdOejy&#10;FDiosXnIq9kyExSK8UEfuvdMXS3zfg2jWbDptl4Kgh7k7p3fubaPyn7K7j2ZsXujbmT617C3ZVYm&#10;n2V1Tj94UE+5tjbIbYu4aml3Hjf4if426RfvxRxBT7r3V9PzY+CPc+1e3t0dy7f3bX5reO8sG272&#10;+RuP3t8M/hli+t97wSwYiGLLbzynV28O9M3RYaposbWq9HWxPLBNHRnJRTXqB7r3Ufs7C/ykcX1X&#10;lNmfKj5k4zu7IZPZOJ29je2aruzvD5Idh4/sxKGav7ArZP7jZzeez6+hxeayuOr6CniolqqN6qoj&#10;mkVftzH7r3QnUXQfwV6Jy/8ALZ390r8au89253eGL2HkOvO8ukdobd25tTcmPz1OmfkHemQ3zlKv&#10;csWazmB3Xkq18NF5dx5DBwVdDNU1EOOWGL3XurDPib2Ptrsj5CfKXLdI7bxuV6Uod75Dau/u3Mh2&#10;121ujd2X+Re14Ns125dh0vVvZtJHQdbbT2nQbwq41GBk/g80yL4UQ644/de6sS9+691737r3Xvfu&#10;vde9+691737r3Xvfuvde9+691737r3Xvfuvde9+691737r3RVPm30nXfIT4r919X4DF4XK71zOw9&#10;wVXXEefhjmxlN2NjMZVVmzaucTQVVPpXNJGjeWKaFkkZZY5Iy6N7r3Wmb8SNsY7FU+8sfh87trcM&#10;8ld13gJ63aUuem29LXYfrrbGMkmpq7P4vGvXSZOsMlY89OZaR46lGjKKfGuD/wB7d2n3jkOxRhUQ&#10;3BA+cjwrn5HR/I9F19UmIfb/AJOrgs/srsfYXxb733H1JsmXrL5xYzsbc3S+yevc1ljjd0bw657B&#10;3PtzA4XcPWGyY+w97Z+LJ5PZm8Y6aly1XXUjxvS1teEpAlO6Tdy57d+z/IPOEV5s+4wWvMoBiS3k&#10;vQzVnACqIZXMhZwQEGS2oUBqOlCRW8UmpTR/Svr1q6drVnZU/e3fCVFPksf2JgM52BDVjaU0WTy9&#10;TV5zKYXrzdjZjMYCbJDcVTntr1NV/FK/zSz5Ksq6ipqJpZZ5GaculPQ8/KzfW49idi9+7I21la7C&#10;0uXxUm3tyrtaeu25jKut6Z74m612x93j6fwCVtsUe2MhS085EZePJMukIiA+690zZTY+/wCXauc3&#10;3t+ikqMhTYTdmQ33NSYKp3Lldv4iv3b8o6lu0susWJylTsPDQCGjgp8rTpTyEygxSKZv3vde6W/U&#10;vxc2x2L1F2j2j2V2rs7avXHWfUOS3TR0WD3ntJ9+diblwmx+gclQbH21gctVitw1bkxQyQST19IJ&#10;aeeamVaWZqiNW917ofOlfg1gu4OlK/uHYmF3nu7e/ZXya7P6xpOq8jvLa+NooqDp3alZ27ltwvu9&#10;qDZizVpw0NWRB5KNRJToUaYsKZ/de6iY2HpPP0Hcuf6v23/Gqfa3xL+VfbXVu6Kqm3fV0dNXbZ+b&#10;ax7Wy9bhM7lKWjysFf1HSmXIY/LUE8cE9fHNNSooWNfde6Jh2/8AKHuvtyLcEG4u1N0U+N696WxX&#10;VmD2vt6rOztsYzaG0+26Tb209knam0YMJtSGmxWyMhHFaGmtURxa5nlnaZ2917oJ9zx5vc+5+zKz&#10;Jbl/iFRuat7nxS5jcFRW5eeSm63yGL7cqPLW4nF5jJ1mQ3AaZ6SmneKKlFTUI09RT0azyw+690F2&#10;y6CmrqXJSVTLUrSPUrBiaw5d8bkXk2ruzMilenxGSxFUaqryu2aBIStQp8wjZo5lQxn3XujubozH&#10;evYO1tqfBvcFNu/aO1to0OE+Rm3uvczsaqo8/icu/RtNuHekuIw9esW8tzUuQ2W9Tl8f5qpnlSOR&#10;aeGSSp8r+691n607az/UWxt8bFx+Y3b2p1vk5aLbnYPX2Q3J3ntrreh2LjaoZnsTae5t1wVXT/8A&#10;dPK598Jj6RaKHA5itZBNS0k6TVrQz+690/4LenYVVg8Dtv41fE3ZvcO06Jsh2BQ7h3H1xXfI2XbM&#10;01cNsZ8bgxDdY9Y9PYkVQ2lEKibJ7K+9+1aF/vSjx6fde6O70D89939dfKnae9OsaffmP6CPdNPS&#10;5jpLrrqPor4y9ebN2HvivyiU9Jv6n2Zj63K9n5DEbbzRmopc9T4FqvKU8c0NXqkhHv3Xut3f37r3&#10;Xvfuvde9+691737r3Xvfuvde9+691737r3Xvfuvde9+691737r3X/9ff49+691737r3Xvfuvda9v&#10;zo+Pm+JPk/nZuvtjbl3JT9iYvGbypaXbOGymc0ZCaF8ZuEzfZU9SaaSXLYqasl1kKgqQ3pQgDnX7&#10;8+3m+H3U3B+XdhubqPcokuVWCN5e8jRNXSG0kyRtI1cAPXC0AKbqJvHbw1JrnHQc7f8AgL8islh6&#10;rc25sDhOt9s4/H1+Yyma3znaWl/huIxdNPV19dWYfCrndwwrT09K7aHpEkYAEDSQ3sM7d9333Iub&#10;KbdNz2+DbNrjjeR5bqVV0Rxgs7tHF4swoFJoYwTxpQ16oLSZhVgFX59Cfuf+Wv1v8ofj1sE/6etg&#10;ZHb3WeY7Gj3VubJ4Hes/X9Ft3cmb613nvKqhSl3v1dXDKY6l6vxSPU1dRHRJC0jSX8CqczvYLads&#10;2TkBbLauYLfcovrJmaaFXWPWQlUHiKrNpXTU0AqaDh0Y2yqsVFYEV6O/82ut+gsRj5fl7n+s8J2p&#10;vam2HhOp8OlZm6ik2lm9rZzf+2OwcLkcyuD0y7jjw+4ds0lVRlpzG0RdFIWUt7EvurzzP7ecm33M&#10;trt6XNykkcaI7FV1SNpDNQEkLx0ihbhqXj1aeQxRs4Wp6VnyC+Ve+evOs+2Yuqemd5p3rh+xMps/&#10;pzYu4+uN0bkpO60wE/W2a3n2NtbE7CY5DMbHpsHvqrdp5KvHVFRUYurCsDGX9yP090Sr4Y/Muvxn&#10;b/8ANMzXZVZjMP8AHD44dj737Cpq/C7YwL5Gigqe1+8dpbly8TbCweGm3tS5uLpaXJxVNTRVma89&#10;TLDUV1aq08nv3Xui6/KHvbr35DfzLOpfj30j8it5wZ/evZHR9Tuev21tSlymzuudx/ESr+Ru5q/B&#10;U9Zuatp4spm9x5/dyR1Rx1OkdBUYcCaSoMgji917ow2I+G3WG4+nO5ux+5+zsrsnrDYu5/5n+0cz&#10;Sbc3VtSvwFd1f3Z3rvLKR7qym46bI5PGY3PYHb+LheOCptNSzzSRVUcMqOi+691RtV732PtHsL+W&#10;hurbO+slTUkOFwuMyU1VjsNPhIsd0X/MJ7E7n8W/JqLdFVUbez+FwymqkoYqOqDNWQEzGFg4917o&#10;Z/5tW4shhP5j9HvLrDfVPuLce5NvbuwWLxu9Vw+6uvMJl5Pi71tNsvE4rGdqbWPUb7TyFVu2mzcM&#10;wmyuPpczkaiukqaWqXTT+691Q1N8hu86zP8AbEs3ZWRxFb3xQ020e35MeMXg8JuvBU1XR+DEZbH7&#10;fx9NiaXAY96CLRDRQRQxwR6EXxnSfde62o+rI8b8a/hD8cPjJkOjPk13l2/uXZp7u238i/5cHX+N&#10;3JRz7Y3v2RncltdK7vbc+2MZksDm6jY+Nx+LyX+4iaaHFU9Ei1CAQSxe690z5/5gdtfDzbW9ds0v&#10;xLxPXtFsbeQ77rO0fm380h2l3JuHPbmjrtg7R33L1dhGp+9cvS7jjwlZRJDSx10EMRqnkjURVAb3&#10;Xuhl6P8A5hG+u1/jr2Tlu6O8uqvij3N3luDbuV637Q6S+NnbUuF2ViMdXR7YhynbWf7s2ZVdcLle&#10;ycRsT+Cbeq8lmpquWjrKdaFPuoIKeP3XugU6n+bm9fkr2R0B8c95bF+V3bmC+PdJjN4fI3cmyMFu&#10;pe7aP5LQ57c1bidu7ozvR29Iuq5OndsZUfwqem3PR4GepqsMZlgjCLA3uvdWW9AVSdO/zVvmr1FW&#10;v9jjPkj1f058l9gUdRaOKqrNp0db1x2JJjGCBJ6vI56RqieNm8oSk1KuhXb3MnMiHfPZ/kPe4+6X&#10;a7u5sZiOIEhE0Or0CpgHhVqcadY/8pOOXPfn3M5elOiHerGz3K3B4ExBra40+pZ+5hxolQKVPVtn&#10;uG+sgOve/de697917r3v3Xuve/de697917r3v3Xuve/de697917r3v3XuuLKrqVYBlYFWVgCCCLF&#10;WBuCCD7917oBsT8X/j3hs3ndx0vUOyKnM7jydZl8nXZrERbjJyFfWVFdVy4+DcBydNhY5aqqc+Ki&#10;SniVdKKoRVVQFB7X+3sG5bnvH9UbKXc7yZ5ZZJk8ctJI7O7L4xkEepmJIjCjgKUAAbEMQJbwxU/n&#10;0+da92dT9m7i7Q2F1xuOLL5/ordFJ1/2RhYMDuDCw7S3HLjIslR4WGoy2HxmMysQxjoyy42SqpUH&#10;p1hhp9jlI0hRY41CxqAAAKAAYAAGAAMADh051VZ29m9/T/JFOjuzvl1XbIodifO/4e/IvrTPDb+a&#10;wUm9NkdwU/yCp8f8HKij2TkooazAQw9HVld/H8zO9JXmskSrpEFPB5HOvdCF8j/mlWbWwPdFL2dT&#10;4bp/r3IfG/5gQbUod+1dPR1O9t3dcdlY3q7qjdG3dxyjHxVWB7u2/uNMhiqJIZjJFU05inluWf3X&#10;utVP4d9IP3DvbuTq/D7725s2Xc3Rfy6yr7h33nKHbu2sFLLuvYW0sTUZuuqKfIwYnE5itw1LDVTF&#10;Hk8bTeFzIkdvde6uE6xrtybS+J/xL3js/c/ZXU+9979AQ12xO2uvsPHlus9n9jdndsdZdaYjYu+M&#10;JlNp7hxdTu/s6t3DkKfbc9XkaWnoPta6rqVmjFRJB7r3VU/Y/wAftw9L4HvjPb47Ow25Zeyu+M/l&#10;es5c9v1uz+2e29oYD5J9H0GT7W3Tn9nY3N4CmnyGVyLRZGtztdiauuzUFbHFTvLGye/de6Web7n7&#10;DxfSHxA6dw2cyEFJtai7q+S213x21MCaGgz23/kZ86aLC4TcGcWmO5q+TIby6+pHoHavxuOpXrpI&#10;plPkFXTe690X3eVTu3anyv7mzmRxG1MhkNpfMz5dZ6XbG4a7N7YpafduwqiLfOU3Cy7J3NWw4jCb&#10;Tk2pHTV5TK1cUdFlJKeCWqSaSaP3Xum3uX4l/JOGq7j2xsHqbefyBoJR8U6vN9o9f9Xbz7BhyNbX&#10;fHWm7Krt0YjczYLKZ/DxZuk3RFW5ConlpJJ4KpTUwx38cPuvdE3+M/yL7I+KHbu1u8OsY8JNuHbl&#10;RNEmO3TiWy+19w0Ralnr8BnKSOeirZsbVlIfOKSqpKtUI8c8RYN7917q7Ptzuv4EbN7L3hujbfwj&#10;2Xv3sjJ7krZNy7r7c777X7xx+OyG+4ZK+sxMu2tttiPj5T09Emf8VZTZHfGOrcFIZaWtipqqmnhh&#10;917outVkuwN8b82R131xi9n4XcvW9Fn98YfEdY4fbXx52l2Wm3Kl93brym6NofGWj3g3YuJ2vg8D&#10;piysu+cZVjFU7SrJSeR5X917ocuxPmZ07vrZ+U2P2h238ut2VW4di4ubdk++8rtx4IO7dn7pz9dt&#10;bsjrbYfeHZ+5Nt4Db9BtfcmTwMlBhd5HG1kFVDk6rH1ddDTCH3XujnfyYe+fiHh9/wC+aTZuzKLr&#10;Db/UnRm495did39ufIffWSygWp3hs3DTTZDYlVtnafx16/w9UK4JK2GnqJFNPTxpUTRn37r3W0nt&#10;jc2A3ptrb28dpZnHbi2ruzB4nc22dwYiqirsTndv56gp8phczjK2AtDV43J46qjnglQlZInVgbH3&#10;7r3T77917r3v3Xuve/de697917r3v3Xuve/de697917r3v3Xuve/de697917r3v3XuteDur+XLmP&#10;jRnuwe0un6Gmz3RG1MbUdz5LC1n9z8BuDbUW1MO+T3jtqKtpKegrd6mSk2yaqhq66MzU9PVxY5S0&#10;NHGTi97y+1vN/PnP/KO6bRawnYrWGFZZGkUFT9S7yUjJqwWPS2PiJ08R0iuIZZZY2X4R/n6r97X+&#10;Wu5+u9mbpqu0M/tzuz5ebo+K/XvzI6h+XyZnF9evtyqzm4Ng7a2v1ZjOiti0tL1xuPd3WeNoslkT&#10;kTU1KS1FJIKqgnhp5dUw7j7Xch7tzTDzpuGx+JzNHLDKs3jXAo8Gnwm8NZREdGhcGMhqdwNTVQYY&#10;mfxCvf8AafLqn3b+8vjps7bG6d4VWzqrtjcW/uocdmM3sTsDC7j21th+w8p21txs+G3F132xht1/&#10;3A2rkNmz/wAPjo63HZLKLmFesKilWFZA6d6OV3D81+26v5T773b0/VY/414zdW+9p7a7L29sau23&#10;tbcGfr8l3Dmoe5M1DvakGM7D3DQ7y7UwdflWw5r8ilDRZmquhihlqR7r3RZ+mflRuraHU/a+0sDk&#10;qHdOa7z+O29+qe4cxu6PcGY3HjqCib5LdjhMXlKyqpaeSuy8U+Fl+6L1wVYZYmVHN/fuvdF52dnP&#10;4r0D33S0m3pKjLUlL1TBV5eE19UcZtCLM7eosoZIacLRUsFbuHaOGZ6ioB8busMZHlYt7r3WzJ/K&#10;mx0+Y6U6RxNPb7nKfO/5s46n1WC+et+JG8aaK5ZlUDySj6kD/H37r3WupsrvjdvUvW+Li6i3fvrY&#10;+ZxPW/bNNHvbDV9dszMZik7O7B6329l9u0FRt/J1lRSfwuj20KqVxW/urIilUIUv7r3XXV2yajcv&#10;xi783rkHkaXbuaparJ/fQkw1Jz+GjrsXUIRCWXIT5Smimh1siPEHkQkx2PuvdBRTUmWXDxLSmevm&#10;hzGMxuusq/uZK/O/I7qKSGeolNTT+cSUlRthnaQCUv5QAwZFkk917oJ8TFPg6vM1VXE+Mz23aahy&#10;OKp8jSaZ4MzS7kwARZMdXARTPHRyzO0U8UsbIDqQj1L7r3R5+s+zPjpuTYeOy/fWxu4979vHZ+8O&#10;ntvb2x/ZG09j9WbJ2PjNtSYjHZttr43rndm9d25frvbW8olixtO0NM2Po6eCKNFiaVfde6QdH8e8&#10;jQ4XK7p7jxvb9dtzDbLqqvYOaqa/ZfVOxd6Y7G0plwdbsDsXufOxSbo2VkcUkU2JiwuBra3JxTRR&#10;01Oruin3XukQvcH2e3aXZFFj9jbB2bhN0xZ6t23g33Z2VX7hrpptr1FVnPst757evVVbmqmHamOi&#10;qJoo8ZHIlK0PiFPJLTye691YfvzfXXfY2epNy7f+E/Ze4dsmnxtftncXzr+VtZ1h1FUwYrD0u38Z&#10;k9v7d20fjTsbFSwY3BxU6UeM3HU0miFKeKnWMJEfde632cQ1RJisXJV0NRjKp8fRPU42srVyVXj6&#10;hqaJpqGqyMc9VHkKikkJjedZZFlZSwZgbn3XunL37r3Xvfuvde9+691737r3Xvfuvde9+691737r&#10;3Xvfuvde9+691//Q3+Pfuvde9+691737r3VcX8y/YOf3N0vg92bcqsok+yN0U8eVoKGtnpqaswe7&#10;WpsJLLVwRzxRVUlLm1oFQureKKWU3VSx940/ee5f3Dc+SbHeNtmlD2F0BIisVVorjTESwBAYrL4Q&#10;FQdKs5wK9I7xSY1deIP+HoaPlRMOufh92Xj6GpCRYrrah2RBP40i8tJljitlMniYyLH93S5EppBJ&#10;XXYG9j7G/uu/9W/Zvmi2glokO2Lag0Aqsnh23DNNSvSnlXB6dn7LaRf6NP8AJ1Vt1xt75E5H4SfK&#10;XZO3Nn5Xc3VfYPwY7ZfrnF7b24K7de5fkHvncHfXXuXwWLmp6uTL5A0O0MHtqoSmSmEcn8QvCzyr&#10;KoJ/u32BsvafY5zxuZ7mWlKU/WeIfbURAg4wR9praCluvzr0fn5d9eZms+GeF2RgcLWrJtyi6zgr&#10;aOJXqDgMJtqko4srX5Geea0OPwNFTNJU1E8oSOONnkcAFvaz392HduZPb242rZbGa5vXvLc6I1Ls&#10;FEnc1B5KMk4AHEjrd0jSRaVFTUdYur+1e5Nq/KKo+P8A233305v3Ib8zHfndOyNi4nYO8G7FwXx+&#10;/vFg6XprCQ7u2xgtu9bYWDZNHVS0+UkzoyGVzMtTEaeqkEbO819KOiF9SVVHT75/m4Z/ZW3Oy+iM&#10;ple/On+n4K7YgO4e0W3fV9w78w6djYrH7jzWxqSm2/v3LdnR7gpIlr6eGn2/lS0DzosRm917oMei&#10;uuNv0Pzn+NG6e/OoMtsr5LbUmr9v0XXu3MlXbX2lid2d85L5t9yZvuGnxOK2vunbu8ds1e0utqmG&#10;E0+7oW/jhzL1tIv21I1X7r3TT8pG33sn+U12+nW2/N2bVkyHzd73g3jvHYtdV1E2D6/3R8ke0E37&#10;Jnz1jnNy1M+1sXi66QZGnaUTGKLTUU8E94U917qjL5B7AxHXu3Oj9xGCi3Zjuztq/wAwDemCy+Jx&#10;H8A2TuKlqjuza+194bRoqfH7QzVFtfL7VxFFuWjpKwfcU1RXrF9vDQ+HGQ+690OvQPxD6M+TGS+L&#10;fxnoNwJtXI777u7yp9v95bd2JuuvrO2dsbJ+JfUvau4cruCm3zuHbuUoMLWblrjS0dHSxY8JQVDw&#10;yRNPGake691XR8wPixiPjL8ie5+hNtdiVvZA6VxeHkzO48lsmu2ZW5rLzDa8ecpKHbseU3PHRUWP&#10;bcZqoah66WCbHwGTyB2Ce/de6NJ8bO+O5No/CvNYPZ3bG+tl7U2v2nuKl3DjMPuP5E0W16PC7kx2&#10;zHpMxkI+l8Rs/be2Wqdx5WSnq63c++o6CujengpcIZErayf3XukBuLfO5tubK2r2Bn6OXEncWR8m&#10;T3/isptPG4XtqppclunGQU0nZHRGJpu36COmoaCrR8flMpWCWpoklrPNMkLw+691gi+Yc3XL7y2N&#10;8TqvfeB6q3LkMBuncUGR23tvaHZGQzONo8e+Q3Dm+5tuZ/L70iw+E3dI9TiRlqyvp8fqFQDTzzzW&#10;917pa7M+dnfe5e9tlS9s9x5WHZO4u3Nkbo35h9u9h5nBU24oJ94UFVuidsJ8Xpuv9gZPO1kNRVSr&#10;JlMYJXnqHJmYM1vde62C/mb8ht8Yj5BbP+Uk/XEeJp/gh3tSYrM7868feG9Ni75+J/cuVpOuN4Dc&#10;fYs209v7FXtCOfK42aHauPqMxNhpKysaafXSyFpm9pXTfbfm325uWGjeLJnt68BeWoMsP2BgG1Go&#10;qEC5r1j575xyctXPIvu1aKdew7iqXVOLWF4RBPX+IqxTQCDQuWxTOxNRVtJkaOkyNBUwVtBX00Fb&#10;Q1lLIs1NV0lVEk9NU080ZZJoJ4XVkYEhlII9w3JHJG8kUilZVJBBwQRggj1B6yAiljmijmhcNE6h&#10;lINQQRUEHzBGQepvuvV+ve/de697917r3v3Xuve/de697917r3v3Xuve/de697917r3v3XukB2P2&#10;fsPqTb6bq7E3DT7ZwEmQgxUeRqaTI1kbZCqgqqinpvFjKOtqQ8sNHKQdGn02vcgEOcy808v8obeu&#10;78ybktrtxkEYdldhrYMwWiKzVIVvKmKcadVd1jGpzQdazOzfgjseu6Y+Uvx83hgNsdg9KdyRb4+R&#10;3xT+ZvbnduG6cjzXylg2jSdO9e7Sn6foNwQdmLhdq7t7AyA++zJq8VUusaSY6WSso19qOX+Ydq5p&#10;2ez33Y7kzbVcajG5Vk1BHaMnS4VwNSmmpQaZp15GV11LwPVgXyYqeououifjV8euzYun8p3vtrYP&#10;x/29QUWX2hmN7Z/E9g1+Jm+NHUvZ+1aaOt2bhd0YDYPZu/chU1lNlMlTM2AOQ+2hNTLHHId9W6Q/&#10;XS9W9K1/xqwfxw7P+P8AnsjtTbPYPW3fmL7wz/ZvXWwqrC7uxm29zZ5ur6Lc+E3WNkUCdnbCoWxW&#10;FkkqMbjsSP4dAFLpMkX2PvT7W7hdfRw86WiXOorSbxLcArWoLTpGo4ECrCpoBUkAsi4hJoZBX9n+&#10;Hqo34KfGbePafcHfmV7E2bn+s9m5n4QfIypy/YO4+t98PsDEboyvy3yG7aGkyq4eq2/lcjWNsoSZ&#10;KhoIMklfPRU0U6JU0yGKYebbvezbwGbaN4tbpVAJ8GWOWgPAnQzUB8vXpwMrfCwPVzvS/wAd9i7R&#10;64+PP9/aTrHvGtwHwSpttdAUMNHmPv8AtJevJ+uu58TmNq7azMWC3pjMrLuHEYzJmKLFSVtEy48/&#10;cx1UZjc06t1Sv2H0VnfkBRbeh+Pm1e2u5M/jOrtr0EEGd3VHXdhbRw3+nH4475yuP3jsvchr98T4&#10;Kjy9Vn6fE5KsnoZxT4ipas88otF7r3Rodp/CzObI6s+FW/u/89uT48bSjofkV1n8i5dzYHO0GFwW&#10;wcd3v8mu4+uIe23m3PRYaPam8K7sanagilpaB4J5lqZ6qpUQQU3uvdVpfIDqXMQ/M35r9lbdbKZb&#10;buV+dG9ujt9bG6n7S25srvat213vV9hbb3HDSLntv74yNBsjsfLb4ixLTDCZOgrpvPRSJDpjb37r&#10;3V0nw8xnZezsX84ulqfprvnCntnB/DjGx4zI7rw2A7d6P6x72+LeQ2Rk+yMxuLLwbGoGm6Tr9k1t&#10;HO1BTUFYuTxckUVPDJAY0917rU1391zV0kWb686+q37OpOuu7u2MHHk9nRzbgTJYuopdnYzb24aR&#10;cZLOK3G7hg2dVvFU09KtO/25InlRognuvdWj9pbn+HrbH+K43ln/AJp7w74fpbb+0+z+q6So21kc&#10;Q2cxeEwmZqds43/T8dwYDYGyKWvzVWcZQ4fZGTxAlmqoo5vPS1MMnuvdV594QSb67G35uHZm0v8A&#10;Za+uspkKJ4Oity9gbaxeVwVBT4rH0VdV4rD5PEdO4DcFNk6ilerVaWijDSTFDJLIGkb3XukntzY3&#10;XIocj/BOztpZnM4TG1O4PHSbB3Nuje26VyGY2btml2JtrYe8sTi9jV+Yw8mWq8xNURZOSR8ZS1ci&#10;SD7aOKp917o1fwu7x3t8dN/9lVmzqTdGLrcx032hiNxU+9MJtjcWObZdLi6fsTd2Txvxjm3N119/&#10;UwYjZFRIsq56ooKFI5KiRHWJgnuvdbTP8on5Vbo7hoM91PhPiZ3n0v0NsvaI3N192/29ubsnsCTs&#10;nPZLcMf94qafeu+8YtGtfWDLpWUmMocjko6SljkAk8apf3Xurt/fuvde9+691737r3Xvfuvde9+6&#10;91737r3Xvfuvde9+691737r3Xvfuvde9+690RH+Yf20vXHxy39tVtob83DJ3V1r311rjM3sXb1Fu&#10;ubaWcj+PnaW96CuyW3qrM4WfLLkqXaFTS0VPFNGKnIPDTtJF5g4917rSA3xldwbh+RfU+59x5XZG&#10;M238a0+O/V0WzsdRzbWy2Lwe26f+8TbOgxeR2/t6mz26s1kabPPPqllElVK0c1RoaN2917oPtl9c&#10;7J3r8cu6K7I1Weg3x0N07T7zwldtXb+Iye0d64XePyg6q64osRnt1SZiDK02Vx+X32ayiplx7u1L&#10;9wsjxyxCI+690w92Y+p273x2HhpcgMg9H3lsvLYjKJW4fNCox+56vem+I62DN4p6ugzEFdPuj7iG&#10;fyTeWJ01MQoA917pcfDvbO6abdvbPTG8Ol6Kvpd6dPdyZjcWb3Ts7PDsbqePYPx87L3Bjdx7Ymap&#10;pI9nQZZ96Y+OrqslQVNNVwVVMkZVmBb3Xukv1DmMj1/1b8xdm4KPF1U/anXu3NlYulylVDJk8pgs&#10;J3RRbhyGPxkaS45qjccUXXT5FEhu8kePa0MiO0fv3Xutkf8Ak/f8y7+N3/jQ35h//Ar7p9+691r3&#10;Vspg+EnxCpJnjq49z/IT5VYbHY6SgoGWLJ4/J/CnJzSyZKWJ6yClyNA7RyIp8eqGO6tqNvde6mdM&#10;tV5j4rfLfZkFRVTU1ZkvhPX1FZj0VBQ0uXydRtfK/cVKLIsemXM0tJZ20s5YMpLED3Xuii4mSaqw&#10;ddRZOvmpU3TtaHLJSQVFdR01fj+vdq9iY7Fw1UX3sNLkkizm16KS7swWosI42IKH3XumbOPHW5PA&#10;ZvMrHHQZnrSmXFiTUGMu09o5Dr7HvIDdRJLuTZxaPSzAqUJ0sWRfde66wWQY7JqYKzMVWFxuG3M8&#10;ay4bDU2QzdQd+bbyGOy0S1U1fh5IsZJjtoLTzwCrRJ46pg6SKCB7r3TXSZjZWKZHg2hPuWeOOSGQ&#10;7sztdBhqsPYJWx4baTbey+OqktdEOZqolJswksD7917pT47uPsmimpKPYdZBsSqMf8NoW6wwON2j&#10;uaanqCyNjqjdm3aKn31nkqDKVZa7I1byhtLFlsB7r3SWyWD3NW11Vk935FcfXz1SfxWs3dlydwia&#10;YRhauuw0slZvGrVw6/upRzXX1X0gke691tBfFL+d58kd+fzAeqeme7MtsTGdE7k3NVdNfZ7X2zDS&#10;Pms5nVfDdadj5Tc+YGSztVV57cX8PMrUk2NxElJknnFKqrHp917rbi9+691737r3Xvfuvde9+691&#10;737r3Xvfuvde9+691737r3Xvfuvdf//R3+Pfuvde9+691737r3UKvFU9FVLQilNf9vK1B9+srUYr&#10;kQvRtVLDaYwJUhS+izgD0829p7gTGCYW+j6jSdGuunVTt1UzTVStM04Z68a0xx6qM2f8vtx9vbV+&#10;RtP391hs/NbR6p27gcpWdd4mLK4wZTNY7eMVM1Lma/K5LM+YUuWpYXKGERKYFvGxvqw92b3j3LnH&#10;aPcqP3C5Vsp9n2m2idrOMSJrkS5C6ZHkeSumRVNNOkaB2k1qXrcmRZvFjBVRw/PpN/Hf53VkO8M3&#10;S5jbSYfqOu3z1B1v1r1vszA7Rx0Wycr3f3NtPrDAzS1ePx23Vq8Ph8nu8VFYwBkaESOkTy2BP/YX&#10;3K3XnTmjmbaktoLPlO3tvEtLSKKFFtw0oGkNFFHqpqbiBUkkivV7WYyuy4CAYHp0hsh89O99o9b9&#10;b7d7j2BszflT2V1/vjLb+wXYO36alyFXjcn3J3Bsqj2vmMZt96PaMuK/uDt7H0s1PJjHae8pqDI0&#10;jALveb3w5g9sub7DY9v2mzudvl2+OdvE8QSa2muIyAyyBQumJSAYyQS1SQQBu4uXhkChQRSv+Hou&#10;/VvyB6z2d81ofl/k9iZfHPP8davpDObRwrY3cGZzO6sl2Hjd1VXbWQ31k58BX5WtodmYTH7Ux+Kr&#10;KadqPB42ip0yAgpIYFC22/e7211hXeOS54zjU0M6yf6YqjxxU9Qpc+hbFS2L8H4oz+3o5XTXyG+J&#10;W5t997YXJbN2r1bg+5PkB1b2htc7a61qKDcW/c/tuj6u3TUZjuH+Ex7r2/WbvzHdmByZeopYY0nx&#10;00dTNMK+eoqfclbH95L2y3u7tLI3V7a3EzqiCa3Y1diAq1gMwBJIFTRR5kDPTy3cLGmQfs6m9t7S&#10;7060/mM9O5jA4Kh7g6v7w7jyXcOKwGL8W1st0tvjbXQPUvxl3RvDsLduRGRizOx8L0A+/wDKbew9&#10;IaJspubJtA0TyRJP7nzpV0c2v6b6H+RXxj7T6h2XHU03X3ZZ7fwZzOTwm4q7LbU7C3Hl9y0+e3xt&#10;2g7Mpxk6PP7V3zXT5LEzxLFTU9TDFJQskSxMPde6oc+aPT24M1H8TN8/I74/bP6y+P8A012H3x8L&#10;u0pts7iqerKDH7a7Vy2K6k2/8oOutuTYdq+vxFdhafIbqxuLWLIipkWnp3eqEjSH3XunH42/H/sj&#10;qXrD+XX3b3535vSl3rtHsLdm9ajqnsTdeAlk6J6Fz/R28Nj7x7ExmWqd25t8f1vido9fUe6JpUip&#10;8fRfxSU1kccoqWf3Xuq6/wCZXtjDZf5VZPAYLde5e6o/jZ8RK+k7E7czMlZvXsbsvbPZmyty792t&#10;2/uCah2JhOv2xm3qr5A4rGQVSZNmkpaOnAqIJBCkPuvdFt6E+QPZvxN+N/eG3uqe08HtrbXcOR6f&#10;yv3Ha3R+M3LS52tkp915nFTbMq4pu89jGvxdPt2aDKU2SxEFRT1ix+KspqqjUH3Xugr3L2L3/wDL&#10;XN7Kwm88v8rvlScvW02L2VsDLyZfEbbx24qmn+0ppeuRjMjubatDNPSo0KQQ4CmLxWBYAFT7r3Qb&#10;R01TsbJV+3ty9Y9Y4tts7kocPX7X3rmNyVu+d1nH7oKZDZVXN1McNiN3fb53brUVbHJi3egqY42m&#10;Ec4ikPuvdTKXbnam4crmM3tLaXZO3qMZT+BZnbW0sBtf4/UGNyGVjy2QxW11y9JLUHdGRiocFWCC&#10;CqoGrqiGjnlJvHLf3XurSsD0TuHfPYGz+q/kN8m+6viT0n8gvkBV7P6O+OOJ6Dy+xsB2zU7hrdmC&#10;efcWE2PXdcbBpavGw72wOMymdzuObKVxnjkiikQyNAabHu91sG87Xvdk3+NWk6Sr6EowbSfk1NLD&#10;zBI6JeZNisuaOX965d3Fa2V7bSQvipAkUrqH9JSdSniGAIII62UP5Uvae5d5fFmk6n7HkI7f+KG9&#10;Nz/GHsumlkd5xX9XVSY7bNanmhhmqaOo2dLQwrVHWKqemmfWW1BZA94dotbHm9t52tf90m8wR38B&#10;8qXA1SDBIBEus6caQyilKdRb7B79e7nyHHy/vLf8iLYLmXbLkHjqtTpibIBIMJQBs6mVjWtaWYe4&#10;r6mzr3v3Xuve/de697917r3v3Xuve/de697917r3v3Xuve/de697917ovPyq6y/0udBdkbOhplqc&#10;s+Bmze3R4Wmm/vDtxlzWLhphH+6k2QmojSErc+OoYWYEqY392eVxzf7e8zbMkeq8NuZYcVPjQ/qx&#10;haZBcr4dR5ORQ1oWpk8SJ186da+HeGy9/wDdOx/gZ1Hsjpjdu5N1viPP1vv2l3/tHb+ysvDX/Jeh&#10;7b7121ltv7nw1DJUZ7rvY/xdwuSpamLcFKJos/JAKSonEAJP7B/9Oj5N/wCaU3/aTN1S3/sI/wDV&#10;59GK+dvc/XFV8sqGnxuFyHYbZTC/Fnq6DMR4KuqOu9pdjdc/zEdmQ7uwu4ty02fwdXSb1wlDn5ZK&#10;KkhhqUFREkkmqIFTMHSjqv3c/wDx8u4f+15lv/dhUe+M+6f8lPc/+a8n/Hz0Hj8T/b0Yv4S5Knxf&#10;yk6ikq6GLJ0uRy+Z27U0M5RYJoN17Uz22ZWnSSGojnigTLGRomW0yoUJXVqEl+xN9+7/AHa5Mm8P&#10;XquJIqVp/bQSw6q0Pw+Jqp50pUVqH7U0njPlX/COrk+7mx+H+aXwYLGixeLxux/lqt2MFDQUFFS7&#10;P6sVVufFT0tLTwoAB6URR+APfU3o66oy358n/jH2R3F2NsTdfwa6335S767B7h7O3Pnt977qdy1+&#10;T3d0721uTpKgyGLrMVs7blbQ4nLYzJVldBRvU1UNCax41M3EvuJ/eL3Fu/bHlrb9+s9tju3lv0ty&#10;jsyAB4ppNQZQcjwqUpTur5ZYuJWhQMq1zTp8+Xvzo+TW0euPl11N1/8ADL4/dgfy9/ilu3EfFrde&#10;Tzu49xYN8Th8NLsnZ23No1W36LtjbO96+GlyObxlEk+IoJIEjKsZQiSussdP9FQ6p+UW5fl13lsT&#10;5s9x/GTaEfRO39zYrYvyIwvWFHidrYDd+5tlU3YGZ6+3HkKzsDf2Jj3fntn737w23n8pHT1EmTgx&#10;2I++kinpaBjD7r3Qu9ifzCu+Nt/KXfeJz42x0Vvzf3c0nUncWQ7Y3Dhdu7CwnRVDRfJLavUmwd0b&#10;82Xj8+9NWdTZquzmXg3NgoEmytXV00VVUVMNPFp917qi/cFVmNw7J6TGAn25mv7i7h3m+56vtLcK&#10;JubcOX27u1snR0e+Os8/2Nualqts4HZi0MbUGPxTtBE1WJ5qiOVNHuvdLOTbOR7O27srb8m7qqTb&#10;+e6yoqfrwL3ydj/HDrzM7e3llqXJYLdmM7np6TNba25/B8Lla+p010JrNzZJWpZXjrFY+690KWwc&#10;H8IOq+g+1a7t7dvQfY/eO/aDrL/Q7g+opO/s9mur6SkzdblOwqvdeX37sPcHUcWa3DhXp8eKf7fM&#10;SURvLEFkV42917oKMvnOjJaSgjh61+RGe2XV7NzOM2jszsHsjZfVvWu394V2+cnn8Tkm7LpNnbeX&#10;s7buBwFeYIzW43A5OtlKWkoqSlgo0917o0HUafHTE5XovK7N2D1Fipd/QDozcm0dz9+0G/OyKTtP&#10;sDFZDruo7K25R9H0FP2DQ9ZUsVVWVVfQ5rO4+PJ/cRxUtbj4ZoffuvdWv/ywvlxltxfMc7e6b6U+&#10;Zm4OhewMHt/q7P57sTI5jLdNfHXGdWbIyFFtjb+zdj02B3lHsHC027KAY9Pvt6MKSir2jmppqiNZ&#10;vfuvdbSvv3Xuve/de697917r3v3Xuve/de697917r3v3Xuve/de697917r3v3Xuve/de697917qh&#10;D+dT0b8dKfbPV3fnYuwt10mZ/wBNPV9FvPtDrnK7BTcUGOw0tVhdp0Gd2fv7K0v9/cbBLuGcRU2M&#10;gmnpk8rzaYC8i+691r247em/pvi9hMF1TLmtp9a0FH8lN04fLYHaWH6gk742p1P3H1p2BgJu5Mnt&#10;fI4HBbx3VtrbEGZosPDIMrNj2rqyhoQWmdJvde6t1/l675odqfy5vhvUTbT603juDfvde99pZ+fs&#10;HaOD3hmJ9p4bsHO4LEwU0uXSWsipcNjZFo6R7slLAFhi0L6fcJ+8PuBvHJMvJMGyTW4mv9zSKVZF&#10;1sYSQCVGoEZNNXkaDpPcStH4YXzPQs/zHPiDvnpn4p9p7yyPa3f/AMpv4VvjrrNdFbCfE1+a3X1D&#10;uD/SjvDcWeqk3jQ5LM56q68qNkbmhwTUEdFBTUUOHoHs6qscU2dKOtS3IZKr3x0fuHO7oauqtw7Y&#10;zeyafGZqod2qsviK7KdiSBMhJPUyyZGnp8nmMiI6rxoymNKVWMdMVX3Xutjn+Sf2fRbr7B6n6Poa&#10;eGqx2xu1/l18gW3hS5BalM3uWbr7rPrtcRRU4pYUTb0u3O5vudbaala6iKn9t7D3XuiE/OrpbD/F&#10;jp9/jhVUXZ+Q3B8bO9+0O1cRvzdnQp2b8fu0E70xvSuDptk9bb3p+zazI1ef2Pjsa+RAjoY1l/h9&#10;QFEP2oaT3XuiHdY70xm3ujvk7U4YUsmT3NsPo+qpIKeoy60GNbrjuHpWfJUM1DV0UFV9xRZauph9&#10;yK+dJoaoBGEiux917oC9tUAllpsPmpRQJT0cvXUc8FaYpKisHae3KvcUcLQxwu1O+A3hPGQzjyRi&#10;S7aRo9+691N2NvnsOmpNpUG383Hh8Ni8BvzFRUuTGIrNuZ2fC/xLsPJ43PYvP09Xg8hjK45Ckp5o&#10;K2N6V4nZWASSXV7r3Rg+7t6dcd29YY3KY/qnYPSPYPVGw6f+/wBR9R5/B7k2J2rFQb22xtPZ+6aL&#10;E0+4s3luvtx45t8V9PkaX7mpxVXTyQ1FMsJhjpW917ojLZDFw+QUGEjOpYWjny9bPkqulnj5d4BS&#10;JiMZLBIbft1FLOPqCWBt7917rup3Jm6mnqKP7+SloKsq1VjMZHBh8TUSIEAlnxWKiosdLPZFBdoi&#10;5Ci5Nhb3XumP37r3Qqb/AMzkKjL7B3zRU9PturyGwdhyYlMJU1CyUVT1vQp1auaWd5Wmpspmcp11&#10;JlXVPGkE1WViURqnv3XuvpLfB75F0nyw+KPR/fUMsD5PfOyKFt2Q04SOKh37gZJ9t79oI4kigEUF&#10;Nu/EVghHjQNT6HUaWX37r3Rrvfuvde9+691737r3Xvfuvde9+691737r3Xvfuvde9+691//S3+Pf&#10;uvde9+691737r3XvfuvdU6d/9af6Ntw/OnKRQ/b4PsjqjZO98ZKXVkkyOY3zTUO4IS4AAnk3LBPL&#10;oI1BKmP63BOGHuFyx/Vncvfm7WPTt+57RbXSGuC8l0qzD7TOGanGjr69F8yaDdHyKg/z6LX/AC78&#10;F1dubsfO4TtN9vvSyVfXGd2LQ5/NjCtke0djb+xfYOw0wQGQx8+Y3Bi8vtQZGChjMxnSikLxSRJI&#10;PYZ+6R/ytfNX/SvX/q8vVLH45Ps6KHvf/jxeif8Awx+1P/gtvkr7K/vY/wDTxdl/6UsP/aVedVvv&#10;7Vf9L/lPQY+8YOkfS46w/wCZldef+HztL/3f4/2fcq/8rPy5/wA99v8A9XU6snxp9o6N7/MBwGe3&#10;F8/u5d0UK5M7W69/lydX4Lck9Hjs9UYaj3BuL5kYav2lQZ3KnH0228ZlNzYyuy8+LgFVU1dTFga5&#10;hGiRsy9IPvEf9Od5w/6hP+0626N7v/ceT8v8I6IZFHLNIsUMck0rkKkcSNJIzf0VFBLE/wCA98xF&#10;RnZURSXPADJ/Z0TdGr2z1PgOxfhV8osVv7HbqG3sH2J8Zd65Kl23QYpNxVmP2z2NJU5CHHVO467F&#10;UGLgaglmFVWh5ZaWjMzxQVEmmCTN/wC6NFLDZ89CWFkJltOIIr23Hr0Y2ANJD5Y/y9VHd1979gdx&#10;7Q+KtNQ9nd5YXdeT6y3vsbO0vbqbNSB+gu2t9x/Hvas+zZds7TwNNj8Hm+vN1V2MzNa+NdMk1FS1&#10;lIZpJKtaPMbow6AjKYar3tsze2RXZmITaHXfw662w+48hj98Ltmu3bVf7MJsHZ9J2XjN+dvYOs3H&#10;uLCbr3LtaGqipWhGNxkFQcZilpKX7dT7r3Qc7Ml29SjcW1+ock1TlKGo2h2NitzdJUPceQ38mU27&#10;t3JRUmDztFuzGw4zJY2Dd++UwjfwygiSoyXinaQ45TUH3XuhUwHyCk+JncTb4/2UTZe1PkNhMvgM&#10;5Nu75Vb27d3X2Psff8+Ep8zmt71fV22dydc1OFyW7MzkRmaNMrgsg9BFPDGktQgknn917pLYjt75&#10;e9qYzfOU25ubuXeG38TPFv8AzGT2LsHcO9OvtsQbUy9du+s3xJ2D2LWvkOmsfhtwNU5Orr4I6Shp&#10;6uNq2YiVWce690Zzp6n3jvXG742Vv75KdU9kded5Um1avf23u5/5h2UxmNzHcFfVQbk28+98Pt7Y&#10;8favYMu08vOkuTjxdPW4qXKNCUzDSROvv3Xuh/8AkphN39DTbW6m7Y/mpdddOpBtiPPdo4D43YLt&#10;vtDsrcfaGUmqdqZvOVO5dt7V2Vm92pmet9p7fo62r3bvaKtqamgkp5o/HFC8nuvdW2/Fje2D6d+Z&#10;/wAf98bc3Zk919LfzOvib1/Xwbx3BjaXAZPPfJHoXZWMjqs3uTFU2TzOP27uLdOzKiU5CkiqZFqN&#10;wZF41mqHi8kk055u9m/4t35Yu/tJsrs/tOiYfPRGnkDjHkkcie/6/g2LnKw+xRuNgv7B4lu3y8SW&#10;TzIzfv7hbrIbr3v3Xuve/de697917r3v3Xuve/de697917r3v3Xuve/de697917r3v3Xuq2vkF8m&#10;uvv5eeA6h2flNg1++6Pd2U7rzG2aij3R1xsWn2ji8Vn6fdVZS1W4+1Nz7S2rQQ0uJ34lMJqjK0nm&#10;SjYDXLLHC4e5Y2CDljZ4dmtWraxzXDoKU0pNcSzKnE/2ayBK+emvn1VFCAKOGf8AD1Trgtjbw+Ue&#10;4Pi5sbN9k585uP537D7Ixddumpy26cfJV9cdTdzdxbrhnNZmUnxddurEbIqIjWQxVDz1xpxOvjBl&#10;jxx+61zDzBzBYc5Tb/v17fSRzWwQ3E8s2gFZiQniM2nUaatNNVBWtBRHZMzLIWYnI4mvQQ7n/wCP&#10;l3D/ANrzLf8AuwqPeC26f8lPc/8AmvJ/x89Fh+J/t6w4DP5ra2Zx24tuZStwucxNSlXjMrjpnpq6&#10;gqowQlRSzxkPDMmo2Ycj3Tb9wvtpvbfcttungv4WDJIh0sjDgVIyCPXrYJU1GD0ZT5d/O7pfdXRu&#10;2fifujbG8O0vl72N8ZO1dubU33U01Nj8dsvNdqbTrRBjslujdmQwNFk5t74nEUMTTUBr4o5FSKd4&#10;pg6jqp7SbnuG8e2/KO57pePPfzWtXkc6mY63FWJyTQDPR3AxaGNmy1Oq7upfjT3VsDE7C7J31sDK&#10;7b2dRbA7d2tDmMhW4ePzbh3Z8g5Nz7chgx0eRlytbjc3tbH1lXS18UDUEqwkLOWspi371kSv7bba&#10;x/Bu8JH2+Bcr/gY9MX39kv8Apv8AIerR9xdJ9l9TfCn5zRdhxdFbNpfl/wDKXAbm6nq+8shidwbC&#10;y2E7AxexhsaurDHj9x7d23umHdeEgnx8u5qWPE0FTTLUV4jgUsJ85Yk8blrl2WlC9jAaelYkNOlS&#10;fAv2Dqorb3xh2Nmt2ba2DvXZ9dmPi1XfMrN7i3X2L0zjs72WjY3KbC6goM1tXrnsTp/amX6/zGx9&#10;l5/dNfjsiMXTLW/dU1KlNGDTVSIe9W6kbC+MfYe8O/c1B2xP2r1r0jke76za2/M3Jhtx9TPmelK7&#10;sPdO5Mbnuttzb+xmJlrabDVm6aypzGNTEx1dL9rQz0keQ/i9S1ESb5zLy9y1brc8w71a2UBVipmk&#10;RC+gAsEViGkYVHagZqkACpANWdEFXYDoEfnXsjuD4j5TqPESNtnbe2clX/IHK9P776qxMu1d/wC7&#10;eo+x9xf3txGZ3R2bNtSmmqd0Zja/Z5x9XBjpmalwP2+Nq449KqTDb7603Swsdz2+YSWNxCksb0I1&#10;RyKHRqMARqUg0IBFcgHrYNQGHA9O/wAdOpek+9/j5Wb/AOxO1OtG3rt2LsbrjYfUvdNT8id4bsoa&#10;jblHtne+4O68LF8f5p8ruqLAbW3bTUNNiqrbi0tXLi4lqatqWj+3ZX1vot+C6d2ZlML2TuDBfJPZ&#10;/XuQ2zQ79XH7X3tWZLpPfW78fszB5DcmPpMbsDr/AGD2BJnJNyYigcUz5qr24ZathThTJJEJfde6&#10;HDDT9E9R9L7IzmJ6t7t6y+XuBG4d74/vLrLr3cm/+stwbayUE6bBq8ngvkS+Ayuyss7pOWrcDj6i&#10;neM09ZBk2eWegx/uvdOXSP8AM/8AlR8bqmhfYW5+h9p002xDs8R5PZXT+T25K8X8Omi3VV4j479f&#10;YjdtRv6WTHEtX7hq8qJWq6gT+QurR+690YP4+YT+cb2n8rOtO1YsL8pO89idS9zYbclOd67sr9jd&#10;Pbr2ltjdEUeVj2pVb2yW0erHotwbchljhlxcLJplV40NlHv3Xut42imqKmipKmqo5cfVT0tPNU4+&#10;aWnmmoZ5YVeajlnpJZqWaSmkYozxO8bFbqSLH37r3Uv37r3Xvfuvde9+691737r3Xvfuvde9+691&#10;737r3Xvfuvde9+691737r3Xvfuvdamn8+LNvgvmT0Bl6eLJvmds9c9Lbv2nV0OUNFBhtz4X5F7nh&#10;pspWURoqtcov8OyFTBGgenaOaZJdbCMxSe690W7v74+dv7H+JHXHZsHY3VubxHyM+L6/IKpxnalb&#10;FBv/AHJmcrtpvk/3rHsnMU21qVtqVOI3N2BMaCko81QSbiSKioqxMlrenk917rl0BP8A84d9F4uG&#10;IU+N2/vz5G4fDUeoyNRYxeyo8hFRtUOXmqminyEn7kjM5B5JAHvBT73X/Je5O/55Jv8Aq4vRZf8A&#10;xx/Z1sTfL3tit6U+GPUvYNN2fu3pygwx6zbP9gbJwWK3Vn8DgE69zNVXVNJtLPU1bgN1CFqWOT+H&#10;10E1LO8ah0Nh7yQlur615d9n47GZ0E15YRyBXZA8X0UzsraSNS9gbQaqxUAgjpZUhLenqP8AB1pG&#10;dj1Gc3nsH5N7z3ntGg6v3nNvrZu4891xidtVmz8HtTNbv7m73yeW2bgdpZSqlym2MTtyfK+Gjop3&#10;lmpKalEL6reQS30/1ax/Iszj0vzD2Pg6So0iqzHzXTIUniJRcfV7Z+NVZTNE7L4o3myG2luYzr0w&#10;gNZSL+690N/8x/qrq3sDvX+YZ092B2/sjb3Y/aXbHwd3H8QNnT9k4yur6TtGo2Jt7r3sf+/+1aXJ&#10;Vub2RtnKYrsf7sz5GGnpYMe0mSgSVKcRye691rjZKk3V1XjO0+l96YCswG98dDuPAZ/b+Rpw9djq&#10;qPeXTm4qhqeSJqmkqI/tevZZ1qaVzFNRXmWWSB1J917porM3Bmo6ytaOanp6Xd3au50mkWen+zq9&#10;5bRoa7aLp9xUfbw1VTVbXeSAxfvgxAln/ZHv3XuseMxsRz2P287SR7VwPbL4DIVcMlQtZU47e0sW&#10;GqqcvAmPcxS4TZ86yK9TC0gmIVVHkYe69131w2zTmNx4CSDcuYp89tDetFST+bE4WWvqKPa9fuDb&#10;mMOB/hu65GyVVvDCUIgeGu1eQoFQt+r3Xug2XN+BIkosRg6NxQmiqpmoDlnrbhNVZKm4ZsxTUVcx&#10;S/ko0pdOo6QBYD3XunOTemUqsdS0OVho87Pjq412Ky2cNfk8jjtaUMctFEtRXtja7FyjHRf5NWU1&#10;TCnr0Kvkk1+6914b73KkjPDVY+kcTfcUjUO39v0H8IqdKhqrbxosXB/duqkZFZ5Mf9s8jorsSyqR&#10;7r3S/wB9ZTdm9esdjb53hmt07szFJu7euzG3FueuzOZnp9uUWJ2XmtrYKnzOWkqVko4crks9LFTx&#10;yN4XaUsqh1v7r3Wzx/wmq+R8w2l3t8Z9zTy0+JxG4MF2j1/kqxXjxv8AEN1LSbR3btZcnUBKWHIV&#10;NZjcRVY+gVzLUvPWyInokJ917ray9+691737r3Xvfuvde9+691737r3Xvfuvde9+691737r3X//T&#10;3+Pfuvde9+691737r3XvfuvdE/8AnTjaef4vdvV6UkL5GLb+GplqxGn3S4/++u2K2qg81vJ9vekE&#10;hW9rpf6+4Z9+rWOT2q5xuFgU3It411UGrR9TAzCvGnaCR8umLr+wk9af5R1QJ1J1zuDdmI7F7K2t&#10;usbQz3xj2Zv/AORGJq1x331ZXZbbXRndWyMNTYyZqiKLF5HH5rsKmycVU6TqhoNHju4dMcPukf8A&#10;K181f9K9f+ry9I7H45Ps6dvkLuPYObm6exfX1J9jSbP6S2rt/dVKtBLQwL2Bkdwbt3rveqp0kJFQ&#10;mVzu7pax5UtG81Q+kACwB33lOY9s5i9x9O2SOx2+zFnNqUrSaK4uWcLX4lAdaMMHPp03eOHnwOAp&#10;/M9F794+9JehX6EoKbK959L4utRpKPJds9c0FXGrtGz01ZvDDwVCLIh1ozRSEAggj6j2L/b+3iu+&#10;fOSrSdawy7vZowrSqtcRgioyMHj1aIVljB4ah/h6Mru3+Xb2T8d/9nf+UvaXZuB3zWdm4Kj2hsfG&#10;4ufcGUyeG2tvH5dYztKalzOS3DQ0TUKYfFQYSip6WkaogLxz+pEhg8nQ/wC8R/053nD/AKhP+062&#10;6N7v/ceT8v8ACOkr8PtoYqn3ZW/ILePYGx+uetfjvuDY25OwM9vnKzYahix248hlaHHmnyBpJsfC&#10;5rcd4SamWBTJPGoJJNsQfu88i7nzRzhb8w2V1BHabLdW0syuX1ushloI9KsCR4TV1FRkUPGiC0iL&#10;yaxSikdWyVW0sd8sPiZvfoDF47uLGRUGJ2ltGh3n8ptq72o8vveq2zlMJuLGb2qMvhdwbMzm90ra&#10;rBRzvk8fW00MlS6uVkhJhfpR0b9a9/cfSmNHY/RFFv8A7i23viT4sdVdV/GHJ4fZPx83PthuyOsu&#10;i924vMpszd+4ewe68kuAzdRmcXU6c3htu0tTTzOpaKeJPG+N3Nv3muSuXLy+2ux22+vtyt5WjcaB&#10;BGHQlXBeT9QEMKf2J4HPCqSS8jQsoBJH5dNPyb606H7p+GlBlt3JBt7uP4r9R7D6A6a3XnG3tuOq&#10;znXnX3Wvbu/4aXIQbPyO3sBhM7DS7Dq5XzNfi8nj4oo0oIaNK6vpKmM/9mveCT3TfmRbna4rOa0e&#10;IxxrIXYxS68sxC6irJRmVFA1LUCo6tbzmcNVaU6q9+P+8M78TvkVlId743pX5ZPT9XZmvwu1avdT&#10;95dPZfJYqsx+746iiyG1aXcWOy2e2omzquamNK8cCV8Co1XHGXf3OXSnp4yfbmI3H3zjKnbvxm69&#10;xO1mxp6/2z05urN1Hxuq62nzu867O4Kv3L2VuvufOd053N1mayMAyWVpt24mJoIpKcmGkmmT37r3&#10;TRj/AJO4PpjdnbO/uit2Q9I757JyGU2bUbI6s2vvrtfDUGw8tVQ1OdoNy7g7t7FotubpqRPTS46C&#10;nbBZRJqWqeYVkUn6vde6Lhu/cu9N457euY3P/ef+8e8Mvld47kqN2bn2j0ptneNXna6fLZDIVnXU&#10;NPgaavqK6pqZGmWhykkkhdWBTUq+/de6sj+IX8u3o35XdXf6cO+flBsP4q9X9c1zbMkpBi9x4rFb&#10;poq77vedNPt7enem5cHSU+WSrztZFUR0EWapiIYSiiSVyfde6sb+RnZnwp6g6L6j+D3xO767J7f+&#10;Snx17Qxnefx0zuYpItzY3a29tk42p30+y8hvDH7f2Tt/K4DsLC/fw4jGYZMn9xnchSLMUhIZJM9p&#10;9+tNp5qXbt2zsG7QvY3IPDw5+1XqcLok0kt+FNdOPUO++HLN/v3JTbtseOaNjuI9ysyOJltSXZKD&#10;LCSLWAnBn0V4dbJnxv7x2t8leiere9dmun8B7K2lQZ9aRZRO+Hy37lBuTblRMFVZa7bG5KOrx1QQ&#10;NJnpXtcWPsIc0cv3fKvMW7cvXv8Ab2sxSvDUvFHA9JEKuPkw6HfJfNFjzryrsPNW2n/Fb23WSla6&#10;H+GSMn+KKQPG39JT0N/si6E/Xvfuvde9+691737r3Xvfuvde9+691737r3Xvfuvde9+691737r3V&#10;Sn8334sbW+SPQFDLLv3AbJ7Xwj5TYHR9JvfsDaHXuwt4717fym0cXWbXzGQ3TRPPk8/W4TbMzYaj&#10;oKqnqZqtSNE49A917qpDBZra2M22sNXnN6YbeWzt+ZTeWyZdt4vHy4vKz5jp/tPp7IY/P5qbcmJy&#10;+3ooKDst6xJaSkr2lam8LKiyF15dcl+4O3cp8je4nLDreDd90ESwSwhQieGWDeI5kR1qGoNCvXIN&#10;OiWOUJFNGK6m4dBe7tIzSSM0jyMXd3JZpGYkszMSSzMTck8k+4eJLFmZqsemOu/devdGD2h1Eeyt&#10;hUdNuL4ybT7jwu5n3JtbYXZuP2P1pvnuTaPb1LvLpaqwuxqGDtGm31tvFdQS9cy7myWbqq3a5pUk&#10;kSnp8rj8jV0bv0Q+6oH/ANbfci0hau7zUB/CBBajSM8MV8uPDzJpY/2Tf6b/ACDoTuyencJVbG7C&#10;+QG102DsSg23tHpr4wZbofZmMx+EfYFf11undm6o9wZHadPuTMZvqo7yo97wVtPs3PQQ5/CU0yLW&#10;M8h1Ew+9BGz+1s7Dgt/bk/Z3r/hI6vef2B+0dBv3ZB8uNhfELJ7++QPYQquit/8AaE+z9ldX7j7C&#10;6n27jKv4/dl9CUtXsbPbW3rm6Kpr9qdi7G3FtiSLblA9TQFavJPU1brBCx9yv7ey+NyDyNNSmvZ7&#10;I09K20Z6eh/sYv8ASj/B0Hvwo6T7VyW032bFXfH7dvxJ7Ux3X3Y/yf6h7K+UG4clO2wN6pLBtGGi&#10;z1RsDItt0dfbyxGSq6WTB7nVdwzUlMldUCCaG4x6c6Nx8sKlKPYXW3VB3dnewsT0tv3e+z9u9sb1&#10;7b6t7Q3z2NtbcmL2luWm3JuSm6wxu3qPZsGDystdt6hochjaKrNJgVktIreV8OfvcQq9nyC7YAnu&#10;lr6Blt/+gei+/GIj8z/k6Bnb/wARPln8tE607D6Y39sHa+C6/p9rbEXMdr09Fv7C7a+wqO2ZO04t&#10;tdd7o23vXF02Zzu3qrr37etpYKCVamklljqIZYnkaU/u6b2d49q9mjavjWUs1sxPnofxE/ZHIg88&#10;g/YH7RtUC04DHVIfbnxnfAYnufbnx82b3X251B8Yu6N54PszcPdOyZeudm7Z3Im3sJt/eJzG59md&#10;oHa89bg87sBUhFRPiq1afJ0iGnnedCk59Kei+9Iw4bN4jd9Dk+3Op+t1npNsUWOpsB0pvbfHelDU&#10;VW5qfIQnqbO7X2HSTwZmjnxUWLr6jIbvo1raLLinWWq80jw+691D3H03u3F5Sny3fOVo+vso4IqJ&#10;PkXvHcj74yeNenFXhKibpfZePzHe+36fLUMiS0NXXU4xEyyemq0HyD3XuhCfaXXex6Xeh25Rdndk&#10;1extq9bdoRZLrrb21epv7t7V7D2tg91Q5jL7tkwfcfYeP23h4twUNFV1dRl8Z5azIxUIMck0Zl91&#10;7o/GM/m+fM/I7k6b6R2/2RiesepqbGZn4z01dt7F0UtXBmKPC1vVW0excz2HvSXdO+K/LbJx+4dv&#10;7krKpMlTxVuSglkZBGyxR+690ar/AITz/LPsrdHyd+RPUPdfYW8967m7T2Rj9+0OR7F3JndxZ993&#10;9ZZiTF5fGRVOfrKutir67AbvlmnjNv2sQAdPjCn3Xutvb37r3Xvfuvde9+691737r3Xvfuvde9+6&#10;91737r3Xvfuvde9+691737r3Xvfuvda6H8/LrOowWM+Ofyi28cIma2t2Ntrqrcce5KLHZfH5jb2Y&#10;zU24sDh6LFZLb2Yof4lFl4qut+8qJIPs0pddPIlToEnuvdEp/my7OfaH8uP+WXtje278HkDgenan&#10;r87p2FV4/sDbOUqMb1r1hntr1+2s1hK6mxW4dq5WDr+CkhyNPM8RpqxKtfKiFX917oK+kRT0vxr2&#10;Vg4JKeZ9t9z/ACOxVRJR19HlKJpJt07bzcApclQTTUtakdDmIVdlItMrqQCvvBT73X/Je5O/55Jv&#10;+ri9Fl/8cf2dWifPntal7o/lJ5rOpgJMFFt6rl2X9pNkFyLVU+z+r9zwLlFkjpKIRLVTAOIdL6LW&#10;Lt7k7l/nIc4cl+025QWjW30/MlpaU16y3g200bPUKtA4J7aGgxU9PpKJI4SFpRwP5dUqfzD5+698&#10;Z75T7j+RWYxtbvTHYH48Z2q/ugaGp21iNqZDtbuXGbaxGzoJWpcu+BxUG4ovDBl2TKWDiWV18c75&#10;O9LOhO/kjYneWT+eOyZ9tbV3DVbK2Hvb5Y1G9ty4fE5Go27t+k3p13tHFbcoN0V1JSvi8HBkcztO&#10;JaFaiVPuqhdEQLR+/de6GX+Zj8bOoO6u9f5wHdO4sDuym7I+KmL+C1ZtSp21uyKix275e29gbPwu&#10;bXcWJyuDzUMUmMwWFigpPs2hGu8jrI59+691rjJuvacG2hQUezqOp+0y+PmkoNyZaorXyokptxeS&#10;tmrtrUuycqxoDURRKklTLCisuhEZpWl917q934Lb77T7z6FyeY2p0h1fjsP0hX1u26vK9c9EbPMu&#10;C2niNk4usocpu/fGXw+4d2ZXM/w+XIhq7I5SarljV2LNI8jPi994TcfdTarjabvka6v02NbOZ7k2&#10;8alYzEdTSSSBCyVjOKvTsJRQ2osiujMCpirpoa06Lb/Mk7fydb011h1hXbP2o0mX7W3P2TH2TT4y&#10;HH7ySbbm08PtuXZYmoIqekfbJ/vUmQEegPHWAsptI3sx+7PzZvPNPKnMD8wbtPebhDuRo8rs7LG8&#10;MWlQTwQMrkKKCpY0z1azdnRtbEtX/J0SmLtqhxGF2ZDsHr7YVJWdLdyb43HLN/CcblJt0bUy0G2M&#10;/gIEzG7qzc24RUYb/RllpJZ6aaMU0ddCaULI8pbJDpX0nuxPht331Ptrbm/uy9or171tveXIybB3&#10;xvjK4fb1LvnD0EFNXJntqbdlyNRvHcOMrcZkKWphfH46r8kFVE66kcN7917oKajZu0MPDi8hX79x&#10;256DJz5OniOzcfuGlgSsxWMo62XGZLI7zwG3K3GVEtTlKWETw43IUyq7vrPj0t7r3Sy2xiduy7e7&#10;Bz2KqMO6ddUeEy2QpcVh58pnNy7Tz+5sXtmSvptz73o3otsZTb2ZzWPpjW0WBp5vLWrLHG6qVT3X&#10;uhinz+19t7qrsAm3cfujB4/eOC3Hl999hV2X7LzOXyW29n5jJ7a2nJRVdZjti7oiXLUO4dvTiTb7&#10;pJFNpXRUxxyx+690Jtbu/fW9Mr1T3Nmc/sXrXsbaFT2Pgcbma/FZbYmxese4/jnkKTsR6nZ+wuls&#10;Xj9qbBeq663BgYMfBj8LLQ5LO4KQzwSSz1FQvuvdb/Pxs7Py/dHQXUPau4NuZnaef31sHbufz2Az&#10;2AyW16+gzdVQRrlzFg8x/uUosRV5COSfHmf9yaglhlP6/fuvdDd7917r3v3Xuve/de697917r3v3&#10;Xuve/de697917r//1N/j37r3Xvfuvde9+691737r3QRd+bdi3X0h25t2WITHK9c7xgplJk9NemBr&#10;p8dP+3yWp6+KKQCxBKgEEcEHe4O2pu/I3N+2smoy7bcBePxiJihx/C4Uj7OB4dUlGqKQfI9avXXP&#10;bm/uqJNxybFzFFjV3dg5ts7mpcjtvbG6MfmsBVNeqxVfjN1YbN46eiqgSsqeL9xCUa6kg8teUeee&#10;aeRLu6veVd0+lup4xG7eHDLqQENSk0cgGQDUAH506JI5HhJKNQnpGZ3OZHcmZyeey0lPLk8vWTV9&#10;a9Jj8fiqUz1EjPIKXGYmlocXQU6k2SGnhihiUBURVAHsj3XdL7e9zvt43S48XcbqVpZX0qup3JZm&#10;0oFUVJJoqgDyAHVWJdmZuJ6a/Zd1roaPjbDJP8h+iUiXWy9wdbS29KgR0+8cPUTNdmA9EMTG31Nr&#10;C549jj20Qv7jchKi1P75sj+QuYyf2AHq8P8AbR/6Yf4ej9d3/wAwjrb5ObU+d/xn2tsbf23N2/GP&#10;cWF25uzObmiwMe39wT7c+Qu39jT1e3P4dmK7JtSVlZi2qITUwQFqaRSQGOn30G+8R/053nD/AKhP&#10;+0626Nrv/ceT8v8ACOvfy0tvU27NifLHbdVjlysWZ25sChSgIpdc9TLQ9n/ZfbvWw1FLBWRVgjeC&#10;V0YQzKr2uvuFfuf/APgw/wDqA/7Xek1h/ov5f5eqM/i58xu2/jl3P2dt7sXcPyO66ze2PkB1Tsvf&#10;HWtJ3V0dmqD+BYHFdlY49Z57cfcW1cjVVVPt6v21jaGkbCVqVVRj6nKS1E89Y1JKuanRj1Yr83dp&#10;ts/5Rdt0Wm0GXz0G7KZ9JCyru3G0W4KhluEuY8jXTRsf9Wh+v198sffPaDs3urzhBp7JrgXCn1+o&#10;RZj+x3YH5g9Elyumdx86/t6Tfxr2V072PvWu2Z31T5Or6yyOKiavgw67jav/AI7kctjdmYFEXadJ&#10;W5s0+TfeM2NqiieFKOvmeZo4VeRB391i/ntvce6s0p4Fzt0qsD/QeN1I+YIIzijHzp07ZEiYjyI6&#10;Mf8ALX+WLuDdPaXRPx4+PVNs74//AApoei+0ZN85bF9HbY7Rz22d041qjA5z7ff2eo6jtCk3p2Rs&#10;vsQw0c0u4P8AKHxtdUNFVy+eOfon0bdaznXXxQzWQ7j39X7H6gxnYPQPVSbw7ZrN1fIHJ7v6+r89&#10;8cNgVaple4JdiYHPde9nZvZT4uWnrZkwmEyNTSzVcdLKXbUh917o/feH8uN9gbK6i7Q313f8Xp6n&#10;u6k2jjcf1d1P2Nt/4o9JbU2TuDbWa3dtzsjf+5t14Kq3R2BszMIpoaqsqcdisoXnpYRXPrjSn917&#10;okGJx26qXDZY7Sx/UPX+G6s7q2ltbenYHxZfEb7yFH1HvYbjwu6uwJ+zVz28O08Zs7FVuzaeSjqs&#10;vnMfHLPnYY4ljdlRPde6C35UbN3ds/vj5CdW723Hl96712ZvfvTreizO4q6tq6gbQ6y3jiuysRnV&#10;nyNVk69INwYKLJyU0TTSOoqY42KgMw917p76Y2l3N273T8YuyPj7Q/3o7wwG39uZfAbfkqRS1W5O&#10;xvilV4anoNqbYAR4psnQdOYHbGYqfunpYWjaqcy3UB/de63A/hJUT/FD5gfIX4KZqlmwPXvZCSfL&#10;X4sY+umoxDi9u7ymjpu1+q8Z9lLUYyH+4+64ZPs6Glmk/wAkpamsN1m1ma+eh/XPkblf3Fi7t0tg&#10;Nv3CmSZIxW3nbzPiRkB3ONTIgPb1jr7ak+33uRzn7Uzdmy3hO67VXCiKU0urZBwAhlBKRjOhXkI7&#10;q9XHe4U6yK697917r3v3Xuve/de697917r3v3Xuve/de697917r3v3Xuve/de6Bz5CdW5Lu7o7tf&#10;qHDb0r+ucr2TsXcWzsfvzGUdRkchtKrzuOmoYc/R0FLmNv1NXUY15RIsaV1IzFbCVPr7917rVBr6&#10;UUVdXUIkMv2lXUUomYaWl+3meIyFbtpL6L2ubX98Yr4Kt7eKvwiVwPs1HoPdR/aTr3XvfuvdGm3I&#10;kFF8Bcbn9vY3aNN3BT/JXP7e6u33mupcv2hufah3JszYz7txG05tv9QdmZvaMe8sVh4oMhXQZLaD&#10;CGnjZcssscVPN0O+6l/07fc/+lxN/wBWLXo1sf7Jv9N/kHUbAb4+XXZPUndOJ3XiJcZ8Jej9p47Y&#10;vRlVTbajwGJ3AcNvX4u4vo/O4vK7/NX3RvfEVvV2d3V4crLU1FHUaENfK9csRYUfeOto5/aPmSV6&#10;6oZLV1p6m6hjz6jTI3pmn2dXu6GB/lT/AA9HT7z291Z3v/KD7X2lmTs3d+6ulfjLuvtFdvVeYpq/&#10;N9f7n2nsjfeV2ZuavxdBUSZHCZCtxeJrXxRqokiqBq0korOoi9lZjL7WckufKyC/7yzL/k/Lh1e3&#10;/sI/s61Devt5scH8isXRrTZTCZr4XbcwmPy8+1dubfy4fAbm6GXJ+Wux0FfksrT4zPbWq8ary1zN&#10;MsKu4QoIFlDp7o1/w2z8dF2F8y9jVUJWszPaG3d1RQPTutYTtPNdx4EBHKq8MS1PYELuuoeQqnpa&#10;3GMf3rIYn9v9nleMGRN3jANO7utroUB4gFgpI4HSKg0HSO9FYl/03+Q9Xw/BT5OUnW9F2jRUO3t7&#10;9iN1bm+ptv57bvX28WzmKxcvyB7Oqtlbsze9evcVj8iuA3D07S9c0GRnrK14aj+C5OuVVRYJSxz9&#10;2jZt02X25kh3fb5raabcJZUWVGRmjeKAK4VgDpbSdJpkCoxQ9Ws1ZYaMpGf83TJ8pfld/LC7C7A3&#10;L/L8pd8Z3ZmK7i7l7B7K+Q3Z+1d+1vW3SuP7Yx21c3V5HE9vbwzGSpZtz7f3Zunb1BS5THYl6XHL&#10;WRQyCsiqImU5B9Kuqovg98s9v9K1nQmRo9ndNdM796s+WHZW1eyptqz5vbT9qdcbn6/xu09sdQZ7&#10;+B7R3rn97VR3NlslPgcrufMyY3G1mKWpq50cmrj917oCvlp8v/lxu3t7u7E98Zz49dJbt3p/Bdj9&#10;g7M3F1JtfsXLzbd2Fns5W7W23msxhutO5aDG5zapzBirnhqcflKqGKlWqWSGGkRPde6XHxqyeJ3z&#10;DiETEYH+4nYnwk+Vvxi7h73o9pZPY+3oex6ai3b2J1dgt10sebPXuIx22zSbEp8HJTYnD11ZUeqo&#10;hlWFage690Vr4h/GHY/zD3LX7J3z3JL0FtvaewKPtPHZA9dbj7KrMtt7aW0J9v8Ab2RxG3dqTQSf&#10;dmq63jqVmqJUXxwlFElRJHBJ7r3Vzvwt+Wf8uD4hby7l7U7L7Jy2+zkO0N5drfFTfNb1Pnl3lm8T&#10;29iaPaPdmU2nhMPV5ObbVPl9xddpj5DuOnwDRimliow8clSW917ra52tuXEbz2xt3d+36kVuB3Xg&#10;cRuTCVq2C1eIzuPp8pjapdJYWqKKqRxYkc/X37r3T/7917r3v3Xuve/de697917r3v3Xuve/de69&#10;7917r3v3Xuve/de697917onPz6+Ou5flZ8UO0+j9kz7Nod87nTaeR2Xld+/xBNsYnce097bc3XR1&#10;2QqcTiM7laNTFhpIfJT0kz2lKlSjOPfuvda6Xyd6J7/3L/LI+CW1PkDiNvdM5frbKb62RQY6Pbna&#10;GSzOF2Cvx/zuD27X9pYeq2nT1O0t8SZ7C1UVXApfFtTzUskFU80opffuvdCLv/Z69b/Hz4vdZ1cG&#10;Ixm5th4/urHb323i6jMvUbW3VuPuDP7/AKrFZ2g3Iw3Fhc3WY3eNLkZaSrjh0xV8ckCCkkpycFPv&#10;df8AJe5O/wCeSb/q4vRZf/HH9nRpPln1LQ9S/wAqyPb3bAy9VhstvKt3pvXH7RqsZDnqXbeT2dvG&#10;pqaPbWTrPv8AEvmpMBRLPSy1MTQR1MypNEyIwYXbRyvuPJHtz7Q2N9IBfz85bfMwFCFWd3UKGBIa&#10;sdCTggsRQFa9OKhjht6nJkB/b1r6fKkdr72f+YB2juPblLt7YtRuPp/B4nMbN2hVY3Y+46qmz/X2&#10;TwuCy28HoKddydh4bZG48TkcxFNU1MkFXXtJAkVHPTj3l70v6SHwS+SHdnT/AG72Ds3rPsfcOy8F&#10;2f2VGd50WCqkoajLNtvavcuaxc6V0SLkaJqavjTX9vLGsqELKGATTEXvtue5bN7W8y7rtG4T2u5Q&#10;G2KSRO0brquoI2oykGhR2BHDPSe5YrCzK1Dj/COtuPv74+Zf5Vfy1994DqPbu06zvv5E9KdI0G6N&#10;65eDG7fz/YWf2DW7SkE+/d6yUf8AFc9JhabG5GOjlrpJ/EJWWIqshuKPbjc5N45B5L3Ke6kmuZds&#10;tjJI5Jd5REqysxOWYyBiWPxHNTXpyE6ooyeOkdaHna/Tu5Oiey+7+n+xMNV4beHW89Tg5KLKU0KV&#10;iTw7u2ytBkYgjTxCHMbdrRUwSwuUlpqhWVmR+Rr051uKf8J/ek+r5fgDurdFDRZZdxd5bl3ns7ty&#10;Z8pMaeug2rV7jweBTD02t48S0O1d0hZHQK0kx1EGwJQ7pt9tuu23+1Xik2lzBJE4BoSkilGofI6S&#10;aHy60QGVlPmOjV/If+Tt8Qe8uv48BWbY3fTbj2tRbzrtk5ak3zmIpodx7ixFFS07ZCOsknoJqCOs&#10;w1GzRIkAlEQ8rNZSoT5H9ueVfby2v7blizkjW5ZWkLyvIWKBguGYqtAx+FVJr3E0FKRxLEGCefWi&#10;Fs3beMGcrMjuETbf68o8Ht2l3pnfsZajJUaULbPl3Zjdu4P7vG1G4Ny5DKn+FtSienp4Zckhrqik&#10;pmedB1050djtH5qbt+TfSnxz+Pm4MTgaTpboTctN0/tjIbqpKXJ7swO3N1ddwbG663NuTeAjp4qv&#10;LYCDE5muMFBR0FFBFiqCFllMZmk917ok298pkJOvutshVUFNDk8fHm+tNwR5nGLLmmz/AFflajK4&#10;6tqRWRsopKPZvaGOwiU86kouI0vGPFTuPde690rVbg3TvHKbBoqTJZVe09p7m2T/AHU21jTHFuDc&#10;tVhp67reB8Ng6NIZfs+zsVhKrWISVaDUTa59+690qMpPXYei6+3HWYt6XJY/bGPrNubTMdVSVLZH&#10;q3cOLyGU3FualGmRWyhqtzurOB+wA9/KxA917o5W0ttdW1+C7G2fJ8idk9e5iizHUnyVq90dsdd7&#10;ozGy8VunpfIZzqPsFIK/b2I3pm94Zrszd2/qysXBUm3Z8blEoooqqpjanjRvde62Gf5THcHza7Q7&#10;33zvjeW+8l8kfht2d17TjYvbWNwu3er9kdabz2DnMngotnbf6enraDJ7QjL0+SoZqahpJ6mroVw+&#10;QrCElXxe691sMe/de697917r3v3Xuve/de697917r3v3Xuve/de6/9Xf49+691737r3Xvfuvde9+&#10;691wdFdWR1V1dSrKwDKysLMCpuCpB5HvRAYUOQevdafm88HLtbeG69sTwy0023Ny53BzU8yyxzQS&#10;4jKVWPlhmjmAmSWJ6cqwcBgRzz74273YPtW9bttbxFXtrqWIg1BBjdkIIOQRShrn16D7Lpd09D0n&#10;PZV1rr3v3Xuhc6CzDbe7r6sz6UUmSkwe+Nv5hMdDNDTTV7Y3IQ1y0UVRUEQQSVRg8au5CKWueAfY&#10;/wDar/p5fIn/AEtrb/q6vTlv/bp/ph1L+OHy3+Onyo6D+cO6Nr9JzbB+Teby2P352vvuj27hMVhN&#10;17E3P8msNU9fYmTKUG7MlkMvujFYialGTlkxdDDLWJJIjuGF8/8A7xH/AE53nD/qE/7Trbo1u/8A&#10;ceT8v8I6st/lIf8AcwP/AJSn/wCaT7hX7n//AIMP/qA/7Xek1h/ov5f5etfX5yfCz5Ldw/Mv5pbF&#10;6V6ok3buPN/Inb3b2EwuE3L19T7qG2azae7KrObrycORz1LujH4GTJ7rxUlK1bLT0cEmSj+3j1Va&#10;ls1OjHrYK/mDdIZ3tvsLZW4uqtq53cO+RicPtnf22aHFSitw8WXiyuZ2TlsrWi+HFPNDQZSkqawV&#10;L0tM9HFG8oLIDh795P2w3vmTd+W+YeVtnlu7+cG1mWNakFavDI54KtDIjSOVRdMYLZHSC8hZyjot&#10;Tw6JMen/AJIfEj5KdE5fIbLyUmwcDhV7z7x7U2fu7GzYrrvqjZNZmKzs/bGQ2hTz0+7N/wCSptsY&#10;tJaqHGRVEb/eQxUUOTqD4kP/AGS9h915C3WPmvmHdI/3qbd4xbxDUqCTTXXKficUppRdIORIw6tb&#10;WzRNrdu6nDojne/86H5FY/427H65+M3ZOdzStufsbZG+/k52LtiHB9rZysWtot4YOfCUWY3Tu7b2&#10;w8DkNub2/hmLrK6olzFWmDkqIExjL4I8o+lvQUd+5r5IdgfJPZ/eQ2FQN2D3b8Ws11J3Ttj4/d0D&#10;ubK7hzOzeqcTily3bm7OjHx83VtH2XVHbxyOKlyDikwUbCprpIJJQnuvdE3+Q2+OrexdmfHzflbS&#10;ZDe3a0Px7g29P1md1bmy/wAf+qdm9abhxm1uues+va1d2ydp0mQxPXVPldwbkoMruCb+G5KrWZJJ&#10;Ialo4vde6RHSNHtLsek7Y6iymW6z2Hjdz9W5zcNJS7H2zV7g3FjdydT1+I7QramDdXY2bw1BXQHZ&#10;+189Syibe1JhkiqXqQ0wp6VG917oWe8u16Lf/wAhsD8l8ttPFDb/AGRmuk+xt+7U3NT5bLYGTaey&#10;8Tt7rPP7e3Tmo6bbdJuSs7H2XvXG1+5IMdVUzRSZOoKtSpLSW917o+fZHzM7L2p311Ruf4y/G7pL&#10;bY6Y6r2V3f8AGfZ2x+ksdsvFbkw3fPSuy8L3tSb2wuLyOT3BnsnsXcGY/wApTD5bHpjocFWVNbXT&#10;xUqTH3XujBUvyn70726Sxvys7O3L0vV/Nz4Kd0VHd+1dm9Ub36xzdZuX4oZvGbV2l291/l8b15uv&#10;d9RtuSKSevmrIsxVJlvsIZ1SD1a/cu+0W42lxue7cibvJTZN/tzbknhHcrVrWUD+ISdqjzdkJwvU&#10;Ee+20X1rtGx+5eww6uYeV7oXQA4y2bUS9hJ8laLvY+SI4GW62ouuN/7X7X6/2V2bsmv/AIptDsDa&#10;2C3htrIAKr1OF3DjabK495o1eQQVK01UqyxElopQyNyp9xfum3Xmz7lfbVuEei+tpnicejIxVqeo&#10;qMHzGepl2bd7Hf8Aadt3vbJvE267gSaNvVJFDLUeRocjyNQeHS39oujLr3v3Xuve/de697917r3v&#10;3Xuve/de697917r3v3Xuve/de697917rUL7MxD4DsfsDBSxSU8mE3vuvESwThBUQyY3PV9G8UwiV&#10;EEsbQ2bSALjge+OnM9m1hzNzFYOpVoL6eMg8QUldaGmKilDToPyCkjD0J6RXsi611737r3Vt/RPY&#10;Wyuof5Z3fvZvYO3dybq2bs3cm59x7i27s/dWZ2TuXMU1DSbC8dNit1YDKYXL4epMyREyQ1MRaNSj&#10;EqzKeif3VlA9tbwjz3Wev/OK3H+To1sf7Fv9N/kHVHeB7k+RO7+6ptk9j9qd1ZXEDevyqhfZfYe/&#10;t95Ojg27g+qfj7u3a+LqMHuPK1MP8Pxf8TlrcfG0XijkqmmiAMpcjj34jaX2k50VOIgiP5LcQsf5&#10;Dp66/sH+z/L1ep8FPilr6V+T3auXyuP3hgvmF0zt3rZ+u6nBVUn8LpOpsf3b1vlKHKVUWWRtw0m8&#10;o92emCFaN4YkMetiwZWPu/y+N7Q8mvnCXC/7zdzr/kx8uq2n+48f5/4T1R5hdkdY/ETZvX3cPyt+&#10;Jfa+O+Tveu1+1eu9n9Crt3rvYXxNx+1IftMbgxvXE702lu9sNuDM5zP09eBXmvpKHJGGvqoqIRrJ&#10;7mTpR0KPxh+OfyF+D+xu6v5vEmV6u+VOEyuws7W7S2rUbmqs3u7NYbdnZW2DVdn7r3LQ7dy23sPn&#10;9hTYQVVfR4errLxw1UUVfAkYMia4s7S7Nubq1jlMUgkTWqtokUEK6VB0uASAwowBIByevUB6JBV9&#10;8N8veru6emesem8R1P3xn+18z3ZvWp+M2z+yaGh+SXT8kmLwlD1CdjbfqN/b03XuGv3vv6XctGMx&#10;Wrt2joI5HaSAxxEqevdZ+2upNjdCfOzrmk6V72+LvaGG3Vt7prD7L3z2ps2g7Q2fv7d+cww6Z3h2&#10;Pl8XPjN+bAwuY2/2hi8nl6pstmMXBSZClWSUztBKX917pBdo5emwJ7S3Fl8NNsruhsB0x8qpN44/&#10;aWK2tuHfPbdThBQ1GWwOwdwb7wm36fZT7r3/ALiymXpcNsd4qSOjaphlhoEhin917om+/wDKV1dU&#10;53eNXXLiMfX77h3tTVtBjKfcGUpn722XR7yjoMNLlaugpxVbBfZ0FAaqCeCphnlLo0bII2917o2u&#10;F627Azfwzo+zK6r39WdPYf5K4jDnsbsmt2DsSSbF792EMb2DTYTH5ne26d4ZHG4/a+3MVGktBPTw&#10;1dRmBHB5ZaSQN7r3WfpLP5Sn+UuI7mzu09yY+Ok3BJ2vubC753eTkKDouXf3Vna29t0V9VuOkG4t&#10;8x9hbe3zn2VKd2rFWuaeWSWGmqZPfuvdJ3afWHYY2d34do9adQ5rO/C/fu5Nu9jbu7MoqTduH6z6&#10;qyOfzdJiJsHsff2TzWC3PQ47svCZuWeGTBbhyctVn4kSFYQV9+691tgfyZuzPkV2P0nURdt9zfHX&#10;tDZmzcZjdubUwHVG2txbT7G69nWtyD43bPYu1avavX21tk4fH7VhpYMDiMZgqKKHFRQOt1Op/de6&#10;uf8Afuvde9+691737r3Xvfuvde9+691737r3Xvfuvde9+691737r3Xvfuvde9+691UN/Od3Pjtp/&#10;G3rTJZjrOo7Wwx7zkOX29js9urbOep8bjfj78gc/VVe2s1tuSqx+PzuQjw38KimzWJ3DiYEyTynH&#10;S1kdHNT+690A38yqn3hBnup237Bs+HdFTQ9l1FS2x48pHg58Md+VMWzJ5jmVXIy587Gixq5RmvF/&#10;ElnEB+3EXvBT73X/ACXuTv8Ankm/6uL0WX/xx/Z0MfyMefvX+X/0JQb0q1pP9Im9tk7SztbiYYaY&#10;0uOyVFvTactVSRVX3NNFPBjQHBkDxmQXZbG3sb8w8w3u4+0Hs3zDfeGbwb7tzmg0r+k8yriuBRBX&#10;PqcdOyOTBbOeOof5eqMvklgPlnuD45fMPo3cfauzO7uuPjHUbR6V2lgtkYzaL5LHZbqeq+Nu493V&#10;LSbW2Ts6qy2b2FteOroNw19a1TNTVWPrKVtSRRyjLTpd1Ut8LPv5O08RkPuK4xS7vpqPIuJJDBVy&#10;VvWHc9fEtfIZLzTNNizIgcNdkZrgqLwr94j/AKc7zh/1Cf8AadbdJ7v/AHHk/L/COtgzd/VXeWwa&#10;+m+TWJrK/bPUfaHS3Q/UOOzmC3auNyW4M9tSl7Dr85g8nhcZXxZb+E0c2NEmqqjFNLIsbJqKgrAf&#10;Pm6bpYfdw9sbjad0nt1kmihk8KR4y6+FcnQ2kjUmqOpVjSoU0NAQllYizhKsRn/P1S98seh907+7&#10;529k9pYPIbx3B2jtTcVPRbexNUcvvTdO+tm7cqkoqTAbYpqltyZ+vqaV8TFBT0cFRJPKjAI/qX3J&#10;P3WOZZN35J3TZLq4Ml1t14SK8RDcgyJUn4iZluDU5pQenT1k+qNlPEH/AA/6j1b7/LE/mE9Jfy8f&#10;5f8AuHbHckWere5/9mB7Nqqfo3GUyUPYVHjKKk2XtnKbh3Ri8uaWr2ztzB57E1dLVu8M1eJKOqEF&#10;HUGkqhDk70s6DP5D/wA775h9r9RboyHVlR0/8daOvy+Q2pS0OEyWUzHe2LrMXtSLfmarIMhuqhfb&#10;0u2abFYvKYB8hQ4yiyC7gECxNT6rj3XuqIt2VNZn+yMrU1hyUWO7m2A2dxVCMeaOnfK7ixg3jjtq&#10;7SoNCpQ7Xx/dGJ/hWPSFUjakp7L6XLH3Xugu2Ov8UoN7bWMQnfK7TyOexnlnEVJj8vsONt3z5aVS&#10;f3aobOxmZoKcAEmTI24BJHuvdCN2BUPnIN3ZO7SxdhYvZneMGQkpzAa/cplr9r9k4/D0KpppsVFv&#10;zcGcGocCnwcf6ks4917oNsP2d2ZtaXFfwTfu8cR/BarDZTE09HuTKx0lDVYfVU4OogolqzRq2OFS&#10;xhBQiMSMoADMD7r3Rg91wYjzbupcHSPt7aWN7IfMw5eRSjYPpTtJIpOuts4xKm3jiy+1+xM3XyIB&#10;dFjJJBKke691N2Tvjee092dQ7u2puvI7H3pX9W736821Ht+oehzeKlwm281tXbUM88MYrYMnunsu&#10;KpZlADeN447N6tfuvdWVfyzfkb3L2t8m+rsZ3J84d9da7L68z9P3TtbdXaearx1pvKlwmMrMb2Z1&#10;HuHFZHe23tqU+R3ngxURU2UrqmobGw4iskpE8tUA/uvdbylBX0GWoKLKYutpMljMlSU2Qx2Rx9TD&#10;WUGQoKyFKijraKsp3kp6qkqqeRZI5I2ZHRgykgg+/de6me/de697917r3v3Xuve/de697917r3v3&#10;Xuv/1t/j37r3Xvfuvde9+691737r3XvfuvdaufzP23Ntb5Q9y4+WPx/e7sk3JEQfRJDu2hotzpIj&#10;H0tc5YhrfRwynkEe+VXvXtjbT7qc6W7rTxLwzD5i4VZ6/wDVTPoajy6I7kaZ5B8/8Oeixe4s6a69&#10;7917ob/jVho9x989WYGWYQLlt20FAKgxmb7WSpEkcNT4RND5jTSlX0a1DabXF/cj+0KK/ufyKrrV&#10;f3lCfzDVH7CAenrf+3j+3qsn+Ul/zLr58f8AiJelP/f/AG0Pee/3iP8ApzvOH/UJ/wBp1t0Z3f8A&#10;uPJ+X+EdbLf8pD/uYH/ylP8A80n3Cv3P/wDwYf8A1Af9rvSaw/0X8v8AL0Z/D/ArZ2K+aPfnzRj7&#10;A3dR7u766Ui6QyW3NvRUe3E25iBjOuMdJunE7poXkzzbxhHW9K1JVgw/aK4CqxiR/eanRj1Q1/LL&#10;2H8tfiN/Me3N0521hd8fw/dmQ35sw7937g98VGN7/wBi4jJZHOYXcW0exa+lyWGzmZ2bVGTP08Ud&#10;Ok0+NyWWSsrKX7WOA+690uf57vXe/wDpL5C9N/Nnqzc8uyabOdY5vqXtSuo6DeE9Fnsfhc5RmLbe&#10;6J9r4PKUYoOxdu7zfElMhUUNNUR41YvMsnjv7r3VafyE3P1NS9B75+NHXfTuzd64bp3eY+WGE7Py&#10;W2N09RUu69v773RFtiq6j2vsaPdB7T3h111zQdvGvoM8m5sl56SiEhWGBR5vde6BCkm2zt74o7e7&#10;u2Xgts7Sye3+xOtNzT7DxGN2xlq/c2D2PmewNp9gds7e3rvHbm/jtWvj7K7G2zjKDC5qjfMUdKrV&#10;lIk+NC+D3XukRT9Nbu3Rs/tTu7MbgoNqdTbb76x2wtnbhztDBFU77p/k7t+LC1uPxVLhKSSHEV2P&#10;6YxtFuCjqqykx+Dhp6epiM5rGpqOT3XusfxKz/Umz+xes4O6Ozauiw3ZuH3BsSbH9FbI2Bgd1bMm&#10;3w9f1tU0Xcu+dybXxG4sFh6WHKz1mQgxdNmJarHBHp6lJdOj3Xug4z52ZS7emxWO3bu6pg2jvTfO&#10;Pp44a3O1mJ3HWZDH7or8QKbd+b23sHOY7duNm6Y2TTIj7bx9VkBUxySQU3gWlf3XujT5ifYHZXfv&#10;w6zVJgt9VXVHZtX278Z6vF4abFVXbNNsHs/fO88/jfHLUpV7WHYmzejvlpgaeCTQ+NFVi45JIni1&#10;+T3XurEvh58MerPjb3X1b2H8r/ipszYXWHc3f24+teif9mB33uvGd47AhxQpq3pjN7h2HjN5Z/rz&#10;f26Ozc1uPH43LRvjcTFgZsPV1qxx0cqK94pZbeWOeCQpKjBlYGhDA1BB8iCKg9NTwQ3UE9tcRq9v&#10;IhVlYVDKwoykeYIJBHmOrjP5a2UyHx+7D+Rn8uHdtZPLN8fNzVfZnx9qq+aaaq3F8aez8ocziEhq&#10;Jy8tfPsTcmZ+zyE9wi1WQWBBaE+5l904Y+ZNs5X90LKMBdyiEF4AAAl9AulqgcBKi6kHHSmo/F1j&#10;97Kzy8o7xzl7M7hKS+0Tm5sCxJMm23La0oT8RgkfRI3ANIEHw9W9e4X6yG697917r3v3Xuve/de6&#10;97917r3v3Xuve/de697917r3v3Xuve/de61PPkcun5C97j6/8Zj7NP8AyVvXNt/vF/fI33KH/MRe&#10;fj/0mr3/ALSZeiGf+1l/05/w9Az7BPVOve/de6sKwvWvyK7r/lx7z6Q6F682fvqm7c7C3ztXsSbd&#10;G/k6+yG3tsPgtmVNJlNq5GqwudoKzKSZOk8TLPTSxqgJsT9Oiv3VgR7Z3Vf+jrP/ANW4OjSw/sW/&#10;0x/ydGWoPj1tDsif5o7PfrHaGS+S2wty4ObZm6G2xhcVm8Ztvs7onqPGY2Gi7BfF4uiytTnjsKvp&#10;q+VqmWoSlgghnZEEMaSx7m7Dfczchc0bFtcPibjc2xWNdSrqcMrAamIUZHEkD59KJkLxSKvEjrh8&#10;FPhH3v058ksr3v2pnIMLtjH/ABzqejts9aw51dwNLnNwdtr2RuDeN8bkKjA4ampqHCUFJGqCSprZ&#10;KiUyeFKeP7gP+yfLO+cne3+3bBzFZ+DuUM8xKh0kGl5C6kNGzLQ6uFa1rj1rbI8cIVzmp6NX89vg&#10;f1Z/MB6gxvVXZWXz+1KrbW54N47N3rtWPFyZvAZuLG5DETwSw5SkqYcjgMpRZFhWUYaDzSRQSCRH&#10;hRhLfT/Va+7vh98++qto9a9F43JdX96/HDYG8MJ2Nld/0G391Qdtx57HVGaTJ7p3J1BF2Xt6Ds19&#10;t1GTo9w0e2qbMZKkzFVjailko6lZ6DHR+691UjQVe8O1u9ujd10eM7dk7c7e627y2b2VuFO2tpfF&#10;HbOH7vweL3x1XvLKbg6Ty0OIi2tn9idXTYHeu6MfgNxUtdXLmoapFoHqo4R7r3VV+UXH7g+PtNS4&#10;zb9VJvHqfuyo2/X5rbc/92dnYXqzsfb9ZlG2ZmIt5bZ/vPk2p97bWr5GyOYr0psV929PUw1i1lK1&#10;L7r3RsfmN2J0x2d2p1R2r1vnstkOrMVVy9D70xdTurE5eu6n617N2lHmsN1/hNwUXVG2tlbWw2xc&#10;Dvjd+2ts0NE+7cfiKbaKyLW1cJVD7r3Qi/zF9rU/SHbHQ3Xe09z169Z4z43bWxHQn+hig8m79qy0&#10;e6MJ2XTb4yW2YNw4VNsdrdjTEVu5PtXoZIshkZ8nFTzLMi1PuvdANvLCZx6LuvMbb238nIct8h+j&#10;s1urePaXdNJhOrcBuTdmzW253t27g9p7IotpUabnxuEodl5PFQzYvLhEoq8GShgpGMb+690CsGxt&#10;2b6rsfuOsymAraTfEu3N8bqjl3ZjcONjdfYb7XbGawGUzOdnxGPwWOGzO5MOY5XnigeMzWdJYhGf&#10;de62Df5d/Qv8sr5Pw9r9+9xVm9dw713bvbrp+4NnfIvJ7b6+6Wj+Ru+qKrztfQ9Z00FTh81vPcND&#10;vHI53HRrka6Rp4cgU+xYzLK/uvdWrdHdtfFvHfNnsXbvT/eG4t0Z7tGryvWOc6Y21snbOE6p607I&#10;6I2hjJM9FldwptPb+6stviswOBrDCZK7KxqIq+NjGsdOsXuvdWo+/de697917r3v3Xuve/de6979&#10;17r3v3Xuve/de697917r3v3Xuve/de697917ojP8wnB95bz+PVV1t0LitqVm4O0NzUexd05ve2W3&#10;nt3bWxtlZDAblyVXvPJ7m6/zWF3Xtuixe4sTjIp6ylNTJHTVMgWB2ZWT3XuqGd9b1zG+ti7Lzs1N&#10;R0+0MrvzvXefXkMmYrchvHEbd7c36ndNZsrs7HZBZajbvZHXO4+xq3A5ajWpqqcVGPMlOyU7xQx4&#10;K/e5p+/eTTq7vpJv+riU/wAvRZf/ABx/Z07ZP5OdlP1htDrTLT47I7A61yuP3VhcJFj6Ogrpanb0&#10;mRrYoZs3HTz1ZE/8QnQsyyBdYOk6QPcLbTz5zNv9pyX7eXl7EOX4NxtvCAjXWreKVBLijNTxWwTn&#10;8h0wsruIoj8FR0QTvH+7G6Ni/L7sft7Lw9ib47A2xtf5PvkOnd19QbRp8p1H2RuX4r7GznX+dh6+&#10;qN6YPYXYO0vkFuDZ1RlGzmyRmd1UezcpPLLjKzKirbqn0ddNvwI6A+PydHSdk5TNbs3X8oOw+2Nq&#10;9c9EdVbUY5qioais69os/UbvztFiIRkI63LYBt+Y6OGplmpYhBC5hScRyrE3vltG5777W80bVs9j&#10;Lc7hKLfRHGpd20XcDtpVQSaKrHhgAk46YuVLwSKoqcf4R1aLvnubuTsLfexf5ZeE6jrocz1L0fiO&#10;39yw5XBn++dd2FV7kpFx0W2sxQ7ursHDsem6+7Idq05DHUVYmTgkQTCJQs8Nc28hc2bl933knli1&#10;2KZ+Yra6iZ4KL4iD/GVJOaLiRSSSKKc0yOk8kUhtY0C94PD9vXHqL4L/AD53T8y9i747T2Js7aey&#10;fjZvza26uod6z0vVu2KGj2nW9b7qp957RoKLq2nqMjv/ADmS3t/dxZcjuJKyojXGSypVoKidKnIj&#10;2+5YteWOVNhtf3Ja2W8nb7Vbvwo4lLTxxAP4jxYlKyGTu1OCWYhjqJKuNAiKNIDUFft6r+7Y/lEf&#10;zI6MP27mOrNsdidhbpXOUfbuVwG8dubs3pmczWuY6TcdBh6mvx1N/cbcOJno8ZmKfFRNm5Qczqpj&#10;Qy0Y9jbpzpJdadM5DZPw3+YP8Cw3aHUHzU6Pw+xe3Eot6YmqwO9cZ1Bt/dFVFuTJbUk3RtTDZ/Zu&#10;5Nt4feddXZDLYaSKufJyVgSs+zmpYU917qq/Obx3JuvqjrjtGpy9Zl989NdmZTaOUz2Wmnrq84ve&#10;mQyXb/Ws1bV1jTzZrI1W+KTflRVTSyawhgUg31e/de6SWY2ZuXqffdDurI7F3JR7Nx+4Mdufbke7&#10;8TX4ODeGyJ8nS12Gan/itPStl8dn8DVwCZoFlXw1PrAVvfuvdPWXxBx202pnqoMnJ1T2duPqrK59&#10;qlEpqzaXZGOztRtaLAo9Q0MdBSV+1t15LyMxiSXKxMTIrED3XugAqHLGMMrrPFCsE+pQpMkLvGg0&#10;39Pip1RTwDdTfnk+690YSiqYt043B07pNnMjufrikwgo3SZcf/pA2PkMlsHbUkrpHIsT7M6gyNLX&#10;OBZFDLK4MjK3v3Xuhi6Q677V7r3Phm6d2ttve+99jdj7W7dzlXuTeGyNg7f0ZzF43dlJtdtwb+zG&#10;39r47HU25cdl0eCprotc0ypDHPLK49+690cLpSf4v/HnJ9xbX+SuXzXzNo85t/G4Wk6V2ZvDB4Lp&#10;/Z2y4uyNn7y2VunI9+T5/G4Cg3nl6GCnqqCl2ZKuKTD1NfTT5NhUy0S+691tq/yxu1dz9k/HCvwG&#10;7ti4LrnJdJdp7/6OxG19q4XOYHaMGxth1tJH17V7PptxZPOZGu2udnV9HT0taK6thqmpnZZmIYL7&#10;r3Vifv3Xuve/de697917r3v3Xuve/de697917r//19/j37r3Xvfuvde9+691737r3Xvfuvda938z&#10;7bJw3yKoM5GQ0e8Ov9v5SQiIx6KzGVmW29NEZC7idlo8XTvqslhIF0+nU3Or70u1my9yLe/XK3u3&#10;QucUoyNJCRWpr2xoa440pipKb1QJq+o6rn942dJOlhs/rrf3YNYKHY2zNz7tq2Yq0W38HkcqItKh&#10;naoko6eWKmRFILNIyqAeT7O9m5b5g5im+n2LZbq8m9IYnkp9pUEAepJA6skbvhVJ6sk+LHwQ+QG2&#10;+0uvOzN54nAbNw21M/i9xVGNy+cp6vP11LC/k+3pKDAxZiCnrDGwJjq5qZkPpYBgVGTPtP7B+4W2&#10;818u80b3Z29lY2lxHMUklDSsozRUiEgVqeUjIRwNDUBZBayq6u1BQ9Hzyf8AL0+NFVvftXfWD2rV&#10;7Fre6dl7R2V2HhdiHCbc25m4dlb0oN64jcAoKfBSVFHuOSpxdPRTyxTrTPQRBVgWa85zP5u5X2zn&#10;Tl++5Z3ky/u25Mevw2Cv+lKkygMQ1AWjUHFdNQCDQgxdBIhRuB6MD1H0N1V0ZQ5Gg6x2rDt1cymN&#10;XN1X3+TyVfl3xC1i0E1fV5SsrJHeA5CdlVNEamZtKgWAQcn8g8pchwXNtyttK2wnCeK2t3eQx6tB&#10;dnZjUa3IAoBqNAOtRxJEKRrQdDD7GnV+ve/de6rc/m19b5/sf4E96/3Z3DvbAZXrzCU/brR7E3RX&#10;7UyefxHWdSu6Nx7frK2hjqVqaGr27R1U0cU9PVQpXwU0/heSGO3uvdaau9O5qTO9n435R9STd7VN&#10;H2BsXc/QfYG891HJ7373zPae5+lM111lZ6jeWJodv7IrcjkNt11JkqP7GeiytTGk4qI5issj+690&#10;Z749fH75odlfHTaXxoO2Epfj32L1L3R3RtTF9l9tybRy/wB3VZKo2ftvJ4nqaLMbUqMqs3dm3Nv5&#10;TH0lfidzx0/8Uinoa2BsoJZvde6LXU/KDqrcn8tTHdCb829WTdwpv7Ix7a7Ujo458iNpdc4nFVO1&#10;erYqkUEksG36SfP0c1QDPFTlfE3jlqEMsHuvdBx113HursHr/sDrik7p7hp8jPUv2vjth9Y9CYHF&#10;7h7M7BpXxO0qXZNJ2N1znshuTaWBr8DuDJZesWoxkmElqcYJJaaavlpnT3Xuho7Z6B39sXc2+d7b&#10;s2HjaDb2/wCq2v8AJHrHH717O2ds2XZ+4+y+wdgbgq8J2DJmcttHGYfc+0cDh89tqtxOV+znhkzM&#10;VX9sjik8nuvdGt+JPyqT+Xj3tubZmxu38PvboDrXIbsm7L2Rj9t1m99/dyb5pchRdP4fA7U37mOs&#10;trYzaFPHU7g2rkqmOhyEEdFTYhaSWXKeBIan3XurKO3f5vPbXZHT3x57E6a2l1x1jB8g+qfljn9r&#10;UG6cdn+zu0dp9y9A4vsPE7XoNk5d9uUfVpOVyse3qiqlzNCFhx2WqIFDSMkq+690a/em+KKX+Yd/&#10;LJ+SWMaODb/yz+M3afVtbWwRVAjWiO0sJ3jsihqixJWDK5nPBKVSXYSIxewGoTDy1/u19nvcXa+M&#10;u33tneoP+ahNvIR/pUFW+RFM46gHnCmy+/ntTvXCLdNuv9vc/wDNJRdRK3+mkai/MGtBnq573D3U&#10;/de9+691737r3Xvfuvde9+691737r3Xvfuvde9+691737r3XvfuvdaonyYiMXyK70W979t9gy/TT&#10;/nt1ZSa31P01/wCx98k/dBdHuRz4v/SYuz+2eQ/5eiGb+2k/0x/w9AkiNIypGjO7kKqIpZmY/QIq&#10;gkk/4ewMF1EKqkseqdGt6/8AhF8muxKpIqPq/N7UoRW01HWZfsGNtk0tAtQTesfH5xafcWRoqdQW&#10;lagoax1AsFLFVMs8u+xnujzJKFh5WntINaq0l2PplTV+IpLSZ1HFjFFIRwoSQC+lrM/BCB88dXq/&#10;EHozcnx66hTYO7Mtg8xmZNzZnPz1G3Xr5sXFHkoqCGKmiqMlRY6rnkRaLUzGCIXfSAbajnr7N8hb&#10;n7dcnLy9u95BNem6klJhLlAHCAKC6oxI01JKLxpTFSaW8Rij0NStejTe5X6e697917r3v3Xuve/d&#10;e6qh/mr/AMtmT+YX1lsHC7R3bt3rzsTrretZuPHbgzmEqMhQZjDZ/EUmF3Lhq2XGyQ10FXNFiMbP&#10;BMRMpOPSBgiOJYvde61j9kbF6J3N3Z2ue8OmO5evu+PiJhNob37Yg7H7QrOyNh123uma3Z+0917g&#10;ym0sPtjb3ZMkm/8AdmRoK6sq6DP52loqHMS5OCmyNNBL9x7r3Q99t7Sp93ZfvH4Wd1Unx/2j1HjK&#10;Tur5DY/vn4r9Db1w2P2l8ntjSb73hT9Ub93jltrY6ffm3Nm7Py2extIkVJPXvg8jjZUyEpBJ917o&#10;inYnxWyOa63bumbc3yN7K2jT9dUfZe7dv5vqrd3TGyNg5OvzYx9XsWm7N3eu/dh1G68jk8jJW4XD&#10;4WiyEU1JJJD9xFPBIp917pVdM7M3tgsF13vX479SYTtLdHXfa3yD2vgeufkX3zidz4ao/ultHD5v&#10;fuc6n6hjz3RVJ2Dt7JbQqZn3QsOOzVJ48aseSi8U9PG/uvdFz2r8kd21eXzuc2xhth9UZnsDbfyC&#10;wOdxnWWxqCnrNG6OsWyW2sZha7dB3Vubb+J3jkpP4PFjcbW01BLiaYUkFOFTn3Xukpnt+dmbjoMb&#10;uDK7s3RuTcWzpd09j7HwdbmMrm8dsiirq/pDth6qgElcY6KFKDI1RqZrI8i0EUZsY4Uj917q+r4B&#10;dl7H7M+enanY3cW9871tuyi7oh+RGxdrYQ7/ANy0FdV7q3Jv/wCPrUuCw1Zsevpdo9c9tH5EUNRK&#10;9PlquatZKaoleKjC+P3XutuH37r3Xvfuvde9+691737r3Xvfuvde9+691737r3Xvfuvde9+69173&#10;7r3XvfuvdFy+XnUO5e/vi9350ns6uweN3V2n1XvHY+38huWpr6Pb9HltwYepx9FUZmqxeMzORp8d&#10;HNMDK8FJUSqtysbHj37r3VEVB8Se/wDN93b16g3vBNt/J7++TPyF3z11l9yZhsxhG6jj2f1SuK3B&#10;i/sqjI1mO2/XZXbuQjpaN4aaYTtd4YhJqOIXv/ybuPP/ALie3/LG1zRx3M9lcku9dCLGdbM2kE+W&#10;kADLEDAyEF3GZZYkHEg9Aj8guk9w9N783R1HW11HubcFDjKCOKowVPV+DIVO4sHTZChpaOCpjjqm&#10;ntkEisV9Un0uLe8Z77lG59vfdPZeXNzvopZba/snaRKhKO0Uv4gD2q2ajiD5dJDGYp0Rm4EdCRiv&#10;5DwrsF8cjsXK5/au2O0uot6VPzZoewN45PCbzrtybqwHWu+dhbCxeH2ttqgpa3bGw+7NtQ5NcbWp&#10;FNTvix91WVUnhVeqvR11YX8M/wCTp0j8XcVtPIbs3Plu1ey9n9lbO7Wwe86GDL9f4/F7l2ZsGLYu&#10;Loo9t0G6MzRZLExw1OQqH+5ZnqJK9xLqVIlT3XurT6Trfr2g3zluzqLY20qbsfPYuiwmZ39Dt/FJ&#10;vLJ4THKqUGGrNyil/jM+IowoMdMZvCjchbkn37r3S29+691737r3QR9hdD9Q9rZjG7g7C2HhNz5v&#10;FbU3zsSkylatVBWHZXZeEfb2+9pVk1DU0rZPbm5cW4WejqfLTiaOOdFWeKORfde601v5tXwU7p+A&#10;tc+7Pjnk81hPh1vTPw1kC7Gx9Ngc/wBZbqd62LF7N7J3vhYId771wUYylQm3MrnchWvGlRJRSOKg&#10;iWt917ql7qnZce6N14mlye5Kqnzu66yPAUmDosd9/uHKSb6pq3B07V+Qz1TicDgaTcJySU0OSmqK&#10;kwVFfTTSQGF/IPde6NJm55+xNpdS09dRb+3Jtnfu0P8AQLsDamN3NS1tZUdkdX1e25KLaW18jUbZ&#10;npaepqMDSbKniRMFE1RL2FJKkrWlR/de6C+Cs6Q2PjqbLxfHar7IlkwW2N81T9w9s7sfF1WEXNnY&#10;e/MVBjuoo+oMzSTwdjwz0lDPJXzP9tE07q4ZE9+691x353ZujrDt7L7R2zhOvsDsnrLtXNth8HtL&#10;YeDxK5bEY3PUtJUxvu7J0uW7IyGF3tgsFSpVx1eaqY62k0LJrS3v3XuuIy25Nsbz7Ax1VuObd+6t&#10;l1e5KLauUydTU19Tkcx0J2DhuxoN25asrKioqHWTY0ebp6Nr28VoVNmuvuvdN8NBQ43fjbYpaufO&#10;UlNLNtp6nIYHb+6TnNy7Z3XuHqvYcVNid0VuO2hlGw2zt14iu+2nkipmEMTuyBvKfde62uv5J3Z+&#10;Jn7b+QOyf45UZbIdv9SdD/IikjpqXZ0uBTLbaw83SvbmVpdwbHz1dtzMV+Z7DwymojoaCgpKKaCS&#10;JNYAEfuvdbFnv3Xuve/de697917r3v3Xuve/de697917r//Q3+Pfuvde9+691737r3Xvfuvde9+6&#10;90T35K/DzafyZ3HsXO7k3Tm9tw7So8rjchT4KjoZK7N0GQq6Cqp4YchX+enxUtA8FRZ2paoOagHS&#10;NFnhn3O9mdo9z9z2G/3PdZ7aOzSRHESoWlR2RgA71EZUh8mOSuvgNOU81usxUliKdSOv/gz8ZuvT&#10;TVFJ1xRbnydMxkGV3zUz7qlkf+wz4uuI24rRHlTHRIQeb3APtzl32H9r+XPDkh5bS7ulNfEumM5P&#10;2o36OPKkQ9ePXktYU4JX7c9Gsx+Ox+Io6fG4qho8Zj6WPxUlBj6WGjo6WIEt46elpkjghj1MTZVA&#10;ufctW9tbWcEdvaW6R2yCioihVUegVQAB9g6UAACg6ne1HXuve/de697917r3v3Xuve/de6h19BQZ&#10;agrcXlKKkyWMyVJU4/I47IU0NZQZCgrIXp6yiraOoSSnqqSqp5GjkjkVkdGKsCCR7917rWf/AJin&#10;wg3f8Mc9sj5X/DDs7cfxt+Om087tZ/kb1bsDeHYm0dpYelbcG2cVNvzF7e6+x+fr8lHvOjoqHEZw&#10;Lj6qVfBTTyh6T7k0/uvdVr964vqLvjLUnW/S2L2se88Xurs3c3WO59kdPdv7e7myvWfTCbKh+MVL&#10;sqn7C3Z1T0hBh8116mRTOjHieolr8IMlRrX1tcsVV7r3Vgu1vi9V/L7fnZnbFduL43YPAdv7j6P7&#10;ax1ZhfifJveu6M2lQYHrzMbiocL2TufcOz9j5jcW/aPNYGm3jlsFmd443H0tLVGlajhEUMfuvdVo&#10;d4dQ9g/E/v8A7G+NHyG3f2J2lsrefTm/cViuuuvOx94Sv2Dh8dR4XvPreJd3bmwuXr8VmajfG3Zc&#10;a1U+38m1Y+GfHxwinnkqKf3Xuq0929ZbJpRvTevWib3xvVcT7L6+TaPZOZ2tX9uPvvfHW+9d14yl&#10;yWL2OtPH/A6fsLrV2pXnpKCeamlpFaF389vde6lbtx2anq60Z2PKYmiy+xcHvut/iNBW4qu3RuTt&#10;DoHFdkxZ1EkSnqJaPMb86zgrqeeJTBXGZZFPhYB/de6Mv8eN4xbW7J617C2stZu/I7d+S9BuPanX&#10;+RwXYOXqKjqzZm69vdt4DPyYHqjdAhqdzx1HZ1TIuNyUNRi5Ekqkmk/yco3uvdbV/wDMbpN8dfdM&#10;fCrvjsVtmRbz+OHzL6R3Rvmo6zx2TxOyodgZrPZfaWbxWCptxV1ZlcXQ1OKyGLp5WmnZDKr2VUZB&#10;HMPs7/j19zly0aH957DdxoP+HIokjNPPTpY0/wCKMA+/9Nt272/5vFQNn5msZpCKf2EjNFKtfLVq&#10;QV4eXnUXNe4e6n7r3v3Xuve/de697917r3v3Xuve/de697917r3v3Xuve/de697917ohVd/Ly6R3&#10;N2Zu7s3ftbu3eFXuzdW4Ny1G2GyiYDbMSZx5po6GUYSCm3LNJjqmdpEmjyVOshVA8ZUOJMfrj7uX&#10;I2580bvzTzBcXl7Nd3c0xg1iKACWpCnwgsxKMSQwmQGihlIDBkptImdnapqa08v8/Rqev+m+quq4&#10;Y4eu+v8Aam0pUoFxcmRxOGo4s5XUCvHL9vldwSRyZzMapYEdmqqiZ3dFZiSAfcs8vcmcp8poqcuc&#10;vWlmwj0F441ErJUGkkxBlkyASZHYkgEkkdPpHGnwIB0JnsUdX697917r3v3Xuve/de697917r3v3&#10;Xuve/de6pT/mufFp82Nm/K3B5Lt6i2T1tJU0Py86+6J3Tltnby7V6CqKL7TJbspRhcji6fcu6+pK&#10;ZTVrBXtpqcKJkMyLSxRSe691R/tauh2rN1h8qtv7o3NuH4357uep7MwfzF73G8sl3H0bR7Vmx+0e&#10;yuoN9ZzC7T3JNuLeu8Nr1W39u4B8JV5PMZl8FPX0dbiYaWoosZ7r3WwL/Ls7lj7V65Rtz/wuu3Ts&#10;TsbsT4+dnSrkM5ujG5Y09TNQbX3Pl997xy24Nxb1q94y7CWpjky1ZWzVTbsj8c+iSKGT3XutRz5H&#10;dD1HUe6u9Or9xzdfUmJ697G27Ht4b637lqt9vbZ2Hkuw+n9ybo/uPsjP1u+Zn7Gz2LwmT+4fEVSy&#10;w1sXkZZpCG917ousHaWNxfYm0t3bhj657dw/WmP6kz+Sg2FBvfYmPzdF1hWVWycJh6ls1tTZtdRZ&#10;xaTPUlS81HQrRNDSwIweQ1AHuvdJBcFFQHJbD8keU3LDmMFid0ZCn8VQuIpcPuDsvpuoPiqm8Czp&#10;T7owUlPGNBKaH1KxaQe691ct/KB74j2l8xuos1uXPL/dDcnS2c2y1Vlqvs3LZqhwXX3RWIm3RW4j&#10;be3IK7ZcOPj7B6/mp5qvJI9dUhYY6YBgA3uvdbqG2Ny4Hee2tvbw2rlKTO7Y3Zg8TuXbmbx8nloc&#10;xgc9QU+Uw+VopdK+SkyOPqo5o2sLo4Pv3Xun337r3Xvfuvde9+691737r3Xvfuvde9+691737r3X&#10;vfuvde9+691737r3SR3jh91Zqjw0O0t4/wByqui3btPMZet/u9jtxnN7VxGdoshujZ322Tlijxv9&#10;78JBNj/4hETU4/z+eFWkRR7917rjW7JwVfvLEb5qIpTn8JjanFUMw8HjSkqhVCVCWp2qlDCtfUqS&#10;pHIdBdWaOMoSz7FYT71ab9Ip/eEETRqcU0tqr5avxGoDAHBYEqpGioLBvMdOFXtXbOQrf4lX7dwN&#10;dkbxN9/WYjH1NbqgCrAxqpqd5yYVQBDq9IAt9PambatruJ/qrjbbeS4x3tGjNjh3EE4pjOOvFVJq&#10;VFelB7Met9e9+691737r3Xvfuvde9+691737r3SR33sPZfaG0Nwdf9ibXwe9Nk7rx8uK3HtbcmOp&#10;srhcxQSMjmnraGrSSKTxzRpJG9g8UqLIhV1Vh7r3Wl78+/hNkfgBvrbbv2ZuKs6N3t2p2FVdS7Kx&#10;GEizdFF1jVU+0N27h2bvyr39t7N9SbQfrrz5ybESmg3JW5V1SoXH0oM8lN7r3Vc+7e7t2/IBt3Yu&#10;nw+wurMkN+bC766fw+xNpUezsNs3cLbgTr3sDCYWnxVBk935ef77PUtfVZDJz5HIjG7IiIbwRQxr&#10;7r3V6/zZ/lI9ddb/ABH7O7x2nhdmS7xg3LsXPbKxmzcluaTaPXHWPaGD2/snfewcVU1ucnwm69h7&#10;U7T3hV73xmWnoYKyGliYBo1Zw3uvdavfcY/iE3Wu8VRYIt7dRbIqVpv2jLHPsGKu6WydVUtET5J8&#10;3mer6nIlmtIwrAXu1yfde6XklZRzbg6+3Nk3p8Zgd4bF64qtz1utkyVFtLAfxT447+gWSGNZKmp3&#10;UmOq8jKyyRsIpQWLSqW9+691jmXcDHZtdRx4vG5CioMFT4DAVM1LS5eLNZTAHpGu3AYJZBLJJht5&#10;dXU9U8cUU7qayOSQKNY9+691eP8Aykezo8H8vPifmhV4NaPetN8oPi/WV+2xsGgx77P/AIRgPkN1&#10;cmXwHXdHisPtep3LvmbMLFj5Kf7pamnMkwXyen3Xutzb37r3Xvfuvde9+691737r3Xvfuvde9+69&#10;1//R3+Pfuvde9+691737r3Xvfuvde9+691737r3Xvfuvde9+691737r3Xvfuvde9+691737r3Xvf&#10;uvde9+690mt5bP2v2FtPcuxN7YLHbn2fvHB5PbW59vZeAVOMzWCzNHNQZPGVsDf5ynrKSd0axDAG&#10;4IIB9+691qid19TUnRveGd+Jvzr+QVDsT4z7E6v2VvH+X/8AIXO7UzL7z2fh+pd74uhxHWEGa6zq&#10;NpZLfOY25tndE+MymNzLV6eGmpMnQpQyOmr3XukF/LP+Qen5E9fYPcexsT1PtfNYjP8AxM3zsTDR&#10;bxwtJBj6rDbg7b6h7H3vmN91s24/7zdg4bdnZNfVVs8VHT18uJglWmpgU8XuvdGr/nL9e4zJbm+I&#10;ve2f2Zuje2cyWf2p1XvODr+qp6bM5rfPWXZMmBxuwsNgYto7ur91NuvIdr7tMVDSBZatMWsCB/OG&#10;j917rW8+S/S/Y3xc7hxvTG6ek+pNtdsYvK7WzOJbrHeu/uxsxPWzVVPV4vCtTVHZu5aCWurK2ZKW&#10;aE4uCeSeFkp9JDE+690hpq2bBVm2J9/V9bkF6pzdR1/R4+tfIRV9ZJ1J2ht7NO81JVGSWM0W0+xM&#10;lQ09FIsgoqajIHAVI/de6dtr4TJw0+9uvczhWTdtJX7TpdwbGzuJ3S9XkYNhbd3PgK3FYTE7WrMF&#10;uWtyO4K7KbamooTU0K1tcoE7/bx6pPde626e1uzdzfM/+WZ8t9j7p29jcbltjfGjp7tzHYzHw5Ki&#10;3DRxUezaHt6DC70xWSyudqMPvekzPWtU8mPE7yfY1dJdpDMJXkT2k3T90e5HJ92GorXiwk+VLgGA&#10;1/5ycfLj5dRP76bN+/vaLn2x06mWwacAca2pW5FPnWLhxPDz6uD+N3Y3+l/499HdqGVZpexOo+u9&#10;6VTCUzFa/ce0sTlchBJIwDtPTV1VJHJqAYOpB5v7C/NG2/uTmTmDaKUFrezRDywkjKp+wgAj5dDP&#10;kzef6xco8r79qq15t9vMc17pIkdgT6hiQfmOhs9kfQl697917r3v3Xuve/de697917r3v3Xuve/d&#10;e697917r3v3Xuve/de697917r3v3Xuve/de697917r3v3Xuve/de697917r3v3XusU0MVTFLT1EU&#10;c0E0bwzwTIskM0MilJIpY3DRyRyRsQykEEGx9+691p4/zEviR2L8ZO8euujY+wdwY3+V/wDI7tP7&#10;4dbDdE+G2x1bu/O182e3ZtrGU1Ky1VXl8PlBJuDaFM6VNLUVEcVJNT1Ap5zP7r3Qhfy2e58X0ftn&#10;cG9N6732Xtzqnsvp3ZxxGe3L271ZFjML3t0xSYrb+05qmgbcW38zFU5vrvAda1tX/HsThpIpcmz5&#10;BKVauD733Xuga+e/yf6Y6z+aG8vk78Wtu9IfIOr3/sjN4TsfK9rbb3JvTYWzd40eyqRF2fiduYXe&#10;208fX7phh6bqMhWJlKaso6Kty8VZT+SeWZo/de6oY6k2jmOxcjnaWn6+qd31u8KvE9W7VqMCEw8N&#10;B21v7F7jqOrcFRYTFHG4rIZPeOW2fPTU0EiCENG8wHmRD7917oy26Ojd0bM2/t5N3yY/bmO7c6i3&#10;/vasyu6cNuatoaXd+3szl8Hvram5q7ACky2M3PiexPipuKvRaaPIJG0tEkkEsNVNo917pTfEbK71&#10;rO1/jtLi9uZ3c2P272PtjwR7ZxG9N35vAPmMpR7s7D3RicNsfI4zEw1zYXsOGBGzgno6Wjpaj0SS&#10;LNHL7r3W978K489S/F3qDF7lwO4dr5jb2ByG1Jtubn2jT7DyWEpdo7izO2cXjKfZ1Pvjsg7dwFJi&#10;sTCmJpps3XVaYsU/3JjqDLDH7r3RpPfuvde9+691737r3Xvfuvde9+691737r3Xvfuvde9+69173&#10;7r3Xvfuvde9+691737r3Xvfuvde9+691737r3Xvfuvde9+691737r3Xvfuvde9+690DnevRnX/yG&#10;69yPXnYmExeWoZZf4rt7I5HBYDcVTs7d1LRVtJg96YLHboxeawL53AtXyNCKqkqKaVHeGeKWCWWN&#10;/de60RPkrXfIr4n/ACL3D0b8oPlL2FvPZW0s3k6TPdXbOl7Giwe9etd/UUtDlqzC7GzVLsXqPH02&#10;/diZiojnqKGtqfs6t2j/AHZqdtPuvdbI38q7NUPyn/ls9o/DnsLK0uT3H1BB2t8Tt15AM9dDV7Oz&#10;WMysfXu7cT5ApfCQ7azq0mLlUqzDDCRNPoY+691p7d67aydDsuspcvj0odx9b90blxe76YaY48Ae&#10;3tsYbdeD2Rjo9IY0m0t5bC3nTzAWEdSWuqO7KPde6bNsdV9iby6r2wmN673Llqqgz+7qjDQyUM0V&#10;fuzbvYGFweIwddsygqBHktz4HZW8NuVNVkGx8dTBRvkRNJ4wZX9+690+b+6l7eoEw+5c71b2jDna&#10;7I7gzFVkspsjc+3sfjjvvbWG3BhlxVXlaGmhpqPbfYVdn2klSUrSTQFpHR2Bb3XurB/hhDS7Xymz&#10;exNw9tdQ9PbS6d+U3xu7Ex029u7NnVstRSde7j7C2dnNh0vUuyMVuXs7bm6N6dZ108tZV5Cjb+Jt&#10;jIy9TGsQEXuvdb6Pv3Xuve/de697917r3v3Xuve/de697917r//S3+Pfuvde9+691737r3Xvfuvd&#10;e9+691737r3Xvfuvde9+691737r3Xvfuvde9+691737r3Xvfuvde9+691737r3RG/wCYR8KNkfOz&#10;45bo6j3HT01JvHHRz7n6k3exFPVbS7Cx9HOuKmesFNVsNv51XagysPilElFO0iIKiGnlj917rT12&#10;r3dF133ZuHobuHY3YL7x6BwGzcbgto7F7awmKxdJ2b8P9rzbiyOJfOZnrfflZlc7vuXbmd29TVGO&#10;jp6RKPOPSPSZSRoa1Pde6NB8iv5iHf3zX65338acb8eXnxO6+wBPV7rxn8X3JDh33RslJNibromx&#10;uysViabau/8ADZKqzePip4TWvOI5ZKycV4MnuvdVUbX+FvdO6d6Rbr3+uI692nLv/YOG7F3HlN8d&#10;fbb3f1xu7tnIVceBxma6xr92f6TcPln3LRV9NFA+I+5ti6uURhaWcx+690P2zOqPjpujZuDwmN7K&#10;hr+1e6sFLtvb28t3bP35NsvYPyD642vmMf3fhcrHDhTu+Xbe/wDZO/Nr5M5Abby2Qqc/TtG8QjiB&#10;k917oMOweutgU003ZW5+4uk6Tr7u+P8AvJipeutq/JWowFfUNuykrOw8RS47NdQ4Kmx+ZG9OvVp3&#10;x/8AE8I1Hj6kVlPTLTS0UR917rYu/ll7/wCgcLgN5dG7l39nZsfuD4WbF3RuvcWe6O6j6f2fv7rr&#10;eG99zbW21uSGp2bl9xdk52t2dhex8btHwZmsNHTS080lLGn3LyzKLK7msLy1voGpPDKsin0ZGDD+&#10;Y6R7hZQbnYX223K1triF43HqsilWH7CerBf5O+56/L/Arq/aOdkjfdHTe5OzumdzRxfopshsXsHc&#10;MGOpACWYGn21WUCm9tRuwABAEoe91pHB7ibve24P0l9FBdR/NZYULH85A/UM/dzvZrj2p2Pb7pgb&#10;7bZrmzlp5NBcSBR+UZj/AMPVofuJ+py697917r3v3Xuve/de697917r3v3Xuve/de697917r3v3X&#10;uve/de697917r3v3Xuve/de697917r3v3Xuve/de697917r3v3Xuve/de6L18qfj7t35R9Ado9Hb&#10;iajpF37s/P4XC56qxePys21NxV+IraDEbmx8ORo6xYKvGzVZ1SQiOo8DyJHJGz6x7r3Xz9t7dfVn&#10;xQznZ/xo7c29Wbk3ftPsuu2plIMrV4/aOA2fnd3dY7t2xi904CTIRbln3ZsLsulyuOziZFYMRV0s&#10;O2MZUsscs0SR+690J+2dsbRyeK6oyXWnT6dy7U3t0XvHK7gmrpe1d3UfXPyO6r2TuTGbZ2/X02Gp&#10;uq9m1VbBCmz1zYyuHyOErabPywK9VCVrJ/de649wdk5rZnVew61aLrDpDOb/APjBjclQ0/SuC2js&#10;XOyd3bQ+TVbTpUbuPVVs/QbuTqHb1U0EmUSnXHpmmpJTFLNIT7r3QtY7fnbf+jj5Ydk7e7a7T60x&#10;K5n4dfJDfnYOH37X1cc+W7r2PlYMjsLH9e42bC53cGPzu8O1twSZDILXJjHmwdJBVLT1AiMvuvdL&#10;nZ+5Oye0Pk91tlsDWfPrc2N3vuvbO185sLcO2M7X9RbN3BujDYvZncAq/wDjL3aUg6/j3FW1eS/g&#10;dSMdVYrAyQUklUfFFXP7r3WwB/JVzG2dyfHiPB7CzG/tv7L+P+9u3uvcR11uLceK3DR5rAdyzdWd&#10;97L3hnGg2zha/FZ3atBna7G0uOMsz46bI5WGomq38My+691dd7917r3v3Xuve/de697917r3v3Xu&#10;ve/de697917r3v3Xuve/de697917r3v3Xuve/de697917r3v3Xuve/de697917r3v3Xuve/de697&#10;917r3v3Xuve/de6qQ/mvfy1dkfO7rnDbrp5czt3uPqKjytdt/O7P21iNz7q3ntBKWsyWS6uhxGa3&#10;XsbEZKry2TVJcRJWZSmioK55CGWOpqA/uvdawXxy/mT1vwY3DvDJfHXrXP1MW5sX0pgez6vuzNDM&#10;ZLcXXvU7Vux1rNv7R21R9e4fYG/MI1SmCP3TbniLGWXUdEs03uvdBZnPkt2Rj+999bl3hsPqOn/v&#10;R8hsTuTeGWi2Bhjtnf23Durtbee6N37Kqu4and+F2lkcjHvPJV+I3BgjQ5aigzJalrFTwaPde6ec&#10;H0tuai+TOzOiO4+/+vMR3Bi5e5ujcl/fPM713BXZjrvuXbmYGzYl3Tgdsbn2nWbn3/U9v5qqxxmz&#10;DTU8+Ro0rWpRETF7r3RFMfiNm1vXm1MtuXZnZW481hK/d2xKnEbNyWI2tS0EGHyFNuuDOZnL12z9&#10;8Vk2QqKzfz0Ro3oKYLFQqwqSWMUfuvdOL4qol6t7b29ketKzrt9uLsrsSjrKmPeENdmJMDuqLrr+&#10;EZldy18+PqKwUfcBqjJRUtDZ6U+gI+ge6919Gz4cdsN3p8Ufjp27PVLWZLfvTfX2dz863IG6Zdt0&#10;EG7Ke55Y0m5YKuIn8lL+/de6Mp7917r3v3Xuve/de697917r3v3Xuv/T3+Pfuvde9+691737r3Xv&#10;fuvde9+691737r3Xvfuvde9+691737r3Xvfuvde9+691737r3Xvfuvde9+691737r3Xvfuvdaxv8&#10;9j4WS4JMR84+mNtxY7K0+WpcF8ia/a+Chk3hTUuUx9LtfZXcmEy9AtJubH5XZ1QsFJVpRVtPFVFq&#10;N50MS1bv7r3VAGysd27ufrbtjqjtPYXbUmE7I66ou6k3w21N57hq8NnPjjiKHPSb2x0GY3bjdp7m&#10;2nlOiauuSTKF4BV12do2irft44oZPde6WWN27Udg9V/IHK7S6j+QeUnqtodH9lYrsDd2Gg2RtLO7&#10;86dymxuuqrIw0ONxGbo48vl8Z2DuHcFVUrueM01CKiBVZ3+9i917rD1bvCq6by3X3fnfdBW4jblN&#10;8psX39htpdH752hU7k3DsHecu8cT3D/denpt4Zp6LZNF2B1dtjb9bFkp1SocyULz/cQylPde6z7t&#10;3Vhuk6befUO5O+9r7RqNvb03jNjNs9U/FfamZajrsPWbS27tDcUef331h1rlszX5Pa9PuiKqyNPn&#10;ipn/AIRJTVFRBPWPS+691cT8JeyK7rL+Yb8XOnavt/eHYi7l6f3Jt/f0u5Ns5rZEw3nQY/sfCZ7a&#10;m+dl1mYzWJxe8em+y+nMbiIzBUVoNduCtmppnpXM7e691al/LtY7D+Rn8zr4/EmGLaHytpO78dQG&#10;NYYaLF/JfaEG76SCijEaeKhRMACkaftIGBUDWS0w+5oG48se0/MvEz7ObVjxq1jIYyT8+/JOT58M&#10;QF7O/wC6nnL3w5SrRbfflvVXgFXcoRMAo8l/TwBgeXHNsfuHup9697917r3v3Xuve/de697917r3&#10;v3Xuve/de697917r3v3Xuve/de697917r3v3Xuve/de697917r3v3Xuve/de697917r3v3Xuve/d&#10;e697917qqL5yfynul/m73L1h29ubJT7Vr8LSts/uCmxUNbHN2n1pTRZDIYPD/dYvJ4eXFbs29uaS&#10;nnosrI1SiQRLFUU9XDDFT+/de6rB/mYfygekOjvibnN/dD7f3xvLPbY7urey8xRdh9uYHC7a2/t3&#10;saCHCbqEmQyWL29RwbboK/F4JG15CjyEkFMrz5CVo7P7r3VKG/KbaVH0lsWsocB8Vuu6PrPufeFO&#10;MdV9h7g+RrnF9h7P2Fntu0OYruts33btfVn8z1luOO1dDRftwgQwwg1Mk3uvdc+kN/bY3R31szdG&#10;4qndlTtXJdadp9W5TE/G7bMPU1FkKzG4rem+tnbE6y3LXVVHlNvZWgzVdt2DEVeSw889VUQw/dGa&#10;Rp5R7r3Tx1Vne+9j7lpeyl6l+dm78/SU1bTbX7r312BuHYGD2bkqupV6veOOOa633XjcVlaWmhmQ&#10;ibcs0Txzzo2osGHuvdbN38nT48/IXonMfKzMdn7Apdo9Q9z73w/Y/QNZR702ZuKKr2flc/2HuCAH&#10;FbVzOXnxYrcNu+gnRqrwy6R42QFAB7r3V4Pv3Xuve/de697917r3v3Xuve/de697917r3v3Xuve/&#10;de697917r3v3Xuve/de697917r3v3Xuve/de697917r3v3Xuve/de697917r3v3Xuve/de697917&#10;r3v3XutTn+eT/Lu2d1um5fnF1j19X7ixW49wGTu7aGOytPiNv7a3BumkXCSdpS42j23WZPI43dGV&#10;FGMkseQoTQ5oQ1sfkNbVtF7r3VClZWUvYGydk9nbc606mkzUmEy3Ue9qnfvaGT2jQYms2diI8HtO&#10;k2mm5u2doKcVJ05m8RjYRV1WYrXqcPUyiSMAD37r3Xfa/cm8+rex9tbw66rto0NNvDrHrLdFFuLZ&#10;uNpcTkqncdLhdvYrsarouwttxYLsCfx9xbFzUBkbLymaBZI5HkjmlVvde6SXeu3V3N3V3DNtXbme&#10;ytFuzceJ732ltrbkFVNLhuve6sLTdhUkAVaatNC1Fit+4GnqGNO7MKcK+kJdfde6x9b7EXC9jVfX&#10;+TrtmYiffu0t5bSwdPk9xZbNV+bO+NjZaTratyE2x6TcuFp4Jt0VOGr6aGWCCokKwMqFSJD7r3W5&#10;n/IE7Hg3t/Lw2ttWPMDMzdN9m9ldbzVHhnhCQ1eWg7JoUp2rHFdVUCUXYKLBJNDTMqJ4REohBPuv&#10;dXXe/de697917r3v3Xuve/de697917r/1N/j37r3Xvfuvde9+691737r3Xvfuvde9+691737r3Xv&#10;fuvde9+691737r3Xvfuvde9+691737r3Xvfuvde9+691737r3TNuHb+D3bgM5tXc+JoM9trc2Iye&#10;39w4LLUsVbi81g8zRT47LYnJUc6vBV4/I0FTJDNE4KSRuVIIPv3XuoGM2VtLCbQpev8AA7dxG3tk&#10;4/ALtbGbW27Qw7fwuJ26lEcbDh8PQ4daKHE0NPQnxRJTCIRKBo02Hv3XutCPK9QYnof5VdhfFzM9&#10;d9oVNbR5bvvqva+4e7/kdtul6r3Xn+1NjZXZW1d+0WGoNl9YUwrd/Lj8BPVwxbmarU01NDUyiWiC&#10;p7r3RW8FtelpsB2Dj8Jn/jfiNzZHZFTX0nV/XGO3h3PvLP8A8Dzu1N55eDH5fcGL7I2DPBgtvbbq&#10;K6opZt10cXhppniSoqoxA/uvdG2kl7a757O27hKXv/5TbX7Yg+L/AFfu/bXXvV/VNFHn85QdedVY&#10;Om3Ps7b+Vpu5Oss9O2KyGFy1bRwPj6iKKjhmKa5Y1Sb3XurWP5O3xF6U+SVBs75Qbs3Z37nOxeke&#10;0p999bZrdnYmCrqzcGFyM8O26RN6UtLgK/MwY6DdXVeVMOJOYmjSCpkZnkWoufde6tA68jGD/nIf&#10;IrH455IaTfHwp6m3nuKAuxjrNwbd7CqNn4is0KVQGlwV4hcMRqaxAJHuX9yP1HsfyzJLQvb79cRI&#10;fRHhErD83z+zqBNnX6X7x3OMUJIjuuWbSaQeRkjuDCh/JMfmfXq1r3EHU99e9+691737r3Xvfuvd&#10;e9+691737r3Xvfuvde9+691737r3Xvfuvde9+691737r3Xvfuvde9+691737r3Xvfuvde9+69173&#10;7r3Xvfuvde9+691737r3QO/IPqnG959GdudPZWgwuRpex+vd17Sip9xU1ZVYRMll8PVU+GrcjBjq&#10;zG5FoMbmGgqdVNU09SjRBopY5Arr7r3XzsNp7vyPWWD7W6xy+d6K6ezVRuLZufx9HkNp0fcuPXdf&#10;XlXuvCzUs2VXaXfGTwWUjxfYGQ8Uvnp6inlozDqhWWVZvde6E2PfmUwGO6N7Y7a3BvftGTqvuTrH&#10;fuDHYuH3DgqWTq7f+QyNVU57rRcdvSbI1+08Xm+imhR2oqCjhyeSkU000sxb37r3Vgnwi/l/9gfJ&#10;H47712znOm8n2BSdafLjsXPdfd04vuDZOztx0GT29sk4/fe06jC7mgz2UrIN97x6w2lQTDK4yiej&#10;GQWugl8KVav7r3W3/wDH6TYDdI9WU3Vm6tub168w+yMDtvaW49o7kwO8Nt1mI2vRR7chpsRubbP+&#10;4PMUuJfFtR+aDgtTkP6w3v3Xuhh9+691737r3Xvfuvde9+691737r3Xvfuvde9+691737r3Xvfuv&#10;de9+691737r3Xvfuvde9+691737r3Xvfuvde9+691737r3Xvfuvde9+691737r3Xvfuvde9+690n&#10;N3bT23v3au5Nkbyw1DuLaW78HlNtbmwOTiM2PzOCzdFNjsrjK2K4L09bRTvG1iGs3BBsffuvdaEn&#10;yv8AhFm/hP353R8Y8vjcHubqzs7Ap3T8btz9g5HLYbbORbreoy9XI25tz4XM7eWmzvX3WW4N20Vf&#10;TSyiGtyAx9Q9P46mlVvde6Lpna/a0+yes8ZL8x+p9qbo2yu5cHlsb03sXt/CyQbarMxR5/bWPlr8&#10;P091zs/K5KlzOZzslW4y8tH+5SP9xJJLUvTe690Gm/ZNh5x+p9wVPYm+tybI3J13ubrXfe/MtsfG&#10;Uu+pt2de5uu3BRUcW2Zex8jSZ2LCbfy+z4aF5s5Ry1dJGkMiU5XSfde6QWPxm5qvfO0c/g6XK1W5&#10;9gbTTc2TTbOCrdxZOKLourraTI5SHDUstMY4dpbC2bDmMq801LFSYyjqK2d0QFj7r3W2N/ICwM3T&#10;25Pmn0FNvfZe48dit6bN3xtLE7X3bQbpyFDh6p92bdqMxnTh2rMRjarNYjH4W9N909fTyRPHVwwM&#10;Iw/uvdbJfv3Xuve/de697917r3v3Xuve/de6/9Xf49+691737r3Xvfuvde9+691737r3Xvfuvde9&#10;+691737r3Xvfuvde9+691737r3Xvfuvde9+691737r3Xvfuvde9+691737r3Xvfuvdafn84z4wbm&#10;w38yLrbtDo7Ym3s72f21szaXZm28bureeP2/it8drdWbu23s1trbN2u1Ttir3Jvs4xNv1hpI8uzZ&#10;CCepYUuuF5pPde6IzuP4Y9+fETYuL7X+UPVfXnxq2b2D2HtnpHFbYx+H2l2Lk89tDtraPZGF7ZqB&#10;vo7l7S35sDcGE2Sss+PWoytIKhp5FLRimWP37r3QkfylepNt9wfJboDFdjdl7x6o3RtHqj5TfHzr&#10;uHrTc2R2f2yOw8Gm7N3buzFJuP8AuduDGY2jwnV/yDykNJJT5HHZWmyeOhmgZoqZ45fde62++itn&#10;bo6o3z2V1dSbR3rP1NTQ7b3ptftve/aK75yG6d3Z7GU+K3btWh27W01JlNnYnb8WApamOOHz0FRV&#10;V1S8f25PiPuvdFNHjp/53ThQkC5H+VsskgBWJa6upvlboR3tp+5q4KKOwJ1OsS24Ue5f7m9hPUpz&#10;d+wHb/5An8q/PqBcJ9500wH5E+zUw3X+ZC/mB8urWPcQdT11737r3Xvfuvde9+691737r3Xvfuvd&#10;e9+691737r3Xvfuvde9+691737r3Xvfuvde9+691737r3Xvfuvde9+691737r3Xvfuvde9+69173&#10;7r3Xvfuvde9+691rUdLfHPpH/h235lfGXvbpTrTtba2TweU+Wvx7oN87G2xWUdFkeycntTKdm42k&#10;mq8Yz5ihyO4s4aaKmyLVlFRLg5GpYoPJOJPde6oP+RXeJ+YHa/a2Y2B1HWdM9a13RO+9t7a6owLB&#10;9k9YJ8eJqTuDJJj9vYuhoMDtdshtXZFOtcKGipqX+KZaZwf3JWHuvdW0/wAt7+YX2d0tQS7Iym2W&#10;7o2t29mOnu0avK5nuzBY/dPWe18vtvr/AGp39uHanWVPNvPeOS2lsuvp8llQk0e3qGngxtU6zPpc&#10;j3Xur1fhfH8zcXW1m2e5fjj8bfjP0HgMDnoti7E6v33mN5b+p921+7ocpSyTDGUg2BS7Pq8VXZKa&#10;p8csdd/EHgKRCOSVYfde6sJ9+691737r3Xvfuvde9+691737r3Xvfuvde9+691737r3Xvfuvde9+&#10;691737r3Xvfuvde9+691737r3Xvfuvde9+691737r3Xvfuvde9+691737r3Xvfuvde9+691737r3&#10;VC//AAoLohifit032oKGbK03WvyX2RJujDLPJBR7i2BuPbe76Lc+2Mo0MTM+O3BX0WOp5UkYQMp9&#10;Ss/jt7r3WmHvTHNg8pvLY4/utlZaDI7owYyeJ2rgKStq6Pr6qn3BhN70FXR0JqaPGbswVfPCPs5Y&#10;KarpY4p5mqfDGR7r3T2uaqv7jZnISSQ1WZ2J2psftvCUWMnlhhx2M7OwJn3vUM61DPHHS5zb20aH&#10;WqmSGZrE+qw917oUOkqns7Jb223sH4/9cRb27ujzu8ds4xMSd05PdO8cbVbJq+vt77RgweN3BicH&#10;RbM351hW1smaEtM+RWnw9TLHkqelathb3Xuto7+Uj/LS+YPxc7tqvkL31uPY20KDc3WO9Nj5zp3E&#10;bgrt555K7de/6ffX309bQS1ezcJ9tlcfFMJKPJZWSRXljJjEjEe691sV+/de697917r3v3Xuve/d&#10;e697917r/9bf49+691737r3Xvfuvde9+691737r3Xvfuvde9+691737r3Xvfuvde9+691737r3Xv&#10;fuvde9+691737r3Xvfuvde9+691737r3XvfuvdUx/wA53pTs7eXXHxo786M2FufsXuP4s/Jnr7sP&#10;Abc2fhq3P56s23XZGjbNxUmNxtNU1rwrufBYGeplC+GCkglkmtGhdPde6oU/nA9r4H5TfNXFbO6n&#10;+QeG7S6c351zsvF7ayGJ3lJuLqPqrsHEbippt+VMr4qStxX3GJ2bhv4jWzY9atxHmNKsTJKg917o&#10;A+/qLcPwb+VnyVw+dyu78h2Z1N3JsPtfa2W6t3jS9YVNBRd27NqMz2ZurBbjTa2b3Vjdt5arz23s&#10;LUUWKq8ZPLBVLT1M7pHJGfde62UvjJ/L96O7z2j1p2b3tvPtzuzevWlLg8XjUyvc3YkezqjG/c/6&#10;YOp8xmsTjs1Q1ua3njuteyMHQ5iWqrKimqqqjcNEQXD+690LW9WWk/nL9Jz1N4Yst8Dux8XjZXVh&#10;HW19D25T5OrpIH/S09PQfuuPwhB/I9y9YDX7G78qZKcxQM3yU2xUE/InA+fUC7mfD+8jyyXwsnKl&#10;yqn1ZbsMQPmFyfl1av7iHqeuve/de697917r3v3Xuve/de697917r3v3Xuve/de697917r3v3Xuv&#10;e/de697917r3v3Xuve/de697917r3v3Xuve/de697917r3v3Xuve/de697917r3v3XuqjP5lvxy7&#10;2y9VgPk78KdlY2L5c7T2q3Xjdr0+41l3vheppcpXSV2ytidY7oxlf1dvLM7jqt5V00mQy0+LqcPT&#10;UrNS1JlkVV917qkfrnrXe/8AL/8AmrtPrjsCP7yg+ZPSGMpe4Nqbxx2WyZ22fk3UZzId6baw+O6Q&#10;2927U7n3FtnLdAPjNvrQ089I0uQheuqIqKSaVfde6q26gzW7Pjl8hOp6Hdck21cj1PWd6/Hbd1P4&#10;paKpqJNv5Pdm7K6raQxNU+GsyPZ9NHAmlfKtGoZzFKQPde6+hl1Lvin7O6r6z7JpGhNL2F19szfN&#10;M1Pr8DU+7NuY3PQmAyqkvhMdeNOoBtNrgH37r3Qhe/de697917r3v3Xuve/de697917r3v3Xuve/&#10;de697917r3v3Xuve/de697917r3v3Xuve/de697917r3v3Xuve/de697917r3v3Xuve/de697917&#10;r3v3Xuve/de697917qqv+ddscb6/lofJWmjh8tdtrGbI3xQSBUc0zbS7H2jlsrMqyT06nVt6GtjJ&#10;1EqshKq7AIfde60p+vdr94b1we3uzOueo909q7GqdtbZ6870rNq9N0XZsG2YOvXj2fHj46v+6m5M&#10;p19V13UT4ZZMpSS0E9XNkKhFqPW8S+690CO0sbWxUmd2vW0keDGd6+7P2LmnkZDXz7l6wr4e54qM&#10;QCOf/Kq/K4TEYlQLNJrdVIIBPuvdLD4xdsp0f3/0x3KwlxmD2DvbqzfuY+xepjyFXt/bWdpNm7yh&#10;o5qGOoqKOryuPr8lIkiRyup0kRszBffuvdbO38jHqj5nba+QfyG7U7zx/au6OoOwNhthtqd2dq7h&#10;y9fW9h5fa+/KWTZ+U27Tbyy53jmtubk2vlspkKbKLRPj3iC6Z1MyLL7r3Wzp7917r3v3Xuve/de6&#10;97917r3v3Xuv/9fY++VH8wT5M/FTsD5iZjHx9EfKDpj44/EjvX5B7hw/W3WHY3W28Pjj2DtVNo5D&#10;obqLvftOr7s7e2X2Fle1cBlMxk8lDi9vbRy+DwGHOZmoRR1VElT7r3QR138yr5j7X7nk+Geezfw6&#10;3T3vufvb4cdZ7O+UmzOt+1oPjDtzBfK/oT5Id5tS7m6mq/kHlt27p39tiH40VGOwtHTdh4aPdcW8&#10;tv1oXGiaSmb3XulZ1N/N+zO46X46Y7s+Lqra1YvavfezPlt2VtbbXZO7Os49o9Y/K+s/l/8ASW6+&#10;jcZhctmNyYxPlt8tNzbdXbUuTn3BSYfA4/cIrHnjoTlYvde6vq9+691737r3Xvfuvde9+691737r&#10;3Xvfuvde9+691737r3Xvfuvde9+691737r3Xvfuvde9+691737r3XvfuvdJjee1MXvvae4tmZybN&#10;02G3Th6/BZSbbm4c5tLOpj8lA9LVfwrc22chitw4OtaCRglTRVMFTETdHVrH37r3VAPyx/k+7P6z&#10;+H3YGx/i7jN87v3PnfkNsDsLF7cGO2pV5bbe085X5Xqjc22toVWFwO389VYnDdY9i1UldVZWvyNd&#10;VR4xZ5pwUuvuvdV2fJf+XR3p3r8SOn/mb1TJsneEO6PhZsXFdl7C2jjO1shv+Wvot5DtLG1O2sdv&#10;DPdrbq31uSjEdDgMzPVZ1JpJqWarpYFpdNJH7r3Vpv8ALm7Rpfg71xtDpH5o9j7O2V3f8le0urT1&#10;R1AM1V7k7TpqzcHVnUnT0UO98BiafIUmysTkt07HeSkqpqlcdIJnEciSEU6+690ZPug/w/8Am5fC&#10;urqQVg3D8bvkbgMY66X8mSxL4zOVscgDB4o48ewYORZmOkc3tMGxfq+y/PiJ8UW6WTt/pW1IPtz1&#10;AvMv6P3g/bSVz2TbLuMa/wCmTS7V9O3z/Lq1j3D/AFPXXvfuvde9+691737r3Xvfuvde9+691737&#10;r3Xvfuvde9+691Vb8gflr8h+kPlxjNk7XyHS/e3TEHVnbHbfbvTuy+p+wsF8gfjt11190ruzd20e&#10;w9991R91b166ztJ2/wBwbUi2vt7ATbC27lMimUmqKKauiwWUmPuvdEx67/mNfP8A3ptPcFBi1+CW&#10;+t/73/l8bI/mHdabo2tiO6sP150nsjPV2ZjzvWXaeBpuyt/5rvTdJgFEm38lj8t1rSZxqPLySQUI&#10;o0il917rB3P/ADXvk/trrE9j7Dxvxk24/Sn8qXoL+Zx3nt7tTbfYtTU96HtmfeUOZ6Q+PNdie1ds&#10;jrGbHydc1lJT7hy0G+hHmdw4THyY6VpZZ2917rYRwOU/jmEw2a+yrcb/ABjFY7Kfw7JReDIY/wDi&#10;FJDV/ZV8Fz4a2l8vjlS50upHv3Xunb37r3Xvfuvde9+691737r3Xvfuvde9+691737r3Xvfuvde9&#10;+691737r3RGvl98Youzch1v331vsbBbh+SPRu+urdwbLrslmpNu1ef6+212hgN0djdaU+dqHlxGH&#10;k3btWPIpS1FRTtGK8wpK6U7ysPde6IX8o+3usuyNlZP5Odh/ALvTO/Jn4dV2QxOwNg57rNuxcftv&#10;e/YPXm0N9Yrfm7sXs7dWIpt49Y7PzeGihOcjqGjx1XjamWikVnWQ+690V/8AlZ/LT5a9h/OTOQd4&#10;S9473647n6aoYoM/ufYWY2D1r1lvvbEA3HjdrYvZNHjX2p15T0Eo3FhYTJXVFZn70FYZbzLEfde6&#10;2effuvde9+691737r3Xvfuvde9+691737r3Xvfuvde9+691737r3Xvfuvde9+690y7j/AIt/d7Pf&#10;wDLYXA53+DZT+C5zceJqc9t7C5b7Gf8Ah2Vz2Dos/tSszOGx1ZomqqSLKY2WpgRo1qqdmEye691R&#10;Bg/5g/zSzp6q6xxec+JeZzfyK+dG4vjN8e/m43Svb23fi32N1Vsf4wbj713f2Jtvour+SuW3hvDO&#10;VnYuxszsTar0XZ8OE3hVU0mToKo0cKLWe691P6j/AJkfzC7NxP8ALK7Oqdj/ABixHTfy3+TPZvxJ&#10;7hqMTU9o7k3rmOw+scZ8zfv+xukvJksFtbaXUW5ZfifTZXCT5Sq3ZXZHF7mWNkpzSLWVnuvdA9/K&#10;++U3afYHyD623n8ksdu/Pb9+bdF8xs31nndufOrtrsbYvWWO+P8A2rhcLuDpfd3wHm2tsDojoD/R&#10;/hoKTG0W56CTeu6JsnHNBl8nS1GXalT3Xutkv37r3Xvfuvde9+691737r3Xvfuvde9+691737r3X&#10;vfuvdBZ3j1Pgu+Omu1eldzVddj8B2v17u/r3K5LGrTtksVR7twVdhJMtjFq4pqQ5LFGtFRT+VHj8&#10;0S6lZbg+691q4b//AOEy+9cNUnLdG/LjEz1sUk74+h3/ALAy21amiVllWIHduztx7ilnkdXCOyYq&#10;DgsQDfT7917oAe0/5G/zt2Nv7Ndj7R2t193PDSdn7T7Oo8Ns/sqhxdXWR1L12b7FwuPpOxKPZ0QW&#10;bMtTwRGSUzVNHTR38snoHuvdFf8AlF/Lew3w/wDhL0p273JuDdu2PkP2H2/2Rsyv2Jm9vVSYbDdd&#10;4U75xFClB9hJkopM1ko8fjtw0TVclEtTTZiSAshphI3uvdCl/J3+Tu6Mv/M16OoN09hbqy+zK3p/&#10;PdOYcbvyU1Ji8Lgtg9DxHFJHiZNxZDDYCGefrGnv4pJxJM4Zx5HaRPde63edgdjbC7V23FvLrTeO&#10;3N+bTqMlnMRTbk2pl6LOYSpyO2szX7ezlNS5LHyz0lUcfmcZPAzRuyM0d1LKQx917pa+/de69791&#10;7r3v3Xuve/de6//Q3T8R8FvhJt/tHPd44H4dfFfCd17pr96ZTc/cGI+PfUuN7S3Hk+yafMUfYuRz&#10;2/6LaMG7MvX7+pNw18WbmqKuSTKx11QtUZVmkDe691JxXwi+F+C6jz/x/wAH8RPjBhuht15ePcG6&#10;OksV0F1Tjuoty5+GSilizef62pNpw7NzGWilxtMy1NRRSTK1PGQ10W3uvdAN8mP5Tf8AL7+Vextq&#10;7G7G+K/RGMGw4+ncNsTd20uj+k6PfGyOvOlu1MF2tgunNn5/O9cbi/u107uSsxVXhs1t6jhhoazb&#10;+dytJGsDVrzD3XurDMbjcdhsdQYjEUFFisTiqKlxuLxeNpYKHHY3HUMEdLRUFBRUscVNR0VHTRLH&#10;FFGqpGihVAAA9+691N9+691737r3Xvfuvde9+691737r3Xvfuvde9+691737r3Xvfuvde9+69173&#10;7r3Xvfuvde9+691737r3Xvfuvde9+690QbCfDzsLqjeWxB8e/kfvzYHSeJj7Zh3P0vuelxe/sHjZ&#10;t8bNrqXZOS60rs1RtVYGl677EdcxHh6811DVLVzxa4YIaem9+691qc/IHoXsPIfNnt7497t7W7Y3&#10;L39uDuem3xQ9h4n43dX9aZDsSWg2ZvLfsGXx+TqO8NlYaXadZT4eWWKR45aeObHQmnidh4F917q/&#10;mbuXG95/M/8Akxd+4uGVMZ3t0b8q6qmopxTxVuIysPTG3Nz5qnr4qaerpV+1q3kpdMU0mmVDc2HM&#10;v8qAS+0XuzGMGGfa3PzDXDoAPmDk/LqBud6we+3sfKcrPbbzGPkUtUkJPyIwPn1eN7iDqeeve/de&#10;697917r3v3Xuve/de697917r3v3Xuve/de697917osdZ8KPhpke50+R+Q+JHxkr/AJDJnKDc0XfN&#10;Z0L1XVdzJuTF0VPjsZuFO0Z9qPvhc3jsdRxQQVYrvPDDEiI4VVA917pjj+AXwQi2lvzr6L4UfEiP&#10;YXae4sRu/s7ZEfxv6cTaPY27MBVVtdgt0b822uzBht37iwlbk6makrchDUVNNLUSPG6tIxPuvdZ6&#10;T4F/BmgxfWeDofhh8UKLC9LZzIbm6cxFJ8deoKfF9Tbky2Yg3FldwdZ4+HZyUmw85k9wU8ddUVeK&#10;SlnmrI1mdzIoYe690bH37r3Xvfuvde9+691737r3Xvfuvde9+691737r3Xvfuvde9+691737r3Xv&#10;fuvde9+690j+wdibY7R2FvfrPe+PbL7M7F2huXYu7sSlXWY9sntjd2Grdv5/HLX46opchRNW4rIS&#10;xiaCWOaItqR1YAj3XutT3tf4H75/lrd7dcbn2lgsPv340V/yc+L/AGbt/vLKbZrsp2l1WOsd4Yva&#10;1Z1NvfOYDD1dLiNt702tuirM+TEFDj8pWUdLqaklTwN7r3W3l7917r3v3Xuve/de697917r3v3Xu&#10;ve/de697917r3v3Xuve/de697917r3v3Xuk7uzae1d+7V3LsXfW2tv702TvTb+Z2lvHZ27cNjtxb&#10;V3ZtXcWOqcPuHbW5dvZimrMRndv53EVk1LW0VVDLTVVNK8UqMjMp917orGI/l1fy+8BsXeHV+B+C&#10;vw3wvWnYeR2zmN/9d4j4xdJ43Ym+cvsuXIVGzspvDaVHsiHAbmyO058tVPjJ62nnloHqZTAyGR7+&#10;6908b4+Bfwa7NrNi5Dsn4YfE/sKv6v2vhdj9aV2+Pjp1Buys672Vturqcht3aGxanPbOr5tpbXwN&#10;fWzT0WPx7U9JSzSu8UaszE+690JGzfjf8eOuezN991de9C9L7E7k7QWVOy+2dm9W7H2x2Z2Ik9ZT&#10;5Gdd9b8wmCod07tWbIUkU7jIVdQGmiRz6lBHuvdDT7917r3v3Xuve/de697917r3v3Xuve/de697&#10;917r3v3Xuve/de697917r3v3XugV71+OnR/yZ2cuwe+ustr9n7UhrTkqLG7ko3llxOUNHU4/+K4P&#10;KUktHl8DlRRVksQqaKognVJGAcA+/de61a/5gv8AIl7mwm99v1H8vrZmAynUG5YhiszsA7pw+A3t&#10;srITUzfxquz/AGD2PuKLM722Ll1pUdKVspI1JNaJKBzaeT3XurmP5O3xO+R/wx+Mm4OnPkRJsg1L&#10;9lZfeWyKPaO5K3cdThcLuHC4OHK4XMzPiMfi6cxZ7GTVUIpJqsO1ZKWZbID7r3Vs3v3Xuve/de69&#10;7917r3v3Xuv/0d/j37r3Xvfuvde9+691737r3Xvfuvde9+691737r3Xvfuvde9+691737r3Xvfuv&#10;de9+691737r3Xvfuvde9+691737r3Xvfuvde9+691737r3Xvfuvde9+690UH5h/C7qX5l7Cpdt76&#10;ppcBvfa1WM71b2vgoETePXW6aZXakraKpSWkmyu3ayRtGTw8s8dNkKckaoahIKmD3XuqrNtfH7eX&#10;xI7i/kh9Sb4zu3Nz7n6w3T87tkyVm1TmW25U4PsPaeVym3TQzZ6ODMrLt/adbR07pMr3qI3AkdFV&#10;3l7kek3tn7yWpwDDtz1/5p3TED86/l1A3uRWH3h9gL0ZK3G7R0+U1kik1/o0wPOvWwj7iHqee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0t/j37r3Xvfuvde9+691737r3Xvfuvde9+691737r3Xvfuvde9+6&#10;91737r3Xvfuvde9+691737r3Xvfuvde9+691737r3Xvfuvde9+691737r3Xvfuvde9+691737r3V&#10;U3z3U0fy3/lY56md48hTfI/f234zZHgbHbo63kpcsrxujXleno1VGBBTUxHNiJf9uu/kv3etmWsR&#10;2uF/nqjnqv5VOfXqBfdgGL3B9iLuNqSrvU8fy0y21Hx60FAfLPVrPuIOp6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9Pf49+691737r3Xvfuvde9+691737r3Xvfuvde9+691737r3Xvfuvde9+691737r3Xv&#10;fuvde9+691737r3Xvfuvde9+691737r3Xvfuvde9+691737r3Xvfuvde9+690BHcHx32D3bunpLe&#10;W7p9xUmd6B7Jpu0diVO38nBjg+egoKjGTY/OLNQVrV+AyFJUFainjaB5NI/cAuCIdk5m3HYbPf7G&#10;yWJrfcrUwSh1LdhIYFKEaXUjtOQPQ9BXmLk7aeZ7/ljctxeZbrab0XUBjYL+oFKlXqp1RsD3KNJO&#10;M9Dv7D3Qq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1N/j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9Xf4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U7/E7+b90H2H8&#10;L+j/AJBfJHfOD2L2PuHqX4n7i7wxvXXWPc+4uvNj9qfLOTBYfrPr3FZLD4DsCKm3JuvObgoqqDbk&#10;mXyOexGCydDk8ksWNq6avn917o03U/8AMe+HndXYG2erNidmbkHYO7c5ufaGM2tvjpTvjqjI0HYW&#10;ztu1W88/1Nuz/Sr1lsun2J3RT7DoZ9xw7LzkmO3XW7ZhkzFNj5sYjVY917o8Xv3Xuve/de697917&#10;r3v3Xuve/de697917r3v3Xuve/de697917r3v3Xuve/de6//1t/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QZ8dv5G1J8ZOkO&#10;nPjr1x8mqmHqTr/tH4M/Ireu1q3qKWopd3/Jj4f9x9Wdi707U2X5O2H/ANF2H+Se1usKfF57AAZm&#10;nx+a8WdgnlnOSpcr7r3Rs/8Ahtmn/wBM/wDpb/0xzeP/AIdA/wCHJv7u/wBwU1/cf7IN/skf+hz+&#10;M/3y0+H7v/f0/wAf+01eP/cX/Dr/AO5L37r3VoHv3Xuve/de697917r3v3Xuve/de697917r3v3X&#10;uve/de697917r3v3Xuve/de6/9ff49+691737r3Xvfuvde9+691737r3Xvfuvde9+691Wz0jmfnx&#10;3t1ftftvHfIb4q7Lxu9xmcnjdqVPw37R3TVYDGw7gyuOx+Nq9yJ83dtx5yrp6OiQS1S4+iWaS7LD&#10;GCFHuvdCt/o9/mCf95W/E/8A9IZ7T/8Au+Pfuvde/wBHv8wT/vK34n/+kM9p/wD3fHv3Xuvf6Pf5&#10;gn/eVvxP/wDSGe0//u+Pfuvde/0e/wAwT/vK34n/APpDPaf/AN3x7917r3+j3+YJ/wB5W/E//wBI&#10;Z7T/APu+Pfuvde/0e/zBP+8rfif/AOkM9p//AHfHv3Xuvf6Pf5gn/eVvxP8A/SGe0/8A7vj37r3X&#10;v9Hv8wT/ALyt+J//AKQz2n/93x7917r3+j3+YJ/3lb8T/wD0hntP/wC749+691U//Oa+c/8AMc/l&#10;S/DSb5WYPtL4e91VsPamxOujsnK/Ert3Y1K8G8Y85JLlBnaT5q7plWWh/g4CxfaESeQ3Zbc+691q&#10;Yr/wtN/migevo/4Osb/Vet+7lFv9Y/IV+f8AY+/de65f9Bpv80L/AJ8b8H//AEXPdv8A90F7917r&#10;3/Qab/NC/wCfG/B//wBFz3b/APdBe/de69/0Gm/zQv8Anxvwf/8ARc92/wD3QXv3Xuvf9Bpv80L/&#10;AJ8b8H//AEXPdv8A90F7917r3/Qab/NC/wCfG/B//wBFz3b/APdBe/de69/0Gm/zQv8Anxvwf/8A&#10;Rc92/wD3QXv3Xuvf9Bpv80L/AJ8b8H//AEXPdv8A90F7917r3/Qab/NC/wCfG/B//wBFz3b/APdB&#10;e/de69/0Gm/zQv8Anxvwf/8ARc92/wD3QXv3XutiP+Q9/N4/mS/zmcd8oMlndyfDb4/r8ea7p2io&#10;4MR8ZO4exzun/SjT9mz1EtTNWfMHZgxX8HPX6BFVJ/N90blNA1e691sE/wCj3+YJ/wB5W/E//wBI&#10;Z7T/APu+Pfuvde/0e/zBP+8rfif/AOkM9p//AHfHv3Xuvf6Pf5gn/eVvxP8A/SGe0/8A7vj37r3X&#10;v9Hv8wT/ALyt+J//AKQz2n/93x7917r3+j3+YJ/3lb8T/wD0hntP/wC749+6917/AEe/zBP+8rfi&#10;f/6Qz2n/APd8e/de69/o9/mCf95W/E//ANIZ7T/+749+6917/R7/ADBP+8rfif8A+kM9p/8A3fHv&#10;3Xuvf6Pf5gn/AHlb8T//AEhntP8A+749+690hO0sf/MI666x7G7Bh+T3xMys2xNibv3lFi5fhD2r&#10;SR5KTbG38hm0oJKpPnlUNTJWNQiMyCNyga+k2t7917rQM/6DSv5pCMUk6R+Db6LqxTrTu+PUy8Fg&#10;D8iJNIJF7c2/r7917rl/0Gm/zQv+fG/B/wD9Fz3b/wDdBe/de69/0Gm/zQv+fG/B/wD9Fz3b/wDd&#10;Be/de69/0Gm/zQv+fG/B/wD9Fz3b/wDdBe/de69/0Gm/zQv+fG/B/wD9Fz3b/wDdBe/de69/0Gm/&#10;zQv+fG/B/wD9Fz3b/wDdBe/de69/0Gm/zQv+fG/B/wD9Fz3b/wDdBe/de69/0Gm/zQv+fG/B/wD9&#10;Fz3b/wDdBe/de69/0Gm/zQv+fG/B/wD9Fz3b/wDdBe/de69/0Gm/zQv+fG/B/wD9Fz3b/wDdBe/d&#10;e6sS/lR/8KYf5mv8yv559I/DHJ7Z+FXUGP7ap+z6mq7AoOje597VmFHXvUe++zIY4NuVHyj2vDWn&#10;KVGz0pGLVkfiScyAMVCN7r3W41/o9/mCf95W/E//ANIZ7T/+749+6917/R7/ADBP+8rfif8A+kM9&#10;p/8A3fHv3Xuvf6Pf5gn/AHlb8T//AEhntP8A+749+6917/R7/ME/7yt+J/8A6Qz2n/8Ad8e/de69&#10;/o9/mCf95W/E/wD9IZ7T/wDu+Pfuvde/0e/zBP8AvK34n/8ApDPaf/3fHv3Xuvf6Pf5gn/eVvxP/&#10;APSGe0//ALvj37r3Xv8AR7/ME/7yt+J//pDPaf8A93x7917r3+j3+YJ/3lb8T/8A0hntP/7vj37r&#10;3Xv9Hv8AME/7yt+J/wD6Qz2n/wDd8e/de60vf5mf/CoH+Z1/L5+c3f8A8PcbtH4S9p4/pXP7bw9N&#10;vyu6Q7p2jWbgjz+xNq7xaafb9P8AKLcUOOeml3E0AC1cwdYg3BJUe690RX/oNN/mhf8APjfg/wD+&#10;i57t/wDugvfuvde/6DTf5oX/AD434P8A/oue7f8A7oL37r3Xv+g03+aF/wA+N+D/AP6Lnu3/AO6C&#10;9+6917/oNN/mhf8APjfg/wD+i57t/wDugvfuvde/6DTf5oX/AD434P8A/oue7f8A7oL37r3Xv+g0&#10;3+aF/wA+N+D/AP6Lnu3/AO6C9+6917/oNN/mhf8APjfg/wD+i57t/wDugvfuvde/6DTf5oX/AD43&#10;4P8A/oue7f8A7oL37r3Xv+g03+aF/wA+N+D/AP6Lnu3/AO6C9+691ki/4Wl/zQ5JYkHR3wdGuRE9&#10;XXHd7L6mA9Sr8hY2I5/DA/4+/de6+nx7917r3v3Xuve/de697917r3v3Xuve/de697917r3v3Xuv&#10;e/de697917r3v3Xuv//Q3+Pfuvde9+691737r3Xvfuvde9+691737r3XvfuvdVWfFb5UbC6a6D6+&#10;6t7D60+YeI3rsimz2D3Fj8b/AC//AJ27sxtPkKfdWddjjtz7P+OWe2tuCgmilWSGsx9bVUdREyvF&#10;K6EE+690YP8A2fXo7/nhvmh/6bf/AJiH/wBy37917r3+z69Hf88N80P/AE2//MQ/+5b9+6917/Z9&#10;ejv+eG+aH/pt/wDmIf8A3Lfv3Xuvf7Pr0d/zw3zQ/wDTb/8AMQ/+5b9+6917/Z9ejv8Anhvmh/6b&#10;f/mIf/ct+/de69/s+vR3/PDfND/02/8AzEP/ALlv37r3Xv8AZ9ejv+eG+aH/AKbf/mIf/ct+/de6&#10;9/s+vR3/ADw3zQ/9Nv8A8xD/AO5b9+6917/Z9ejv+eG+aH/pt/8AmIf/AHLfv3XuqAP+FKm7dx/O&#10;j+WtU9F/FP47/NztvtaXvnqndqbSofgB84NsTnbu34d0R5jJnKb4+Pu2MGsdE+Rh1IaoStruqsA1&#10;vde6+fJ/w0Z/NV/71r/PD/0kvvb/AOwX37r3Xv8Ahoz+ar/3rX+eH/pJfe3/ANgvv3Xuvf8ADRn8&#10;1X/vWv8APD/0kvvb/wCwX37r3Xv+GjP5qv8A3rX+eH/pJfe3/wBgvv3Xuvf8NGfzVf8AvWv88P8A&#10;0kvvb/7Bffuvde/4aM/mq/8Aetf54f8ApJfe3/2C+/de69/w0Z/NV/71r/PD/wBJL72/+wX37r3X&#10;v+GjP5qv/etf54f+kl97f/YL7917r3/DRn81X/vWv88P/SS+9v8A7BffuvddH+UZ/NVAJ/4bX+eP&#10;HPHxL73J/wBgBsQkn37r3W5D/wAJP9md1fy7sH86aP5lfFH5x9J1PbOX+OVR17Hkfgf8yd2/3kh2&#10;TRd3R7oeF+vujN2x0IxL7rx4YVRgMn3A8evTJp917rb6/wBn16O/54b5of8Apt/+Yh/9y37917r3&#10;+z69Hf8APDfND/02/wDzEP8A7lv37r3Xv9n16O/54b5of+m3/wCYh/8Act+/de69/s+vR3/PDfND&#10;/wBNv/zEP/uW/fuvde/2fXo7/nhvmh/6bf8A5iH/ANy37917r3+z69Hf88N80P8A02//ADEP/uW/&#10;fuvde/2fXo7/AJ4b5of+m3/5iH/3Lfv3Xuvf7Pr0d/zw3zQ/9Nv/AMxD/wC5b9+6917/AGfXo7/n&#10;hvmh/wCm3/5iH/3Lfv3Xugp73+afU+7+j+5dp7d65+aWS3BujqnsPbuCxyfy5P5g9O1fmc1tHMY3&#10;F0S1FX8YaekgaqralIw8siRqWuzAAke6918j1v5R381SRmkX+Wv88dLsXXV8Se+EbSxuLo+w1dTY&#10;/QgEfn37r3XH/hoz+ar/AN61/nh/6SX3t/8AYL7917r3/DRn81X/AL1r/PD/ANJL72/+wX37r3Xv&#10;+GjP5qv/AHrX+eH/AKSX3t/9gvv3Xuvf8NGfzVf+9a/zw/8ASS+9v/sF9+6917/hoz+ar/3rX+eH&#10;/pJfe3/2C+/de69/w0Z/NV/71r/PD/0kvvb/AOwX37r3Xv8Ahoz+ar/3rX+eH/pJfe3/ANgvv3Xu&#10;vf8ADRn81X/vWv8APD/0kvvb/wCwX37r3Xv+GjP5qv8A3rX+eH/pJfe3/wBgvv3Xurkf5AHwv+b3&#10;w1/myfGL5EfJX4KfOvrHprYVF3lDu3e9V8KvlHuSlw8m7Pj12ps3byyYrZvU+48/VfxLc24KOlUw&#10;UkoRpg76Y1d1917r6RP+z69Hf88N80P/AE2//MQ/+5b9+6917/Z9ejv+eG+aH/pt/wDmIf8A3Lfv&#10;3Xuvf7Pr0d/zw3zQ/wDTb/8AMQ/+5b9+6917/Z9ejv8Anhvmh/6bf/mIf/ct+/de69/s+vR3/PDf&#10;ND/02/8AzEP/ALlv37r3Xv8AZ9ejv+eG+aH/AKbf/mIf/ct+/de69/s+vR3/ADw3zQ/9Nv8A8xD/&#10;AO5b9+6917/Z9ejv+eG+aH/pt/8AmIf/AHLfv3Xuvf7Pr0d/zw3zQ/8ATb/8xD/7lv37r3Xv9n16&#10;O/54b5of+m3/AOYh/wDct+/de6+aB/PA+C/zv+Wf80/5c/IP4+fAz51didPdjbs2VX7L3nT/AAx+&#10;TW3qfOUmL6p2FgK+eHE7u6swG4KVafMYmogIqKSIs0RKgqQT7r3VUn/DRn81X/vWv88P/SS+9v8A&#10;7Bffuvde/wCGjP5qv/etf54f+kl97f8A2C+/de69/wANGfzVf+9a/wA8P/SS+9v/ALBffuvde/4a&#10;M/mq/wDetf54f+kl97f/AGC+/de69/w0Z/NV/wC9a/zw/wDSS+9v/sF9+6917/hoz+ar/wB61/nh&#10;/wCkl97f/YL7917r3/DRn81X/vWv88P/AEkvvb/7Bffuvde/4aM/mq/961/nh/6SX3t/9gvv3Xuv&#10;f8NGfzVf+9a/zw/9JL72/wDsF9+691zh/lIfzU46inL/AMtj55ACaIkj4k98soAkW5Zl2GQoA/r7&#10;917r7c/v3Xuve/de697917r3v3Xuve/de697917r3v3Xuve/de697917r3v3Xuve/de6/9Hf49+6&#10;91737r3Xvfuvde9+691737r3Xvfuvde9+691Wf8AFf8AmL03yQ7L622pkup4uv8AYnyY6i7U+Qfw&#10;77Cp+xqbec/dHTPT28+t9m7pzW89sw7Q2/TdW7vyUfbWAzmKw9JlN0R1O368T1FZSVkVRQQ+691Z&#10;h7917r3v3Xuve/de697917r3v3Xuve/de697917r3v3Xuve/de6Jd8yflfub4ow/HrJYrpaq7T27&#10;3R8oPj18cd17kXf+E2TQdWp8ge6evOmMLuyehq8VuDP7zr6TJb/+8gxdHRwwVEWOnSpyFAXgaX3X&#10;ujo+/de697917r3v3Xuve/de697917r3v3Xuve/de697917r3v3XukzvNN5S7U3DH15U7Zot8yYq&#10;sTalZvOhyuU2pSZx4mWgqdw43B5HEZjI4qCch5oKarpZpkBRZoyda+690T74O9/9u93UvyR2z3C3&#10;Wm6c38dfkZmuhaDunpba269i9S92jBdbdZ7x3Pn9n7K3nvfs/NbYrOut+b3yuxs7SrufcFNHuLa1&#10;cq1ayrNR0vuvdHn9+691737r3Xvfuvde9+691737r3Xvfuvde9+691737r3XvfuvdRa4VrUVYuNk&#10;pYsiaWoFBLXRSz0UdaYnFLJWQU81NPNSpPpMiJJG7JcBlPI917qtX4F/LjuH5A9r/LDqbtn+5mUP&#10;x/yvVi7d3dhug+9fiXunNL2LR75qczhMz8dvklufdvaLbY2lJtOmiw/YUNRT7b33JVVq42jpmxFU&#10;H917qzT37r3Xvfuvde9+691737r3Xvfuvde9+691737r3Xvfuvde9+691rs/zNv5vmF6G+SfTnx7&#10;6k+Vfxm6RHU/yp+FmP8AmdW9m9i9QR9iZnrXunvLrXC706k2Z1/vvK/xLb21sB0PujJbx372A9LF&#10;BtXFx46moJjVVeTrcB7r3WxHHJHLGksTpJFIiyRyRsHjkjcBkdHUlXR1NwRwR7917rn7917r3v3X&#10;uve/de697917r3v3Xuve/de697917r3v3Xuve/de6p9+HXbnyNh+W3YvVXzK358qdmdn7/yXy57B&#10;+PvQm+tq/CWq+Ku5vjV198jsThevN5dMdk/HvY+Z72qt7dc9O9g7Do8/juwd30WRlyG4q2cYmpji&#10;hqqX3Xurgvfuvde9+691737r3Xvfuvde9+691737r3Xvfuvde9+691737r3VCH8zr5bdzdS/IPN4&#10;yg27uOr+MfxE+H9F86fkBQbV+TWX+K28u0cLH2hvbBZDEdebo2711ujcXbO4+qMB1FNO+wo9wbKw&#10;u5Kzd+Npcxl0impKWp917q+Whq0r6Kjroo54o62lp6uOKqhemqY0qYkmSOop5AJIJ0V7OjAMrAg8&#10;j37r3Ur37r3Xvfuvde9+691737r3Xvfuvde9+691737r3Xvfuvde9+691737r3X/0t/j37r3Xvfu&#10;vde9+691737r3Xvfuvde9+691737r3VbPxX/AJeNL8bexuvdzV3acO+ti/G/qDsr48fD7r+i6/Gy&#10;pumuk+2t5dcb03dgN77ij3puOj7Y3dTy9RbcxONzFNitsRUmDxiwy0VTVS1FdL7r3Vk3v3Xuve/d&#10;e697917r3v3Xuve/de697917r3v3Xuve/de697917or/AMr/AI2R/KDZnV+0X3i+yG60+UHxX+Sc&#10;ORXALuNcvJ8Z+/Ng93HZ0lEczgjRJvaLZLYr78TSnGtViq+3qhCaaX3XujQe/de697917r3v3Xuv&#10;e/de697917r3v3Xuve/de697917r3v3Xugx7n64ru3+rN89Y47s7svpmr3vgKrb69n9OZHbGH7Q2&#10;dDWtGtVk9k5jeO098bexGcekDwx1c2LqpKZZTJB4qhYpo/de6C/4l/GYfEzqjHdOY/urtTuXau3m&#10;gg2dL2ptz48bar9m4SCkhhO3sRB8dOh+g8BkaSrr0myFTW5ahyWYq8hVzzT1smsKvuvdGe9+6917&#10;37r3Xvfuvde9+691737r3Xvfuvde9+691737r3XvfuvdN+XoHyuKyeLjyGQxD5LH1tAmVxEsMGVx&#10;j1lNLTrkMZPU09XTw5CiMnkheSKVFkVSyMLg+690VzoL4j4DpDsLsPuXP9tdw/IPu7s3aOwut9xd&#10;u94VXWX96KbrDq7Mb83DsHrnAYTpzrDp/rvB7cwGe7OztbJNBg1ymUqq8y5GsrHigaL3XujZ+/de&#10;697917r3v3Xuve/de697917r3v3Xuve/de697917r3v3Xugx7W6a617vwm2du9o7ZTdOH2d2d1X3&#10;LtqkbKZvENi+yuk+wNvdpdY7mjqsBksVWTvtrfW1aCt+1lkkoa1YTT1cM9NLLC/uvdCd7917r3v3&#10;Xuve/de697917r3v3Xuve/de697917r3v3Xuve/de697917otnVPxH6I6Z7A3H2rszb27q7sbc1B&#10;k8LPvDsjt7uPujNbf23m8tQZ7NbO69qe49/b8HVuxcxnMVSVlVgttDE4eoqqSCWSmZ4YmT3XujJ+&#10;/de697917r3v3Xuve/de697917r3v3Xuve/de697917r3v3Xugu7C6O6V7by+xtwdrdQdXdm57q/&#10;PHdPWmb7C6/2nvPL9d7nKJGdx7GyW48TkqzaWeMcSr95j3p6jSoGuwHv3XuhR9+691737r3Xvfuv&#10;de9+691737r3Xvfuvde9+691737r3Xvfuvde9+691737r3X/09/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9Tf4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Z&#10;UEsBAi0AFAAGAAgAAAAhAIoVP5gMAQAAFQIAABMAAAAAAAAAAAAAAAAAAAAAAFtDb250ZW50X1R5&#10;cGVzXS54bWxQSwECLQAUAAYACAAAACEAOP0h/9YAAACUAQAACwAAAAAAAAAAAAAAAAA9AQAAX3Jl&#10;bHMvLnJlbHNQSwECLQAUAAYACAAAACEA8/x0FuwDAADrCAAADgAAAAAAAAAAAAAAAAA8AgAAZHJz&#10;L2Uyb0RvYy54bWxQSwECLQAUAAYACAAAACEAWGCzG7oAAAAiAQAAGQAAAAAAAAAAAAAAAABUBgAA&#10;ZHJzL19yZWxzL2Uyb0RvYy54bWwucmVsc1BLAQItABQABgAIAAAAIQClP/hi4QAAAAsBAAAPAAAA&#10;AAAAAAAAAAAAAEUHAABkcnMvZG93bnJldi54bWxQSwECLQAKAAAAAAAAACEA7zPFbi7vAgAu7wIA&#10;FQAAAAAAAAAAAAAAAABTCAAAZHJzL21lZGlhL2ltYWdlMS5qcGVnUEsFBgAAAAAGAAYAfQEAALT3&#10;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8" type="#_x0000_t75" style="position:absolute;width:52101;height:44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xCSwAAAANoAAAAPAAAAZHJzL2Rvd25yZXYueG1sRE/LisIw&#10;FN0L8w/hDrjTVEUZqmmRgQE3Ij6m6u7S3GnLNDe1iVr/3iwEl4fzXqSdqcWNWldZVjAaRiCIc6sr&#10;LhQc9j+DLxDOI2usLZOCBzlIk4/eAmNt77yl284XIoSwi1FB6X0TS+nykgy6oW2IA/dnW4M+wLaQ&#10;usV7CDe1HEfRTBqsODSU2NB3Sfn/7moU+Mzo39VEnzf7S3a4mPX0FB0bpfqf3XIOwlPn3+KXe6UV&#10;hK3hSrgBMnkCAAD//wMAUEsBAi0AFAAGAAgAAAAhANvh9svuAAAAhQEAABMAAAAAAAAAAAAAAAAA&#10;AAAAAFtDb250ZW50X1R5cGVzXS54bWxQSwECLQAUAAYACAAAACEAWvQsW78AAAAVAQAACwAAAAAA&#10;AAAAAAAAAAAfAQAAX3JlbHMvLnJlbHNQSwECLQAUAAYACAAAACEAe2cQksAAAADaAAAADwAAAAAA&#10;AAAAAAAAAAAHAgAAZHJzL2Rvd25yZXYueG1sUEsFBgAAAAADAAMAtwAAAPQCAAAAAA==&#10;">
                  <v:imagedata r:id="rId11" o:title="ARD EL LEWA PROGRESSION"/>
                  <v:path arrowok="t"/>
                </v:shape>
                <v:shape id="_x0000_s1029" type="#_x0000_t202" style="position:absolute;left:204;top:1433;width:20777;height:3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NcCwgAAANoAAAAPAAAAZHJzL2Rvd25yZXYueG1sRI9Bi8Iw&#10;EIXvgv8hjOBNUwVlqaZlWRBEPKjrwePQzDbdNpPaRK3/3ggLexqG9+Z9b9Z5bxtxp85XjhXMpgkI&#10;4sLpiksF5+/N5AOED8gaG8ek4Eke8mw4WGOq3YOPdD+FUsQQ9ikqMCG0qZS+MGTRT11LHLUf11kM&#10;ce1KqTt8xHDbyHmSLKXFiiPBYEtfhor6dLMRsvfF7eiuv7N9LS+mXuLiYHZKjUf95wpEoD78m/+u&#10;tzrWh/cr7ymzFwAAAP//AwBQSwECLQAUAAYACAAAACEA2+H2y+4AAACFAQAAEwAAAAAAAAAAAAAA&#10;AAAAAAAAW0NvbnRlbnRfVHlwZXNdLnhtbFBLAQItABQABgAIAAAAIQBa9CxbvwAAABUBAAALAAAA&#10;AAAAAAAAAAAAAB8BAABfcmVscy8ucmVsc1BLAQItABQABgAIAAAAIQD2rNcCwgAAANoAAAAPAAAA&#10;AAAAAAAAAAAAAAcCAABkcnMvZG93bnJldi54bWxQSwUGAAAAAAMAAwC3AAAA9gIAAAAA&#10;" stroked="f">
                  <v:textbox style="mso-fit-shape-to-text:t">
                    <w:txbxContent>
                      <w:p w:rsidR="002C2111" w:rsidRPr="002C2111" w:rsidRDefault="002C2111" w:rsidP="002C2111">
                        <w:pPr>
                          <w:rPr>
                            <w:rFonts w:ascii="Corbel" w:hAnsi="Corbel"/>
                            <w:sz w:val="22"/>
                            <w:szCs w:val="22"/>
                          </w:rPr>
                        </w:pPr>
                        <w:r w:rsidRPr="002C2111">
                          <w:rPr>
                            <w:rFonts w:ascii="Corbel" w:hAnsi="Corbel"/>
                            <w:sz w:val="22"/>
                            <w:szCs w:val="22"/>
                          </w:rPr>
                          <w:t>Ard El Lewa</w:t>
                        </w:r>
                      </w:p>
                    </w:txbxContent>
                  </v:textbox>
                </v:shape>
                <w10:wrap type="square"/>
              </v:group>
            </w:pict>
          </mc:Fallback>
        </mc:AlternateContent>
      </w:r>
    </w:p>
    <w:p w:rsidR="00CF128C" w:rsidRDefault="008C29BF" w:rsidP="003179F8">
      <w:pPr>
        <w:spacing w:before="360" w:line="240" w:lineRule="auto"/>
        <w:ind w:left="-108"/>
        <w:rPr>
          <w:rFonts w:ascii="Futura Medium" w:hAnsi="Futura Medium" w:cs="Futura Medium"/>
          <w:sz w:val="22"/>
          <w:szCs w:val="22"/>
        </w:rPr>
      </w:pPr>
      <w:r>
        <w:rPr>
          <w:rFonts w:ascii="Futura Medium" w:hAnsi="Futura Medium" w:cs="Futura Medium"/>
          <w:noProof/>
          <w:sz w:val="22"/>
          <w:szCs w:val="22"/>
          <w:lang w:eastAsia="en-GB"/>
        </w:rPr>
        <w:lastRenderedPageBreak/>
        <w:drawing>
          <wp:inline distT="0" distB="0" distL="0" distR="0">
            <wp:extent cx="5210175" cy="7524750"/>
            <wp:effectExtent l="0" t="0" r="9525" b="0"/>
            <wp:docPr id="6" name="Picture 6" descr="F:\Research\SSS_PAPER\Figures\Final Output\Morphologi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search\SSS_PAPER\Figures\Final Output\Morphologies.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10175" cy="7524750"/>
                    </a:xfrm>
                    <a:prstGeom prst="rect">
                      <a:avLst/>
                    </a:prstGeom>
                    <a:noFill/>
                    <a:ln>
                      <a:noFill/>
                    </a:ln>
                  </pic:spPr>
                </pic:pic>
              </a:graphicData>
            </a:graphic>
          </wp:inline>
        </w:drawing>
      </w:r>
    </w:p>
    <w:p w:rsidR="00CF128C" w:rsidRPr="00CF128C" w:rsidRDefault="00CF128C" w:rsidP="003179F8">
      <w:pPr>
        <w:spacing w:line="240" w:lineRule="auto"/>
        <w:jc w:val="both"/>
        <w:rPr>
          <w:rFonts w:ascii="Corbel" w:hAnsi="Corbel"/>
          <w:i/>
          <w:color w:val="595959" w:themeColor="text1" w:themeTint="A6"/>
          <w:sz w:val="20"/>
          <w:szCs w:val="20"/>
        </w:rPr>
      </w:pPr>
    </w:p>
    <w:p w:rsidR="00CF128C" w:rsidRPr="005F494E" w:rsidRDefault="00CF128C" w:rsidP="00D856EF">
      <w:pPr>
        <w:spacing w:line="240" w:lineRule="auto"/>
        <w:jc w:val="both"/>
        <w:rPr>
          <w:rFonts w:ascii="Corbel" w:hAnsi="Corbel"/>
          <w:i/>
          <w:color w:val="595959" w:themeColor="text1" w:themeTint="A6"/>
          <w:sz w:val="20"/>
          <w:szCs w:val="20"/>
        </w:rPr>
      </w:pPr>
      <w:r w:rsidRPr="005F494E">
        <w:rPr>
          <w:rFonts w:ascii="Corbel" w:hAnsi="Corbel"/>
          <w:i/>
          <w:noProof/>
          <w:color w:val="595959" w:themeColor="text1" w:themeTint="A6"/>
          <w:sz w:val="20"/>
          <w:szCs w:val="20"/>
          <w:lang w:eastAsia="en-GB"/>
        </w:rPr>
        <w:t xml:space="preserve">Figure 3: The urban morphology of </w:t>
      </w:r>
      <w:r w:rsidR="00D856EF">
        <w:rPr>
          <w:rFonts w:ascii="Corbel" w:hAnsi="Corbel"/>
          <w:i/>
          <w:noProof/>
          <w:color w:val="595959" w:themeColor="text1" w:themeTint="A6"/>
          <w:sz w:val="20"/>
          <w:szCs w:val="20"/>
          <w:lang w:eastAsia="en-GB"/>
        </w:rPr>
        <w:t xml:space="preserve">the case studies </w:t>
      </w:r>
      <w:r w:rsidRPr="005F494E">
        <w:rPr>
          <w:rFonts w:ascii="Corbel" w:hAnsi="Corbel"/>
          <w:i/>
          <w:noProof/>
          <w:color w:val="595959" w:themeColor="text1" w:themeTint="A6"/>
          <w:sz w:val="20"/>
          <w:szCs w:val="20"/>
          <w:lang w:eastAsia="en-GB"/>
        </w:rPr>
        <w:t xml:space="preserve"> </w:t>
      </w:r>
    </w:p>
    <w:p w:rsidR="002C2111" w:rsidRDefault="002C2111" w:rsidP="003179F8">
      <w:pPr>
        <w:spacing w:before="360" w:line="240" w:lineRule="auto"/>
        <w:ind w:left="-108"/>
        <w:rPr>
          <w:rFonts w:ascii="Corbel" w:hAnsi="Corbel" w:cs="Futura Medium"/>
          <w:i/>
          <w:color w:val="595959" w:themeColor="text1" w:themeTint="A6"/>
          <w:sz w:val="22"/>
          <w:szCs w:val="22"/>
        </w:rPr>
      </w:pPr>
    </w:p>
    <w:p w:rsidR="005F494E" w:rsidRPr="005F494E" w:rsidRDefault="00A05F84" w:rsidP="003179F8">
      <w:pPr>
        <w:spacing w:before="360" w:line="240" w:lineRule="auto"/>
        <w:ind w:left="-108"/>
        <w:rPr>
          <w:rFonts w:ascii="Corbel" w:hAnsi="Corbel" w:cs="Futura Medium"/>
          <w:i/>
          <w:color w:val="595959" w:themeColor="text1" w:themeTint="A6"/>
          <w:sz w:val="22"/>
          <w:szCs w:val="22"/>
        </w:rPr>
      </w:pPr>
      <w:r>
        <w:rPr>
          <w:rFonts w:ascii="Corbel" w:hAnsi="Corbel" w:cs="Futura Medium"/>
          <w:i/>
          <w:color w:val="595959" w:themeColor="text1" w:themeTint="A6"/>
          <w:sz w:val="22"/>
          <w:szCs w:val="22"/>
        </w:rPr>
        <w:lastRenderedPageBreak/>
        <w:t xml:space="preserve">3.2.1 </w:t>
      </w:r>
      <w:r w:rsidR="005F494E" w:rsidRPr="005F494E">
        <w:rPr>
          <w:rFonts w:ascii="Corbel" w:hAnsi="Corbel" w:cs="Futura Medium"/>
          <w:i/>
          <w:color w:val="595959" w:themeColor="text1" w:themeTint="A6"/>
          <w:sz w:val="22"/>
          <w:szCs w:val="22"/>
        </w:rPr>
        <w:t>Ard El Lewa</w:t>
      </w:r>
    </w:p>
    <w:p w:rsidR="00CF128C" w:rsidRDefault="005F494E" w:rsidP="002C2111">
      <w:pPr>
        <w:spacing w:before="360" w:line="240" w:lineRule="auto"/>
        <w:ind w:left="-108"/>
        <w:rPr>
          <w:rFonts w:ascii="Corbel" w:hAnsi="Corbel" w:cs="Futura Medium"/>
          <w:color w:val="595959" w:themeColor="text1" w:themeTint="A6"/>
          <w:sz w:val="20"/>
          <w:szCs w:val="20"/>
        </w:rPr>
      </w:pPr>
      <w:r w:rsidRPr="005F494E">
        <w:rPr>
          <w:rFonts w:ascii="Corbel" w:hAnsi="Corbel" w:cs="Futura Medium"/>
          <w:color w:val="595959" w:themeColor="text1" w:themeTint="A6"/>
          <w:sz w:val="20"/>
          <w:szCs w:val="20"/>
        </w:rPr>
        <w:t xml:space="preserve">Ard El Lewa became its own administrative unit in 1999, and since then the neighbourhood alliance has been conducting its affairs. The residents built their own access ramp to the 26th July corridor without government assistance to connect themselves to the wider urban network. </w:t>
      </w:r>
      <w:r w:rsidR="008D6B04">
        <w:rPr>
          <w:rFonts w:ascii="Corbel" w:hAnsi="Corbel" w:cs="Futura Medium"/>
          <w:color w:val="595959" w:themeColor="text1" w:themeTint="A6"/>
          <w:sz w:val="20"/>
          <w:szCs w:val="20"/>
        </w:rPr>
        <w:t>T</w:t>
      </w:r>
      <w:r w:rsidRPr="005F494E">
        <w:rPr>
          <w:rFonts w:ascii="Corbel" w:hAnsi="Corbel" w:cs="Futura Medium"/>
          <w:color w:val="595959" w:themeColor="text1" w:themeTint="A6"/>
          <w:sz w:val="20"/>
          <w:szCs w:val="20"/>
        </w:rPr>
        <w:t xml:space="preserve">he 26th July corridor flyover creates a boundary to the north of Ard el Lewa proper, and the upper part of the settlement is technically part of Imbaba. The syntactic axial analysis treats them as two distinct settlements because of the hard edge of the highway. As reflected by the actions of the residents, there exists a need to </w:t>
      </w:r>
      <w:r w:rsidR="002C2111">
        <w:rPr>
          <w:rFonts w:ascii="Corbel" w:hAnsi="Corbel" w:cs="Futura Medium"/>
          <w:color w:val="595959" w:themeColor="text1" w:themeTint="A6"/>
          <w:sz w:val="20"/>
          <w:szCs w:val="20"/>
        </w:rPr>
        <w:t>connect</w:t>
      </w:r>
      <w:r w:rsidRPr="005F494E">
        <w:rPr>
          <w:rFonts w:ascii="Corbel" w:hAnsi="Corbel" w:cs="Futura Medium"/>
          <w:color w:val="595959" w:themeColor="text1" w:themeTint="A6"/>
          <w:sz w:val="20"/>
          <w:szCs w:val="20"/>
        </w:rPr>
        <w:t xml:space="preserve"> to the rest of Cairo and the surrounding urban fabric.</w:t>
      </w:r>
    </w:p>
    <w:p w:rsidR="00EE5206" w:rsidRDefault="00EE5206" w:rsidP="002C2111">
      <w:pPr>
        <w:spacing w:before="360" w:line="240" w:lineRule="auto"/>
        <w:ind w:left="-108"/>
        <w:rPr>
          <w:rFonts w:ascii="Corbel" w:hAnsi="Corbel" w:cs="Futura Medium"/>
          <w:color w:val="595959" w:themeColor="text1" w:themeTint="A6"/>
          <w:sz w:val="20"/>
          <w:szCs w:val="20"/>
        </w:rPr>
      </w:pPr>
      <w:r w:rsidRPr="00EE5206">
        <w:rPr>
          <w:rFonts w:ascii="Corbel" w:hAnsi="Corbel" w:cs="Futura Medium"/>
          <w:color w:val="595959" w:themeColor="text1" w:themeTint="A6"/>
          <w:sz w:val="20"/>
          <w:szCs w:val="20"/>
        </w:rPr>
        <w:t xml:space="preserve">This is the only settlement to have experienced rapid growth in the past 12 years.  The linear grid reflects land ownership – the linear pattern is in agricultural land and the plot size reflects the measurements used by Egyptian landowners (kirat, feddan). The dimensions of the average land parcel are 450m x 25 m, when split into plots of land is approximately equal to one kirat, or 175m2. </w:t>
      </w:r>
      <w:r w:rsidR="002F7B9D">
        <w:rPr>
          <w:rFonts w:ascii="Corbel" w:hAnsi="Corbel" w:cs="Futura Medium"/>
          <w:color w:val="595959" w:themeColor="text1" w:themeTint="A6"/>
          <w:sz w:val="20"/>
          <w:szCs w:val="20"/>
        </w:rPr>
        <w:t xml:space="preserve">This can be seen in figure 4, which shows the process of infill the settlement went through. </w:t>
      </w:r>
      <w:r w:rsidR="006A05BC">
        <w:rPr>
          <w:rFonts w:ascii="Corbel" w:hAnsi="Corbel" w:cs="Futura Medium"/>
          <w:color w:val="595959" w:themeColor="text1" w:themeTint="A6"/>
          <w:sz w:val="20"/>
          <w:szCs w:val="20"/>
        </w:rPr>
        <w:t xml:space="preserve">Stage one shows the agricultural land as it originally was, split into plots with dirt paths and the canal system irrigating the land. Stage two shows the canals dried up and transformed into roads, with spare and random buildings. The final stage shows the urban fabric as it is now, fully densified with the local access between buildings not visible. In </w:t>
      </w:r>
      <w:r w:rsidR="002C2111">
        <w:rPr>
          <w:rFonts w:ascii="Corbel" w:hAnsi="Corbel" w:cs="Futura Medium"/>
          <w:color w:val="595959" w:themeColor="text1" w:themeTint="A6"/>
          <w:sz w:val="20"/>
          <w:szCs w:val="20"/>
        </w:rPr>
        <w:t>stage four</w:t>
      </w:r>
      <w:r w:rsidR="001449BE">
        <w:rPr>
          <w:rFonts w:ascii="Corbel" w:hAnsi="Corbel" w:cs="Futura Medium"/>
          <w:color w:val="595959" w:themeColor="text1" w:themeTint="A6"/>
          <w:sz w:val="20"/>
          <w:szCs w:val="20"/>
        </w:rPr>
        <w:t>,</w:t>
      </w:r>
      <w:r w:rsidR="006A05BC">
        <w:rPr>
          <w:rFonts w:ascii="Corbel" w:hAnsi="Corbel" w:cs="Futura Medium"/>
          <w:color w:val="595959" w:themeColor="text1" w:themeTint="A6"/>
          <w:sz w:val="20"/>
          <w:szCs w:val="20"/>
        </w:rPr>
        <w:t xml:space="preserve"> that shows the base grid, t</w:t>
      </w:r>
      <w:r w:rsidR="002F7B9D">
        <w:rPr>
          <w:rFonts w:ascii="Corbel" w:hAnsi="Corbel" w:cs="Futura Medium"/>
          <w:color w:val="595959" w:themeColor="text1" w:themeTint="A6"/>
          <w:sz w:val="20"/>
          <w:szCs w:val="20"/>
        </w:rPr>
        <w:t xml:space="preserve">he initial dirt paths between the agricultural </w:t>
      </w:r>
      <w:r w:rsidR="005B4AEF">
        <w:rPr>
          <w:rFonts w:ascii="Corbel" w:hAnsi="Corbel" w:cs="Futura Medium"/>
          <w:color w:val="595959" w:themeColor="text1" w:themeTint="A6"/>
          <w:sz w:val="20"/>
          <w:szCs w:val="20"/>
        </w:rPr>
        <w:t>lands</w:t>
      </w:r>
      <w:r w:rsidR="002F7B9D">
        <w:rPr>
          <w:rFonts w:ascii="Corbel" w:hAnsi="Corbel" w:cs="Futura Medium"/>
          <w:color w:val="595959" w:themeColor="text1" w:themeTint="A6"/>
          <w:sz w:val="20"/>
          <w:szCs w:val="20"/>
        </w:rPr>
        <w:t xml:space="preserve"> were perpendicular to the canal that irrigated that part of the land, which means that not all the paths are aligned.</w:t>
      </w:r>
      <w:r w:rsidR="005A511A">
        <w:rPr>
          <w:rFonts w:ascii="Corbel" w:hAnsi="Corbel" w:cs="Futura Medium"/>
          <w:color w:val="595959" w:themeColor="text1" w:themeTint="A6"/>
          <w:sz w:val="20"/>
          <w:szCs w:val="20"/>
        </w:rPr>
        <w:t xml:space="preserve"> These </w:t>
      </w:r>
      <w:r w:rsidR="00772DF6">
        <w:rPr>
          <w:rFonts w:ascii="Corbel" w:hAnsi="Corbel" w:cs="Futura Medium"/>
          <w:color w:val="595959" w:themeColor="text1" w:themeTint="A6"/>
          <w:sz w:val="20"/>
          <w:szCs w:val="20"/>
        </w:rPr>
        <w:t>T-junctions</w:t>
      </w:r>
      <w:r w:rsidR="006A05BC">
        <w:rPr>
          <w:rFonts w:ascii="Corbel" w:hAnsi="Corbel" w:cs="Futura Medium"/>
          <w:color w:val="595959" w:themeColor="text1" w:themeTint="A6"/>
          <w:sz w:val="20"/>
          <w:szCs w:val="20"/>
        </w:rPr>
        <w:t>, rather than crossings,</w:t>
      </w:r>
      <w:r w:rsidR="005A511A">
        <w:rPr>
          <w:rFonts w:ascii="Corbel" w:hAnsi="Corbel" w:cs="Futura Medium"/>
          <w:color w:val="595959" w:themeColor="text1" w:themeTint="A6"/>
          <w:sz w:val="20"/>
          <w:szCs w:val="20"/>
        </w:rPr>
        <w:t xml:space="preserve"> </w:t>
      </w:r>
      <w:r w:rsidR="005B4AEF">
        <w:rPr>
          <w:rFonts w:ascii="Corbel" w:hAnsi="Corbel" w:cs="Futura Medium"/>
          <w:color w:val="595959" w:themeColor="text1" w:themeTint="A6"/>
          <w:sz w:val="20"/>
          <w:szCs w:val="20"/>
        </w:rPr>
        <w:t xml:space="preserve">prevent the formation of long north-south axis in the informal </w:t>
      </w:r>
      <w:r w:rsidR="00772DF6">
        <w:rPr>
          <w:rFonts w:ascii="Corbel" w:hAnsi="Corbel" w:cs="Futura Medium"/>
          <w:color w:val="595959" w:themeColor="text1" w:themeTint="A6"/>
          <w:sz w:val="20"/>
          <w:szCs w:val="20"/>
        </w:rPr>
        <w:t>settlements, which</w:t>
      </w:r>
      <w:r w:rsidR="00460033">
        <w:rPr>
          <w:rFonts w:ascii="Corbel" w:hAnsi="Corbel" w:cs="Futura Medium"/>
          <w:color w:val="595959" w:themeColor="text1" w:themeTint="A6"/>
          <w:sz w:val="20"/>
          <w:szCs w:val="20"/>
        </w:rPr>
        <w:t xml:space="preserve"> means that the dried up canals become the main movement thoroughfares. </w:t>
      </w:r>
    </w:p>
    <w:p w:rsidR="009D67AF" w:rsidRPr="00A05F84" w:rsidRDefault="009D67AF" w:rsidP="009D67AF">
      <w:pPr>
        <w:spacing w:before="360" w:line="240" w:lineRule="auto"/>
        <w:rPr>
          <w:rFonts w:ascii="Corbel" w:hAnsi="Corbel" w:cs="Futura Medium"/>
          <w:i/>
          <w:color w:val="595959" w:themeColor="text1" w:themeTint="A6"/>
          <w:sz w:val="22"/>
          <w:szCs w:val="22"/>
          <w:lang w:val="de-DE"/>
        </w:rPr>
      </w:pPr>
      <w:r w:rsidRPr="00A05F84">
        <w:rPr>
          <w:rFonts w:ascii="Corbel" w:hAnsi="Corbel" w:cs="Futura Medium"/>
          <w:i/>
          <w:color w:val="595959" w:themeColor="text1" w:themeTint="A6"/>
          <w:sz w:val="22"/>
          <w:szCs w:val="22"/>
          <w:lang w:val="de-DE"/>
        </w:rPr>
        <w:t>3.</w:t>
      </w:r>
      <w:r>
        <w:rPr>
          <w:rFonts w:ascii="Corbel" w:hAnsi="Corbel" w:cs="Futura Medium"/>
          <w:i/>
          <w:color w:val="595959" w:themeColor="text1" w:themeTint="A6"/>
          <w:sz w:val="22"/>
          <w:szCs w:val="22"/>
          <w:lang w:val="de-DE"/>
        </w:rPr>
        <w:t xml:space="preserve">2.2. </w:t>
      </w:r>
      <w:r w:rsidRPr="00A05F84">
        <w:rPr>
          <w:rFonts w:ascii="Corbel" w:hAnsi="Corbel" w:cs="Futura Medium"/>
          <w:i/>
          <w:color w:val="595959" w:themeColor="text1" w:themeTint="A6"/>
          <w:sz w:val="22"/>
          <w:szCs w:val="22"/>
          <w:lang w:val="de-DE"/>
        </w:rPr>
        <w:t>Bulaq El Dakrour</w:t>
      </w:r>
    </w:p>
    <w:p w:rsidR="009D67AF" w:rsidRPr="00EE5206" w:rsidRDefault="009D67AF" w:rsidP="009D67AF">
      <w:pPr>
        <w:spacing w:before="360" w:line="240" w:lineRule="auto"/>
        <w:rPr>
          <w:rFonts w:ascii="Corbel" w:hAnsi="Corbel" w:cs="Futura Medium"/>
          <w:color w:val="595959" w:themeColor="text1" w:themeTint="A6"/>
          <w:sz w:val="20"/>
          <w:szCs w:val="20"/>
          <w:lang w:val="de-DE"/>
        </w:rPr>
      </w:pPr>
      <w:r w:rsidRPr="00EE5206">
        <w:rPr>
          <w:rFonts w:ascii="Corbel" w:hAnsi="Corbel" w:cs="Futura Medium"/>
          <w:color w:val="595959" w:themeColor="text1" w:themeTint="A6"/>
          <w:sz w:val="20"/>
          <w:szCs w:val="20"/>
          <w:lang w:val="de-DE"/>
        </w:rPr>
        <w:t xml:space="preserve">Bulaq is the oldest settlement in this study, having been Cairo’s major port in 1560, and became an industrial district in the 19th century under Mohamed Ali’s rule. Over time, it has been the location of rapid urbanisation, with old housing and </w:t>
      </w:r>
      <w:r w:rsidRPr="00EE5206">
        <w:rPr>
          <w:rFonts w:ascii="Corbel" w:hAnsi="Corbel" w:cs="Futura Medium"/>
          <w:color w:val="595959" w:themeColor="text1" w:themeTint="A6"/>
          <w:sz w:val="20"/>
          <w:szCs w:val="20"/>
        </w:rPr>
        <w:t>buildings</w:t>
      </w:r>
      <w:r w:rsidRPr="00EE5206">
        <w:rPr>
          <w:rFonts w:ascii="Corbel" w:hAnsi="Corbel" w:cs="Futura Medium"/>
          <w:color w:val="595959" w:themeColor="text1" w:themeTint="A6"/>
          <w:sz w:val="20"/>
          <w:szCs w:val="20"/>
          <w:lang w:val="de-DE"/>
        </w:rPr>
        <w:t xml:space="preserve"> being demolished to make way for high rise apartment blocks. Some areas retain the </w:t>
      </w:r>
      <w:r>
        <w:rPr>
          <w:rFonts w:ascii="Corbel" w:hAnsi="Corbel" w:cs="Futura Medium"/>
          <w:color w:val="595959" w:themeColor="text1" w:themeTint="A6"/>
          <w:sz w:val="20"/>
          <w:szCs w:val="20"/>
          <w:lang w:val="de-DE"/>
        </w:rPr>
        <w:t>organic</w:t>
      </w:r>
      <w:r w:rsidRPr="00EE5206">
        <w:rPr>
          <w:rFonts w:ascii="Corbel" w:hAnsi="Corbel" w:cs="Futura Medium"/>
          <w:color w:val="595959" w:themeColor="text1" w:themeTint="A6"/>
          <w:sz w:val="20"/>
          <w:szCs w:val="20"/>
          <w:lang w:val="de-DE"/>
        </w:rPr>
        <w:t xml:space="preserve"> morphology while others have become informal </w:t>
      </w:r>
      <w:r w:rsidRPr="00EE5206">
        <w:rPr>
          <w:rFonts w:ascii="Corbel" w:hAnsi="Corbel" w:cs="Futura Medium"/>
          <w:color w:val="595959" w:themeColor="text1" w:themeTint="A6"/>
          <w:sz w:val="20"/>
          <w:szCs w:val="20"/>
          <w:lang w:val="de-DE"/>
        </w:rPr>
        <w:fldChar w:fldCharType="begin"/>
      </w:r>
      <w:r>
        <w:rPr>
          <w:rFonts w:ascii="Corbel" w:hAnsi="Corbel" w:cs="Futura Medium"/>
          <w:color w:val="595959" w:themeColor="text1" w:themeTint="A6"/>
          <w:sz w:val="20"/>
          <w:szCs w:val="20"/>
          <w:lang w:val="de-DE"/>
        </w:rPr>
        <w:instrText xml:space="preserve"> ADDIN ZOTERO_ITEM CSL_CITATION {"citationID":"165jcl5qdh","properties":{"formattedCitation":"{\\rtf (\\uc0\\u8216{}Bulaq | district, Cairo, Egypt\\uc0\\u8217{}, n.d.)}","plainCitation":"(‘Bulaq | district, Cairo, Egypt’, n.d.)"},"citationItems":[{"id":46,"uris":["http://zotero.org/users/local/iYyGbpt2/items/DI7MIK34"],"uri":["http://zotero.org/users/local/iYyGbpt2/items/DI7MIK34"],"itemData":{"id":46,"type":"entry-encyclopedia","title":"Bulaq | district, Cairo, Egypt","container-title":"Encyclopedia Britannica","abstract":"Northwestern district of Cairo, Egypt. Situated on the Nile River, Būlāq was a major port suburb before the city of Cairo expanded to engulf it. Būlāq had been an island until...","URL":"https://www.britannica.com/place/Bulaq","accessed":{"date-parts":[["2016",11,17]]}}}],"schema":"https://github.com/citation-style-language/schema/raw/master/csl-citation.json"} </w:instrText>
      </w:r>
      <w:r w:rsidRPr="00EE5206">
        <w:rPr>
          <w:rFonts w:ascii="Corbel" w:hAnsi="Corbel" w:cs="Futura Medium"/>
          <w:color w:val="595959" w:themeColor="text1" w:themeTint="A6"/>
          <w:sz w:val="20"/>
          <w:szCs w:val="20"/>
          <w:lang w:val="de-DE"/>
        </w:rPr>
        <w:fldChar w:fldCharType="separate"/>
      </w:r>
      <w:r w:rsidRPr="006A0D1F">
        <w:rPr>
          <w:rFonts w:ascii="Corbel" w:hAnsi="Corbel" w:cs="Times New Roman"/>
          <w:sz w:val="20"/>
        </w:rPr>
        <w:t>(‘Bulaq | district, Cairo, Egypt’, n.d.)</w:t>
      </w:r>
      <w:r w:rsidRPr="00EE5206">
        <w:rPr>
          <w:rFonts w:ascii="Corbel" w:hAnsi="Corbel" w:cs="Futura Medium"/>
          <w:color w:val="595959" w:themeColor="text1" w:themeTint="A6"/>
          <w:sz w:val="20"/>
          <w:szCs w:val="20"/>
        </w:rPr>
        <w:fldChar w:fldCharType="end"/>
      </w:r>
      <w:r w:rsidRPr="00EE5206">
        <w:rPr>
          <w:rFonts w:ascii="Corbel" w:hAnsi="Corbel" w:cs="Futura Medium"/>
          <w:color w:val="595959" w:themeColor="text1" w:themeTint="A6"/>
          <w:sz w:val="20"/>
          <w:szCs w:val="20"/>
          <w:lang w:val="de-DE"/>
        </w:rPr>
        <w:t xml:space="preserve">. </w:t>
      </w:r>
    </w:p>
    <w:p w:rsidR="009D67AF" w:rsidRDefault="009D67AF" w:rsidP="009D67AF">
      <w:pPr>
        <w:spacing w:before="360" w:line="240" w:lineRule="auto"/>
        <w:rPr>
          <w:rFonts w:ascii="Corbel" w:hAnsi="Corbel" w:cs="Futura Medium"/>
          <w:i/>
          <w:color w:val="595959" w:themeColor="text1" w:themeTint="A6"/>
          <w:sz w:val="22"/>
          <w:szCs w:val="22"/>
        </w:rPr>
      </w:pPr>
      <w:r w:rsidRPr="00EE5206">
        <w:rPr>
          <w:rFonts w:ascii="Corbel" w:hAnsi="Corbel" w:cs="Futura Medium"/>
          <w:i/>
          <w:color w:val="595959" w:themeColor="text1" w:themeTint="A6"/>
          <w:sz w:val="22"/>
          <w:szCs w:val="22"/>
        </w:rPr>
        <w:t>Mit Uqaba, Al-Mohandiseen and Al-Sahafiyeen</w:t>
      </w:r>
    </w:p>
    <w:p w:rsidR="009D67AF" w:rsidRDefault="009D67AF" w:rsidP="009D67AF">
      <w:pPr>
        <w:spacing w:before="360" w:line="240" w:lineRule="auto"/>
        <w:rPr>
          <w:rFonts w:ascii="Corbel" w:hAnsi="Corbel" w:cs="Futura Medium"/>
          <w:color w:val="595959" w:themeColor="text1" w:themeTint="A6"/>
          <w:sz w:val="20"/>
          <w:szCs w:val="20"/>
        </w:rPr>
      </w:pPr>
      <w:r w:rsidRPr="00EE5206">
        <w:rPr>
          <w:rFonts w:ascii="Corbel" w:hAnsi="Corbel" w:cs="Futura Medium"/>
          <w:color w:val="595959" w:themeColor="text1" w:themeTint="A6"/>
          <w:sz w:val="20"/>
          <w:szCs w:val="20"/>
        </w:rPr>
        <w:t xml:space="preserve">Mit Uqaba is an historic village, which is situated in the middle of the Al- Mohandiseen neighbourhood. It is visible on the original Survey of Egypt maps from 1939 and the Al-Mohandiseen district was planned around it, starting in the 1950s as single storey villas and experiencing </w:t>
      </w:r>
      <w:r>
        <w:rPr>
          <w:rFonts w:ascii="Corbel" w:hAnsi="Corbel" w:cs="Futura Medium"/>
          <w:color w:val="595959" w:themeColor="text1" w:themeTint="A6"/>
          <w:sz w:val="20"/>
          <w:szCs w:val="20"/>
        </w:rPr>
        <w:t>a</w:t>
      </w:r>
      <w:r w:rsidRPr="00EE5206">
        <w:rPr>
          <w:rFonts w:ascii="Corbel" w:hAnsi="Corbel" w:cs="Futura Medium"/>
          <w:color w:val="595959" w:themeColor="text1" w:themeTint="A6"/>
          <w:sz w:val="20"/>
          <w:szCs w:val="20"/>
        </w:rPr>
        <w:t xml:space="preserve"> building boom in the 1970s with high-rise apartment blocks being built and surrounding Mit Uqaba. In 1999, a large area of Mit Uqaba was demolished to build the 26</w:t>
      </w:r>
      <w:r w:rsidRPr="00EE5206">
        <w:rPr>
          <w:rFonts w:ascii="Corbel" w:hAnsi="Corbel" w:cs="Futura Medium"/>
          <w:color w:val="595959" w:themeColor="text1" w:themeTint="A6"/>
          <w:sz w:val="20"/>
          <w:szCs w:val="20"/>
          <w:vertAlign w:val="superscript"/>
        </w:rPr>
        <w:t>th</w:t>
      </w:r>
      <w:r w:rsidRPr="00EE5206">
        <w:rPr>
          <w:rFonts w:ascii="Corbel" w:hAnsi="Corbel" w:cs="Futura Medium"/>
          <w:color w:val="595959" w:themeColor="text1" w:themeTint="A6"/>
          <w:sz w:val="20"/>
          <w:szCs w:val="20"/>
        </w:rPr>
        <w:t xml:space="preserve"> of July corridor, which resulted in splitting the village since there was no access to the corridor from the village and pedestrians could not cross it </w:t>
      </w:r>
      <w:r w:rsidRPr="00EE5206">
        <w:rPr>
          <w:rFonts w:ascii="Corbel" w:hAnsi="Corbel" w:cs="Futura Medium"/>
          <w:color w:val="595959" w:themeColor="text1" w:themeTint="A6"/>
          <w:sz w:val="20"/>
          <w:szCs w:val="20"/>
        </w:rPr>
        <w:fldChar w:fldCharType="begin"/>
      </w:r>
      <w:r w:rsidRPr="00EE5206">
        <w:rPr>
          <w:rFonts w:ascii="Corbel" w:hAnsi="Corbel" w:cs="Futura Medium"/>
          <w:color w:val="595959" w:themeColor="text1" w:themeTint="A6"/>
          <w:sz w:val="20"/>
          <w:szCs w:val="20"/>
        </w:rPr>
        <w:instrText xml:space="preserve"> ADDIN ZOTERO_ITEM CSL_CITATION {"citationID":"2o6683anep","properties":{"formattedCitation":"(Tadamun, 2013)","plainCitation":"(Tadamun, 2013)"},"citationItems":[{"id":25,"uris":["http://zotero.org/users/local/iYyGbpt2/items/CIS33R5J"],"uri":["http://zotero.org/users/local/iYyGbpt2/items/CIS33R5J"],"itemData":{"id":25,"type":"post-weblog","title":"Mīt `Uqba","container-title":"Tadamun","URL":"http://www.tadamun.info/?post_type=city&amp;p=260&amp;lang=en","author":[{"literal":"Tadamun"}],"issued":{"date-parts":[["2013"]]},"accessed":{"date-parts":[["2016",11,17]]}}}],"schema":"https://github.com/citation-style-language/schema/raw/master/csl-citation.json"} </w:instrText>
      </w:r>
      <w:r w:rsidRPr="00EE5206">
        <w:rPr>
          <w:rFonts w:ascii="Corbel" w:hAnsi="Corbel" w:cs="Futura Medium"/>
          <w:color w:val="595959" w:themeColor="text1" w:themeTint="A6"/>
          <w:sz w:val="20"/>
          <w:szCs w:val="20"/>
        </w:rPr>
        <w:fldChar w:fldCharType="separate"/>
      </w:r>
      <w:r w:rsidRPr="00EE5206">
        <w:rPr>
          <w:rFonts w:ascii="Corbel" w:hAnsi="Corbel" w:cs="Futura Medium"/>
          <w:color w:val="595959" w:themeColor="text1" w:themeTint="A6"/>
          <w:sz w:val="20"/>
          <w:szCs w:val="20"/>
        </w:rPr>
        <w:t>(Tadamun, 2013)</w:t>
      </w:r>
      <w:r w:rsidRPr="00EE5206">
        <w:rPr>
          <w:rFonts w:ascii="Corbel" w:hAnsi="Corbel" w:cs="Futura Medium"/>
          <w:color w:val="595959" w:themeColor="text1" w:themeTint="A6"/>
          <w:sz w:val="20"/>
          <w:szCs w:val="20"/>
        </w:rPr>
        <w:fldChar w:fldCharType="end"/>
      </w:r>
      <w:r w:rsidRPr="00EE5206">
        <w:rPr>
          <w:rFonts w:ascii="Corbel" w:hAnsi="Corbel" w:cs="Futura Medium"/>
          <w:color w:val="595959" w:themeColor="text1" w:themeTint="A6"/>
          <w:sz w:val="20"/>
          <w:szCs w:val="20"/>
        </w:rPr>
        <w:t xml:space="preserve">. Al-Sahafiyeen was built concurrently with Al-Mohandiseen, but is considered a different area since Al-Mohandiseen was originally planned to provide residence for Egypt’s engineers, and Al-Sahafiyeen was planned for journalists </w:t>
      </w:r>
      <w:r w:rsidRPr="00EE5206">
        <w:rPr>
          <w:rFonts w:ascii="Corbel" w:hAnsi="Corbel" w:cs="Futura Medium"/>
          <w:color w:val="595959" w:themeColor="text1" w:themeTint="A6"/>
          <w:sz w:val="20"/>
          <w:szCs w:val="20"/>
        </w:rPr>
        <w:fldChar w:fldCharType="begin"/>
      </w:r>
      <w:r>
        <w:rPr>
          <w:rFonts w:ascii="Corbel" w:hAnsi="Corbel" w:cs="Futura Medium"/>
          <w:color w:val="595959" w:themeColor="text1" w:themeTint="A6"/>
          <w:sz w:val="20"/>
          <w:szCs w:val="20"/>
        </w:rPr>
        <w:instrText xml:space="preserve"> ADDIN ZOTERO_ITEM CSL_CITATION {"citationID":"1e0o6dptbp","properties":{"formattedCitation":"(ETH Studio Basel, 2008b)","plainCitation":"(ETH Studio Basel, 2008b)"},"citationItems":[{"id":213,"uris":["http://zotero.org/users/local/iYyGbpt2/items/K2UVJHZQ"],"uri":["http://zotero.org/users/local/iYyGbpt2/items/K2UVJHZQ"],"itemData":{"id":213,"type":"chapter","title":"Mohandessin","container-title":"The Atlas of Cairo","URL":"http://www.studio-basel.com/assets/files/files/08_Atlas_Mohandessin_web.pdf","author":[{"literal":"ETH Studio Basel"}],"issued":{"date-parts":[["2008"]]},"accessed":{"date-parts":[["2017",1,19]]}}}],"schema":"https://github.com/citation-style-language/schema/raw/master/csl-citation.json"} </w:instrText>
      </w:r>
      <w:r w:rsidRPr="00EE5206">
        <w:rPr>
          <w:rFonts w:ascii="Corbel" w:hAnsi="Corbel" w:cs="Futura Medium"/>
          <w:color w:val="595959" w:themeColor="text1" w:themeTint="A6"/>
          <w:sz w:val="20"/>
          <w:szCs w:val="20"/>
        </w:rPr>
        <w:fldChar w:fldCharType="separate"/>
      </w:r>
      <w:r w:rsidRPr="00646169">
        <w:rPr>
          <w:rFonts w:ascii="Corbel" w:hAnsi="Corbel"/>
          <w:sz w:val="20"/>
        </w:rPr>
        <w:t>(ETH Studio Basel, 2008b)</w:t>
      </w:r>
      <w:r w:rsidRPr="00EE5206">
        <w:rPr>
          <w:rFonts w:ascii="Corbel" w:hAnsi="Corbel" w:cs="Futura Medium"/>
          <w:color w:val="595959" w:themeColor="text1" w:themeTint="A6"/>
          <w:sz w:val="20"/>
          <w:szCs w:val="20"/>
        </w:rPr>
        <w:fldChar w:fldCharType="end"/>
      </w:r>
      <w:r w:rsidRPr="00EE5206">
        <w:rPr>
          <w:rFonts w:ascii="Corbel" w:hAnsi="Corbel" w:cs="Futura Medium"/>
          <w:color w:val="595959" w:themeColor="text1" w:themeTint="A6"/>
          <w:sz w:val="20"/>
          <w:szCs w:val="20"/>
        </w:rPr>
        <w:t xml:space="preserve">. </w:t>
      </w:r>
    </w:p>
    <w:p w:rsidR="009D67AF" w:rsidRDefault="009D67AF" w:rsidP="002C2111">
      <w:pPr>
        <w:spacing w:before="360" w:line="240" w:lineRule="auto"/>
        <w:ind w:left="-108"/>
        <w:rPr>
          <w:rFonts w:ascii="Corbel" w:hAnsi="Corbel" w:cs="Futura Medium"/>
          <w:color w:val="595959" w:themeColor="text1" w:themeTint="A6"/>
          <w:sz w:val="20"/>
          <w:szCs w:val="20"/>
        </w:rPr>
      </w:pPr>
    </w:p>
    <w:p w:rsidR="002F7B9D" w:rsidRDefault="00CA31FD" w:rsidP="003179F8">
      <w:pPr>
        <w:spacing w:before="360" w:line="240" w:lineRule="auto"/>
        <w:ind w:left="-108"/>
        <w:rPr>
          <w:rFonts w:ascii="Corbel" w:hAnsi="Corbel" w:cs="Futura Medium"/>
          <w:i/>
          <w:color w:val="595959" w:themeColor="text1" w:themeTint="A6"/>
          <w:sz w:val="20"/>
          <w:szCs w:val="20"/>
        </w:rPr>
      </w:pPr>
      <w:r>
        <w:rPr>
          <w:rFonts w:ascii="Corbel" w:hAnsi="Corbel" w:cs="Futura Medium"/>
          <w:i/>
          <w:noProof/>
          <w:color w:val="595959" w:themeColor="text1" w:themeTint="A6"/>
          <w:sz w:val="20"/>
          <w:szCs w:val="20"/>
          <w:lang w:eastAsia="en-GB"/>
        </w:rPr>
        <w:lastRenderedPageBreak/>
        <w:drawing>
          <wp:inline distT="0" distB="0" distL="0" distR="0">
            <wp:extent cx="5181600" cy="7048500"/>
            <wp:effectExtent l="0" t="0" r="0" b="0"/>
            <wp:docPr id="15" name="Picture 15" descr="H:\Research\SSS_PAPER\Figures\Final Output\LandSubdivi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Research\SSS_PAPER\Figures\Final Output\LandSubdivision.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81600" cy="7048500"/>
                    </a:xfrm>
                    <a:prstGeom prst="rect">
                      <a:avLst/>
                    </a:prstGeom>
                    <a:noFill/>
                    <a:ln>
                      <a:noFill/>
                    </a:ln>
                  </pic:spPr>
                </pic:pic>
              </a:graphicData>
            </a:graphic>
          </wp:inline>
        </w:drawing>
      </w:r>
    </w:p>
    <w:p w:rsidR="00EE5206" w:rsidRDefault="00EE5206" w:rsidP="003179F8">
      <w:pPr>
        <w:spacing w:before="360" w:line="240" w:lineRule="auto"/>
        <w:ind w:left="-108"/>
        <w:rPr>
          <w:rFonts w:ascii="Corbel" w:hAnsi="Corbel" w:cs="Futura Medium"/>
          <w:i/>
          <w:color w:val="595959" w:themeColor="text1" w:themeTint="A6"/>
          <w:sz w:val="20"/>
          <w:szCs w:val="20"/>
        </w:rPr>
      </w:pPr>
      <w:r w:rsidRPr="00EE5206">
        <w:rPr>
          <w:rFonts w:ascii="Corbel" w:hAnsi="Corbel" w:cs="Futura Medium"/>
          <w:i/>
          <w:color w:val="595959" w:themeColor="text1" w:themeTint="A6"/>
          <w:sz w:val="20"/>
          <w:szCs w:val="20"/>
        </w:rPr>
        <w:t xml:space="preserve">Figure 4: </w:t>
      </w:r>
      <w:r w:rsidR="002F7B9D">
        <w:rPr>
          <w:rFonts w:ascii="Corbel" w:hAnsi="Corbel" w:cs="Futura Medium"/>
          <w:i/>
          <w:color w:val="595959" w:themeColor="text1" w:themeTint="A6"/>
          <w:sz w:val="20"/>
          <w:szCs w:val="20"/>
        </w:rPr>
        <w:t>Showing the progression of land subdivision in Ard El Lewa to create its distinctive urban morphology, as well as the misalignment of streets</w:t>
      </w:r>
      <w:r w:rsidR="00D856EF">
        <w:rPr>
          <w:rFonts w:ascii="Corbel" w:hAnsi="Corbel" w:cs="Futura Medium"/>
          <w:i/>
          <w:color w:val="595959" w:themeColor="text1" w:themeTint="A6"/>
          <w:sz w:val="20"/>
          <w:szCs w:val="20"/>
        </w:rPr>
        <w:t xml:space="preserve"> that creates </w:t>
      </w:r>
      <w:r w:rsidR="00343ADD">
        <w:rPr>
          <w:rFonts w:ascii="Corbel" w:hAnsi="Corbel" w:cs="Futura Medium"/>
          <w:i/>
          <w:color w:val="595959" w:themeColor="text1" w:themeTint="A6"/>
          <w:sz w:val="20"/>
          <w:szCs w:val="20"/>
        </w:rPr>
        <w:t>T-junctions</w:t>
      </w:r>
      <w:r w:rsidR="00D856EF">
        <w:rPr>
          <w:rFonts w:ascii="Corbel" w:hAnsi="Corbel" w:cs="Futura Medium"/>
          <w:i/>
          <w:color w:val="595959" w:themeColor="text1" w:themeTint="A6"/>
          <w:sz w:val="20"/>
          <w:szCs w:val="20"/>
        </w:rPr>
        <w:t xml:space="preserve"> rather than intersections</w:t>
      </w:r>
      <w:r w:rsidR="00303FA3">
        <w:rPr>
          <w:rFonts w:ascii="Corbel" w:hAnsi="Corbel" w:cs="Futura Medium"/>
          <w:i/>
          <w:color w:val="595959" w:themeColor="text1" w:themeTint="A6"/>
          <w:sz w:val="20"/>
          <w:szCs w:val="20"/>
        </w:rPr>
        <w:t xml:space="preserve"> (red circle)</w:t>
      </w:r>
      <w:r w:rsidR="002F7B9D">
        <w:rPr>
          <w:rFonts w:ascii="Corbel" w:hAnsi="Corbel" w:cs="Futura Medium"/>
          <w:i/>
          <w:color w:val="595959" w:themeColor="text1" w:themeTint="A6"/>
          <w:sz w:val="20"/>
          <w:szCs w:val="20"/>
        </w:rPr>
        <w:t xml:space="preserve">. </w:t>
      </w:r>
    </w:p>
    <w:p w:rsidR="005A511A" w:rsidRPr="005A511A" w:rsidRDefault="005A511A" w:rsidP="003179F8">
      <w:pPr>
        <w:spacing w:before="360" w:line="240" w:lineRule="auto"/>
        <w:rPr>
          <w:rFonts w:ascii="Corbel" w:hAnsi="Corbel" w:cs="Futura Medium"/>
          <w:iCs/>
          <w:color w:val="595959" w:themeColor="text1" w:themeTint="A6"/>
          <w:sz w:val="22"/>
          <w:szCs w:val="22"/>
          <w:lang w:val="de-DE"/>
        </w:rPr>
      </w:pPr>
    </w:p>
    <w:p w:rsidR="003026A5" w:rsidRPr="003026A5" w:rsidRDefault="00A05F84" w:rsidP="003179F8">
      <w:pPr>
        <w:spacing w:before="360" w:line="240" w:lineRule="auto"/>
        <w:rPr>
          <w:rFonts w:ascii="Corbel" w:hAnsi="Corbel" w:cs="Futura Medium"/>
          <w:i/>
          <w:color w:val="595959" w:themeColor="text1" w:themeTint="A6"/>
          <w:sz w:val="22"/>
          <w:szCs w:val="22"/>
        </w:rPr>
      </w:pPr>
      <w:r>
        <w:rPr>
          <w:rFonts w:ascii="Corbel" w:hAnsi="Corbel" w:cs="Futura Medium"/>
          <w:i/>
          <w:color w:val="595959" w:themeColor="text1" w:themeTint="A6"/>
          <w:sz w:val="22"/>
          <w:szCs w:val="22"/>
        </w:rPr>
        <w:lastRenderedPageBreak/>
        <w:t xml:space="preserve">3.2.3 </w:t>
      </w:r>
      <w:r w:rsidR="003026A5" w:rsidRPr="003026A5">
        <w:rPr>
          <w:rFonts w:ascii="Corbel" w:hAnsi="Corbel" w:cs="Futura Medium"/>
          <w:i/>
          <w:color w:val="595959" w:themeColor="text1" w:themeTint="A6"/>
          <w:sz w:val="22"/>
          <w:szCs w:val="22"/>
        </w:rPr>
        <w:t>Zamalek</w:t>
      </w:r>
    </w:p>
    <w:p w:rsidR="003026A5" w:rsidRPr="00646169" w:rsidRDefault="003026A5" w:rsidP="002C2111">
      <w:pPr>
        <w:spacing w:before="360" w:line="240" w:lineRule="auto"/>
        <w:rPr>
          <w:rFonts w:ascii="Corbel" w:hAnsi="Corbel" w:cs="Futura Medium"/>
          <w:color w:val="595959" w:themeColor="text1" w:themeTint="A6"/>
          <w:sz w:val="20"/>
          <w:szCs w:val="20"/>
        </w:rPr>
      </w:pPr>
      <w:r w:rsidRPr="00646169">
        <w:rPr>
          <w:rFonts w:ascii="Corbel" w:hAnsi="Corbel" w:cs="Futura Medium"/>
          <w:color w:val="595959" w:themeColor="text1" w:themeTint="A6"/>
          <w:sz w:val="20"/>
          <w:szCs w:val="20"/>
        </w:rPr>
        <w:t xml:space="preserve">Zamalek is situated on Gezira Island of the Nile and is one of the most affluent areas of Cairo. In </w:t>
      </w:r>
      <w:r w:rsidR="00343ADD" w:rsidRPr="00646169">
        <w:rPr>
          <w:rFonts w:ascii="Corbel" w:hAnsi="Corbel" w:cs="Futura Medium"/>
          <w:color w:val="595959" w:themeColor="text1" w:themeTint="A6"/>
          <w:sz w:val="20"/>
          <w:szCs w:val="20"/>
        </w:rPr>
        <w:t>1863-79,</w:t>
      </w:r>
      <w:r w:rsidRPr="00646169">
        <w:rPr>
          <w:rFonts w:ascii="Corbel" w:hAnsi="Corbel" w:cs="Futura Medium"/>
          <w:color w:val="595959" w:themeColor="text1" w:themeTint="A6"/>
          <w:sz w:val="20"/>
          <w:szCs w:val="20"/>
        </w:rPr>
        <w:t xml:space="preserve"> it was a botanical garden under Khedive Ismail, and in </w:t>
      </w:r>
      <w:r w:rsidR="00343ADD" w:rsidRPr="00646169">
        <w:rPr>
          <w:rFonts w:ascii="Corbel" w:hAnsi="Corbel" w:cs="Futura Medium"/>
          <w:color w:val="595959" w:themeColor="text1" w:themeTint="A6"/>
          <w:sz w:val="20"/>
          <w:szCs w:val="20"/>
        </w:rPr>
        <w:t>1890,</w:t>
      </w:r>
      <w:r w:rsidRPr="00646169">
        <w:rPr>
          <w:rFonts w:ascii="Corbel" w:hAnsi="Corbel" w:cs="Futura Medium"/>
          <w:color w:val="595959" w:themeColor="text1" w:themeTint="A6"/>
          <w:sz w:val="20"/>
          <w:szCs w:val="20"/>
        </w:rPr>
        <w:t xml:space="preserve"> a master plan drawn up that consisted of palaces for the rulers and nobility. In the 1940’s it began being known as Zamalek. It is divided into two sections, the upper affluent residential area and the lower are which contains the Gezira Sporting Club and Cairo Opera House</w:t>
      </w:r>
      <w:r w:rsidR="002C2111">
        <w:rPr>
          <w:rFonts w:ascii="Corbel" w:hAnsi="Corbel" w:cs="Futura Medium"/>
          <w:color w:val="595959" w:themeColor="text1" w:themeTint="A6"/>
          <w:sz w:val="20"/>
          <w:szCs w:val="20"/>
        </w:rPr>
        <w:t xml:space="preserve"> </w:t>
      </w:r>
      <w:r w:rsidR="00646169" w:rsidRPr="00646169">
        <w:rPr>
          <w:rFonts w:ascii="Corbel" w:hAnsi="Corbel" w:cs="Futura Medium"/>
          <w:color w:val="595959" w:themeColor="text1" w:themeTint="A6"/>
          <w:sz w:val="20"/>
          <w:szCs w:val="20"/>
        </w:rPr>
        <w:fldChar w:fldCharType="begin"/>
      </w:r>
      <w:r w:rsidR="00646169" w:rsidRPr="00646169">
        <w:rPr>
          <w:rFonts w:ascii="Corbel" w:hAnsi="Corbel" w:cs="Futura Medium"/>
          <w:color w:val="595959" w:themeColor="text1" w:themeTint="A6"/>
          <w:sz w:val="20"/>
          <w:szCs w:val="20"/>
        </w:rPr>
        <w:instrText xml:space="preserve"> ADDIN ZOTERO_ITEM CSL_CITATION {"citationID":"a2jr4pljbm3","properties":{"formattedCitation":"(ETH Studio Basel, 2008a)","plainCitation":"(ETH Studio Basel, 2008a)"},"citationItems":[{"id":211,"uris":["http://zotero.org/users/local/iYyGbpt2/items/4JG33R3J"],"uri":["http://zotero.org/users/local/iYyGbpt2/items/4JG33R3J"],"itemData":{"id":211,"type":"chapter","title":"Islands of the Nile","container-title":"The Atlas of Cairo","URL":"http://www.studio-basel.com/assets/files/13_Atlas_IslandsOfTheNile_web.pdf","author":[{"literal":"ETH Studio Basel"}],"issued":{"date-parts":[["2008"]]},"accessed":{"date-parts":[["2017",1,10]]}}}],"schema":"https://github.com/citation-style-language/schema/raw/master/csl-citation.json"} </w:instrText>
      </w:r>
      <w:r w:rsidR="00646169" w:rsidRPr="00646169">
        <w:rPr>
          <w:rFonts w:ascii="Corbel" w:hAnsi="Corbel" w:cs="Futura Medium"/>
          <w:color w:val="595959" w:themeColor="text1" w:themeTint="A6"/>
          <w:sz w:val="20"/>
          <w:szCs w:val="20"/>
        </w:rPr>
        <w:fldChar w:fldCharType="separate"/>
      </w:r>
      <w:r w:rsidR="00646169" w:rsidRPr="00646169">
        <w:rPr>
          <w:rFonts w:ascii="Corbel" w:hAnsi="Corbel"/>
          <w:sz w:val="20"/>
          <w:szCs w:val="20"/>
        </w:rPr>
        <w:t>(ETH Studio Basel, 2008a)</w:t>
      </w:r>
      <w:r w:rsidR="00646169" w:rsidRPr="00646169">
        <w:rPr>
          <w:rFonts w:ascii="Corbel" w:hAnsi="Corbel" w:cs="Futura Medium"/>
          <w:color w:val="595959" w:themeColor="text1" w:themeTint="A6"/>
          <w:sz w:val="20"/>
          <w:szCs w:val="20"/>
        </w:rPr>
        <w:fldChar w:fldCharType="end"/>
      </w:r>
      <w:r w:rsidRPr="00646169">
        <w:rPr>
          <w:rFonts w:ascii="Corbel" w:hAnsi="Corbel" w:cs="Futura Medium"/>
          <w:color w:val="595959" w:themeColor="text1" w:themeTint="A6"/>
          <w:sz w:val="20"/>
          <w:szCs w:val="20"/>
        </w:rPr>
        <w:t xml:space="preserve">. </w:t>
      </w:r>
    </w:p>
    <w:p w:rsidR="003026A5" w:rsidRPr="003026A5" w:rsidRDefault="00A05F84" w:rsidP="003179F8">
      <w:pPr>
        <w:spacing w:before="360" w:line="240" w:lineRule="auto"/>
        <w:rPr>
          <w:rFonts w:ascii="Corbel" w:hAnsi="Corbel" w:cs="Futura Medium"/>
          <w:i/>
          <w:color w:val="595959" w:themeColor="text1" w:themeTint="A6"/>
          <w:sz w:val="22"/>
          <w:szCs w:val="22"/>
        </w:rPr>
      </w:pPr>
      <w:r>
        <w:rPr>
          <w:rFonts w:ascii="Corbel" w:hAnsi="Corbel" w:cs="Futura Medium"/>
          <w:i/>
          <w:color w:val="595959" w:themeColor="text1" w:themeTint="A6"/>
          <w:sz w:val="22"/>
          <w:szCs w:val="22"/>
        </w:rPr>
        <w:t xml:space="preserve">3.3 </w:t>
      </w:r>
      <w:r w:rsidR="003026A5" w:rsidRPr="003026A5">
        <w:rPr>
          <w:rFonts w:ascii="Corbel" w:hAnsi="Corbel" w:cs="Futura Medium"/>
          <w:i/>
          <w:color w:val="595959" w:themeColor="text1" w:themeTint="A6"/>
          <w:sz w:val="22"/>
          <w:szCs w:val="22"/>
        </w:rPr>
        <w:t>Cairo’s Highways and Canals</w:t>
      </w:r>
    </w:p>
    <w:p w:rsidR="003026A5" w:rsidRPr="003026A5" w:rsidRDefault="009D67AF" w:rsidP="0089535B">
      <w:pPr>
        <w:spacing w:before="360" w:line="240" w:lineRule="auto"/>
        <w:rPr>
          <w:rFonts w:ascii="Corbel" w:hAnsi="Corbel" w:cs="Futura Medium"/>
          <w:color w:val="595959" w:themeColor="text1" w:themeTint="A6"/>
          <w:sz w:val="20"/>
          <w:szCs w:val="20"/>
        </w:rPr>
      </w:pPr>
      <w:r>
        <w:rPr>
          <w:noProof/>
          <w:lang w:eastAsia="en-GB"/>
        </w:rPr>
        <w:drawing>
          <wp:anchor distT="0" distB="0" distL="114300" distR="114300" simplePos="0" relativeHeight="251657215" behindDoc="0" locked="0" layoutInCell="1" allowOverlap="1">
            <wp:simplePos x="0" y="0"/>
            <wp:positionH relativeFrom="column">
              <wp:posOffset>-68316</wp:posOffset>
            </wp:positionH>
            <wp:positionV relativeFrom="paragraph">
              <wp:posOffset>857310</wp:posOffset>
            </wp:positionV>
            <wp:extent cx="5215890" cy="4056380"/>
            <wp:effectExtent l="0" t="0" r="3810" b="1270"/>
            <wp:wrapSquare wrapText="bothSides"/>
            <wp:docPr id="9" name="Picture 9" descr="C:\Users\Eman\AppData\Local\Microsoft\Windows\INetCache\Content.Word\Ma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man\AppData\Local\Microsoft\Windows\INetCache\Content.Word\Map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5890" cy="4056380"/>
                    </a:xfrm>
                    <a:prstGeom prst="rect">
                      <a:avLst/>
                    </a:prstGeom>
                    <a:noFill/>
                    <a:ln>
                      <a:noFill/>
                    </a:ln>
                  </pic:spPr>
                </pic:pic>
              </a:graphicData>
            </a:graphic>
          </wp:anchor>
        </w:drawing>
      </w:r>
      <w:r w:rsidR="003026A5" w:rsidRPr="003026A5">
        <w:rPr>
          <w:rFonts w:ascii="Corbel" w:hAnsi="Corbel" w:cs="Futura Medium"/>
          <w:color w:val="595959" w:themeColor="text1" w:themeTint="A6"/>
          <w:sz w:val="20"/>
          <w:szCs w:val="20"/>
        </w:rPr>
        <w:t>During the early 20th century, there existed a canal system stemming from the River Nile to irrigate the surrounding agricul</w:t>
      </w:r>
      <w:r w:rsidR="0089535B">
        <w:rPr>
          <w:rFonts w:ascii="Corbel" w:hAnsi="Corbel" w:cs="Futura Medium"/>
          <w:color w:val="595959" w:themeColor="text1" w:themeTint="A6"/>
          <w:sz w:val="20"/>
          <w:szCs w:val="20"/>
        </w:rPr>
        <w:t>tural land. This was before the</w:t>
      </w:r>
      <w:r w:rsidR="003026A5" w:rsidRPr="003026A5">
        <w:rPr>
          <w:rFonts w:ascii="Corbel" w:hAnsi="Corbel" w:cs="Futura Medium"/>
          <w:color w:val="595959" w:themeColor="text1" w:themeTint="A6"/>
          <w:sz w:val="20"/>
          <w:szCs w:val="20"/>
        </w:rPr>
        <w:t xml:space="preserve"> expansion of Cairo, when the majority of the population were farmers. </w:t>
      </w:r>
    </w:p>
    <w:p w:rsidR="00EE5206" w:rsidRDefault="002F7B9D" w:rsidP="003179F8">
      <w:pPr>
        <w:spacing w:before="360" w:line="240" w:lineRule="auto"/>
        <w:ind w:left="-108"/>
        <w:rPr>
          <w:rFonts w:ascii="Corbel" w:hAnsi="Corbel" w:cs="Futura Medium"/>
          <w:color w:val="595959" w:themeColor="text1" w:themeTint="A6"/>
          <w:sz w:val="20"/>
          <w:szCs w:val="20"/>
        </w:rPr>
      </w:pPr>
      <w:r>
        <w:rPr>
          <w:noProof/>
          <w:lang w:eastAsia="en-GB"/>
        </w:rPr>
        <mc:AlternateContent>
          <mc:Choice Requires="wps">
            <w:drawing>
              <wp:anchor distT="0" distB="0" distL="114300" distR="114300" simplePos="0" relativeHeight="251680768" behindDoc="0" locked="0" layoutInCell="1" allowOverlap="1" wp14:anchorId="5A44F279" wp14:editId="2217009F">
                <wp:simplePos x="0" y="0"/>
                <wp:positionH relativeFrom="column">
                  <wp:posOffset>1762125</wp:posOffset>
                </wp:positionH>
                <wp:positionV relativeFrom="paragraph">
                  <wp:posOffset>2818130</wp:posOffset>
                </wp:positionV>
                <wp:extent cx="685800" cy="685800"/>
                <wp:effectExtent l="57150" t="19050" r="76200" b="95250"/>
                <wp:wrapNone/>
                <wp:docPr id="7" name="Oval 7"/>
                <wp:cNvGraphicFramePr/>
                <a:graphic xmlns:a="http://schemas.openxmlformats.org/drawingml/2006/main">
                  <a:graphicData uri="http://schemas.microsoft.com/office/word/2010/wordprocessingShape">
                    <wps:wsp>
                      <wps:cNvSpPr/>
                      <wps:spPr>
                        <a:xfrm>
                          <a:off x="0" y="0"/>
                          <a:ext cx="685800" cy="685800"/>
                        </a:xfrm>
                        <a:prstGeom prst="ellipse">
                          <a:avLst/>
                        </a:prstGeom>
                        <a:noFill/>
                        <a:ln w="19050">
                          <a:solidFill>
                            <a:schemeClr val="accent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2C906E9" id="Oval 7" o:spid="_x0000_s1026" style="position:absolute;margin-left:138.75pt;margin-top:221.9pt;width:54pt;height:54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RwjwIAAJAFAAAOAAAAZHJzL2Uyb0RvYy54bWysVN1P2zAQf5+0/8Hy+0jaUQoRKapATJPY&#10;QIOJZ+PY1JLt82y3affX72ynoRtIk6a9JOf7vt99nF9sjSYb4YMC29LJUU2JsBw6ZZ9b+v3h+sMp&#10;JSEy2zENVrR0JwK9WLx/d967RkxhBboTnqATG5retXQVo2uqKvCVMCwcgRMWhRK8YRGf/rnqPOvR&#10;u9HVtK5Pqh585zxwEQJyr4qQLrJ/KQWPt1IGEYluKeYW89fn71P6Votz1jx75laKD2mwf8jCMGUx&#10;6OjqikVG1l69cmUU9xBAxiMOpgIpFRe5BqxmUv9Rzf2KOZFrQXCCG2EK/88t/7q580R1LZ1TYpnB&#10;Ft1umCbzhEzvQoMK9+7OD6+AZCpzK71JfyyAbDOauxFNsY2EI/PkdHZaI+YcRQONXqoXY+dD/CTA&#10;kES0VGitXEj1soZtbkIs2nutxLZwrbRGPmu0JT0O3Fk9q7NFAK26JE3CPD7iUnuCtbSUcS5snGQ9&#10;vTZfoCv8+azGBEuY0SSneOANE9YWmQmMUn6m4k6Lksc3IRFALLgEGB39HrtE0Ra1k5nETEfDj6WC&#10;NPOvky6Gg34yFXmsR+Pp341HixwZbByNjbLg33KgEa4hctHfI1DqThA8QbfD2fFQlio4fq2wkTcs&#10;xDvmcYuw93gZ4i1+pAbsFgwUJSvwP9/iJ30cbpRS0uNWtjT8WDMvKNGfLY792eT4OK1xfhzP5lN8&#10;+EPJ06HErs0lYP8neIMcz2TSj3pPSg/mEQ/IMkVFEbMcY7eUR79/XMZyLfAEcbFcZjVcXcfijb13&#10;fN/1NKUP20fm3TDNEdfgK+w3+NVEF93UDwvLdQSp8ri/4DrgjWufB3I4UemuHL6z1sshXfwCAAD/&#10;/wMAUEsDBBQABgAIAAAAIQB8m8D/4gAAAAsBAAAPAAAAZHJzL2Rvd25yZXYueG1sTI/BTsMwDIbv&#10;SLxDZCRuLN3asqrUnSbEDsCGxBics8a0FU1Smmwrbz9zgqPtT7+/v1iMphNHGnzrLMJ0EoEgWznd&#10;2hph97a6yUD4oKxWnbOE8EMeFuXlRaFy7U72lY7bUAsOsT5XCE0IfS6lrxoyyk9cT5Zvn24wKvA4&#10;1FIP6sThppOzKLqVRrWWPzSqp/uGqq/twSDE6+fHj9XDy9P7mHwv167bONptEK+vxuUdiEBj+IPh&#10;V5/VoWSnvTtY7UWHMJvPU0YRkiTmDkzEWcqbPUKaTjOQZSH/dyjPAAAA//8DAFBLAQItABQABgAI&#10;AAAAIQC2gziS/gAAAOEBAAATAAAAAAAAAAAAAAAAAAAAAABbQ29udGVudF9UeXBlc10ueG1sUEsB&#10;Ai0AFAAGAAgAAAAhADj9If/WAAAAlAEAAAsAAAAAAAAAAAAAAAAALwEAAF9yZWxzLy5yZWxzUEsB&#10;Ai0AFAAGAAgAAAAhAP4LBHCPAgAAkAUAAA4AAAAAAAAAAAAAAAAALgIAAGRycy9lMm9Eb2MueG1s&#10;UEsBAi0AFAAGAAgAAAAhAHybwP/iAAAACwEAAA8AAAAAAAAAAAAAAAAA6QQAAGRycy9kb3ducmV2&#10;LnhtbFBLBQYAAAAABAAEAPMAAAD4BQAAAAA=&#10;" filled="f" strokecolor="#365f91 [2404]" strokeweight="1.5pt">
                <v:shadow on="t" color="black" opacity="22937f" origin=",.5" offset="0,.63889mm"/>
              </v:oval>
            </w:pict>
          </mc:Fallback>
        </mc:AlternateContent>
      </w:r>
      <w:r>
        <w:rPr>
          <w:noProof/>
          <w:lang w:eastAsia="en-GB"/>
        </w:rPr>
        <mc:AlternateContent>
          <mc:Choice Requires="wps">
            <w:drawing>
              <wp:anchor distT="0" distB="0" distL="114300" distR="114300" simplePos="0" relativeHeight="251678720" behindDoc="0" locked="0" layoutInCell="1" allowOverlap="1">
                <wp:simplePos x="0" y="0"/>
                <wp:positionH relativeFrom="column">
                  <wp:posOffset>2171700</wp:posOffset>
                </wp:positionH>
                <wp:positionV relativeFrom="paragraph">
                  <wp:posOffset>1275080</wp:posOffset>
                </wp:positionV>
                <wp:extent cx="685800" cy="685800"/>
                <wp:effectExtent l="57150" t="19050" r="76200" b="95250"/>
                <wp:wrapNone/>
                <wp:docPr id="2" name="Oval 2"/>
                <wp:cNvGraphicFramePr/>
                <a:graphic xmlns:a="http://schemas.openxmlformats.org/drawingml/2006/main">
                  <a:graphicData uri="http://schemas.microsoft.com/office/word/2010/wordprocessingShape">
                    <wps:wsp>
                      <wps:cNvSpPr/>
                      <wps:spPr>
                        <a:xfrm>
                          <a:off x="0" y="0"/>
                          <a:ext cx="685800" cy="685800"/>
                        </a:xfrm>
                        <a:prstGeom prst="ellipse">
                          <a:avLst/>
                        </a:prstGeom>
                        <a:noFill/>
                        <a:ln w="1905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7ACD6A1" id="Oval 2" o:spid="_x0000_s1026" style="position:absolute;margin-left:171pt;margin-top:100.4pt;width:54pt;height:54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RgefwIAAGkFAAAOAAAAZHJzL2Uyb0RvYy54bWysVN1r2zAQfx/sfxB6X+1kbdeaOiW0ZAzK&#10;WtaOPiuylAhknXZS4mR//U6y44a1UBjzg3yn+9Lvvq6ud61lW4XBgKv55KTkTDkJjXGrmv98Wny6&#10;4CxE4Rphwama71Xg17OPH646X6kprME2Chk5caHqfM3XMfqqKIJcq1aEE/DKkVADtiISi6uiQdGR&#10;99YW07I8LzrAxiNIFQLd3vZCPsv+tVYy3msdVGS25vS2mE/M5zKdxexKVCsUfm3k8AzxD69ohXEU&#10;dHR1K6JgGzSvXLVGIgTQ8URCW4DWRqqMgdBMyr/QPK6FVxkLJSf4MU3h/7mV37cPyExT8ylnTrRU&#10;ovutsGyaMtP5UJHCo3/AgQtEJpg7jW36EwC2y9ncj9lUu8gkXZ5fnF2UlHNJooEmL8WLsccQvypo&#10;WSJqrqw1PiS8ohLbuxB77YNWunawMNbSvaisYx013GV5VmaLANY0SZqEAVfLG4uMkNR8sSjpS3go&#10;9pEacdbRZULZ48pU3FvVB/ihNGWGkEz6CKkn1ehWSKlcnAx+rSPtZKbpCaPh5/cNB/1kqnK/jsbT&#10;941HixwZXByNW+MA33JgxyfrXv+QgR53SsESmj01BUI/LcHLhaEK3YkQHwTSeFBRaeTjPR3aApUB&#10;BoqzNeDvt+6TPnUtSTnraNxqHn5tBCrO7DdH/Xw5OT1N85mZ07MvU2LwWLI8lrhNewNU2gktFy8z&#10;mfSjPZAaoX2mzTBPUUkknKTYNZcRD8xN7NcA7Rap5vOsRjPpRbxzj14eqp7a72n3LNAPbRqpv7/D&#10;YTRftWqvm+rhYL6JoE3u45e8Dvmmec4NOeyetDCO+az1siFnfwAAAP//AwBQSwMEFAAGAAgAAAAh&#10;ADZNQcLdAAAACwEAAA8AAABkcnMvZG93bnJldi54bWxMj8FOwzAQRO9I/IO1SNzopqUgK8SpEBIX&#10;LhWlhx7deIlD43WI3Tbw9SwnOO7OaOZNtZpCr040pi6ygfmsAEXcRNdxa2D79nyjQaVs2dk+Mhn4&#10;ogSr+vKisqWLZ36l0ya3SkI4ldaAz3koEVPjKdg0iwOxaO9xDDbLObboRnuW8NDjoijuMdiOpcHb&#10;gZ48NYfNMRh4Ya23fj4cPr6j3oU14u5zjcZcX02PD6AyTfnPDL/4gg61MO3jkV1SvYHb5UK2ZANS&#10;IxvEsbwr5LMXqdAasK7w/4b6BwAA//8DAFBLAQItABQABgAIAAAAIQC2gziS/gAAAOEBAAATAAAA&#10;AAAAAAAAAAAAAAAAAABbQ29udGVudF9UeXBlc10ueG1sUEsBAi0AFAAGAAgAAAAhADj9If/WAAAA&#10;lAEAAAsAAAAAAAAAAAAAAAAALwEAAF9yZWxzLy5yZWxzUEsBAi0AFAAGAAgAAAAhAD0RGB5/AgAA&#10;aQUAAA4AAAAAAAAAAAAAAAAALgIAAGRycy9lMm9Eb2MueG1sUEsBAi0AFAAGAAgAAAAhADZNQcLd&#10;AAAACwEAAA8AAAAAAAAAAAAAAAAA2QQAAGRycy9kb3ducmV2LnhtbFBLBQYAAAAABAAEAPMAAADj&#10;BQAAAAA=&#10;" filled="f" strokecolor="red" strokeweight="1.5pt">
                <v:shadow on="t" color="black" opacity="22937f" origin=",.5" offset="0,.63889mm"/>
              </v:oval>
            </w:pict>
          </mc:Fallback>
        </mc:AlternateContent>
      </w:r>
    </w:p>
    <w:p w:rsidR="003026A5" w:rsidRPr="00A05F84" w:rsidRDefault="003026A5" w:rsidP="003179F8">
      <w:pPr>
        <w:spacing w:line="240" w:lineRule="auto"/>
        <w:jc w:val="both"/>
        <w:rPr>
          <w:rFonts w:ascii="Corbel" w:hAnsi="Corbel"/>
          <w:i/>
          <w:iCs/>
          <w:color w:val="595959" w:themeColor="text1" w:themeTint="A6"/>
          <w:sz w:val="20"/>
          <w:szCs w:val="20"/>
        </w:rPr>
      </w:pPr>
      <w:r w:rsidRPr="00A05F84">
        <w:rPr>
          <w:rFonts w:ascii="Corbel" w:hAnsi="Corbel"/>
          <w:i/>
          <w:iCs/>
          <w:color w:val="595959" w:themeColor="text1" w:themeTint="A6"/>
          <w:sz w:val="20"/>
          <w:szCs w:val="20"/>
        </w:rPr>
        <w:t>Figure 5: Map of the case study area in 1930 showing the majority of Cairo on t</w:t>
      </w:r>
      <w:r w:rsidR="0023676B">
        <w:rPr>
          <w:rFonts w:ascii="Corbel" w:hAnsi="Corbel"/>
          <w:i/>
          <w:iCs/>
          <w:color w:val="595959" w:themeColor="text1" w:themeTint="A6"/>
          <w:sz w:val="20"/>
          <w:szCs w:val="20"/>
        </w:rPr>
        <w:t>he eastern bank of the Nile. T</w:t>
      </w:r>
      <w:r w:rsidRPr="00A05F84">
        <w:rPr>
          <w:rFonts w:ascii="Corbel" w:hAnsi="Corbel"/>
          <w:i/>
          <w:iCs/>
          <w:color w:val="595959" w:themeColor="text1" w:themeTint="A6"/>
          <w:sz w:val="20"/>
          <w:szCs w:val="20"/>
        </w:rPr>
        <w:t xml:space="preserve">he western bank is agricultural land with scattered villages (Mit Uqaba </w:t>
      </w:r>
      <w:r w:rsidR="002F7B9D">
        <w:rPr>
          <w:rFonts w:ascii="Corbel" w:hAnsi="Corbel"/>
          <w:i/>
          <w:iCs/>
          <w:color w:val="595959" w:themeColor="text1" w:themeTint="A6"/>
          <w:sz w:val="20"/>
          <w:szCs w:val="20"/>
        </w:rPr>
        <w:t xml:space="preserve">(red circle) </w:t>
      </w:r>
      <w:r w:rsidRPr="00A05F84">
        <w:rPr>
          <w:rFonts w:ascii="Corbel" w:hAnsi="Corbel"/>
          <w:i/>
          <w:iCs/>
          <w:color w:val="595959" w:themeColor="text1" w:themeTint="A6"/>
          <w:sz w:val="20"/>
          <w:szCs w:val="20"/>
        </w:rPr>
        <w:t xml:space="preserve">and Bulaq el Dakrour </w:t>
      </w:r>
      <w:r w:rsidR="002F7B9D">
        <w:rPr>
          <w:rFonts w:ascii="Corbel" w:hAnsi="Corbel"/>
          <w:i/>
          <w:iCs/>
          <w:color w:val="595959" w:themeColor="text1" w:themeTint="A6"/>
          <w:sz w:val="20"/>
          <w:szCs w:val="20"/>
        </w:rPr>
        <w:t xml:space="preserve">(blue circle) </w:t>
      </w:r>
      <w:r w:rsidRPr="00A05F84">
        <w:rPr>
          <w:rFonts w:ascii="Corbel" w:hAnsi="Corbel"/>
          <w:i/>
          <w:iCs/>
          <w:color w:val="595959" w:themeColor="text1" w:themeTint="A6"/>
          <w:sz w:val="20"/>
          <w:szCs w:val="20"/>
        </w:rPr>
        <w:t>are the notable ones) and the canals irrigating the agricultural land</w:t>
      </w:r>
      <w:r w:rsidR="0023676B">
        <w:rPr>
          <w:rFonts w:ascii="Corbel" w:hAnsi="Corbel"/>
          <w:i/>
          <w:iCs/>
          <w:color w:val="595959" w:themeColor="text1" w:themeTint="A6"/>
          <w:sz w:val="20"/>
          <w:szCs w:val="20"/>
        </w:rPr>
        <w:t>.</w:t>
      </w:r>
      <w:r w:rsidRPr="00A05F84">
        <w:rPr>
          <w:rFonts w:ascii="Corbel" w:hAnsi="Corbel"/>
          <w:i/>
          <w:iCs/>
          <w:color w:val="595959" w:themeColor="text1" w:themeTint="A6"/>
          <w:sz w:val="20"/>
          <w:szCs w:val="20"/>
        </w:rPr>
        <w:t xml:space="preserve"> (source: Survey of Egypt Maps, Rare Books and Special Collections Library; the American University in Cairo)</w:t>
      </w:r>
    </w:p>
    <w:p w:rsidR="003026A5" w:rsidRPr="00A05F84" w:rsidRDefault="003026A5" w:rsidP="003179F8">
      <w:pPr>
        <w:spacing w:line="240" w:lineRule="auto"/>
        <w:jc w:val="both"/>
        <w:rPr>
          <w:rFonts w:ascii="Corbel" w:hAnsi="Corbel"/>
          <w:i/>
          <w:iCs/>
          <w:color w:val="595959" w:themeColor="text1" w:themeTint="A6"/>
          <w:sz w:val="20"/>
          <w:szCs w:val="20"/>
        </w:rPr>
      </w:pPr>
    </w:p>
    <w:p w:rsidR="003179F8" w:rsidRPr="00A05F84" w:rsidRDefault="003026A5" w:rsidP="009D67AF">
      <w:pPr>
        <w:spacing w:line="240" w:lineRule="auto"/>
        <w:jc w:val="both"/>
        <w:rPr>
          <w:rFonts w:ascii="Corbel" w:hAnsi="Corbel"/>
          <w:color w:val="595959" w:themeColor="text1" w:themeTint="A6"/>
          <w:sz w:val="20"/>
          <w:szCs w:val="20"/>
        </w:rPr>
      </w:pPr>
      <w:r w:rsidRPr="00A05F84">
        <w:rPr>
          <w:rFonts w:ascii="Corbel" w:hAnsi="Corbel"/>
          <w:color w:val="595959" w:themeColor="text1" w:themeTint="A6"/>
          <w:sz w:val="20"/>
          <w:szCs w:val="20"/>
        </w:rPr>
        <w:t xml:space="preserve">Looking at the urban fabric of Cairo today, it is evident that the layout of the canals and the agricultural land has influenced the resulting urban morphology of Cairo, creating a super-grid pattern that is followed by both planned and informal settlements.  In Cairo, the super-grid manifests as the highway system, which, in theory, connects the neighbourhoods of Cairo together. The main </w:t>
      </w:r>
      <w:r w:rsidRPr="00A05F84">
        <w:rPr>
          <w:rFonts w:ascii="Corbel" w:hAnsi="Corbel"/>
          <w:color w:val="595959" w:themeColor="text1" w:themeTint="A6"/>
          <w:sz w:val="20"/>
          <w:szCs w:val="20"/>
        </w:rPr>
        <w:lastRenderedPageBreak/>
        <w:t>roads in the highway system are the Ring Road, which was designed to limit the growth of Cairo, the 26</w:t>
      </w:r>
      <w:r w:rsidRPr="00A05F84">
        <w:rPr>
          <w:rFonts w:ascii="Corbel" w:hAnsi="Corbel"/>
          <w:color w:val="595959" w:themeColor="text1" w:themeTint="A6"/>
          <w:sz w:val="20"/>
          <w:szCs w:val="20"/>
          <w:vertAlign w:val="superscript"/>
        </w:rPr>
        <w:t>th</w:t>
      </w:r>
      <w:r w:rsidRPr="00A05F84">
        <w:rPr>
          <w:rFonts w:ascii="Corbel" w:hAnsi="Corbel"/>
          <w:color w:val="595959" w:themeColor="text1" w:themeTint="A6"/>
          <w:sz w:val="20"/>
          <w:szCs w:val="20"/>
        </w:rPr>
        <w:t xml:space="preserve"> of July Corridor, Gesr El Suez, the Autostrad (El Nasr Road) and Salah Salem, which were designed to link the neighbourhoods of Cairo to each other and to the Ring Road. Together they create a complex system of roads, bridges and flyovers that span the entirety of the city. However, due to the lack of pedestrian movement by these highways and the fact that they are very difficult to cross means that they end up creating a hard edge around neighbourhoods, as well as overpassing informal settlements which then have no connection at all to the super-grid. </w:t>
      </w:r>
    </w:p>
    <w:p w:rsidR="00161458" w:rsidRPr="00A05F84" w:rsidRDefault="005267D2" w:rsidP="005267D2">
      <w:pPr>
        <w:spacing w:before="360" w:line="240" w:lineRule="auto"/>
        <w:ind w:left="-108"/>
        <w:rPr>
          <w:rFonts w:ascii="Futura Medium" w:hAnsi="Futura Medium" w:cs="Futura Medium"/>
          <w:color w:val="595959" w:themeColor="text1" w:themeTint="A6"/>
          <w:sz w:val="22"/>
          <w:szCs w:val="22"/>
        </w:rPr>
      </w:pPr>
      <w:r w:rsidRPr="00161458">
        <w:rPr>
          <w:rFonts w:ascii="Corbel" w:hAnsi="Corbel"/>
          <w:noProof/>
          <w:color w:val="595959" w:themeColor="text1" w:themeTint="A6"/>
          <w:sz w:val="22"/>
          <w:szCs w:val="22"/>
          <w:lang w:eastAsia="en-GB"/>
        </w:rPr>
        <mc:AlternateContent>
          <mc:Choice Requires="wps">
            <w:drawing>
              <wp:anchor distT="45720" distB="45720" distL="114300" distR="114300" simplePos="0" relativeHeight="251689984" behindDoc="1" locked="0" layoutInCell="1" allowOverlap="1" wp14:anchorId="0415E999" wp14:editId="57AF381F">
                <wp:simplePos x="0" y="0"/>
                <wp:positionH relativeFrom="margin">
                  <wp:align>left</wp:align>
                </wp:positionH>
                <wp:positionV relativeFrom="paragraph">
                  <wp:posOffset>3686175</wp:posOffset>
                </wp:positionV>
                <wp:extent cx="5591175" cy="318770"/>
                <wp:effectExtent l="0" t="0" r="28575" b="24130"/>
                <wp:wrapTight wrapText="bothSides">
                  <wp:wrapPolygon edited="0">
                    <wp:start x="0" y="0"/>
                    <wp:lineTo x="0" y="21944"/>
                    <wp:lineTo x="21637" y="21944"/>
                    <wp:lineTo x="21637" y="0"/>
                    <wp:lineTo x="0" y="0"/>
                  </wp:wrapPolygon>
                </wp:wrapTight>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175" cy="318770"/>
                        </a:xfrm>
                        <a:prstGeom prst="rect">
                          <a:avLst/>
                        </a:prstGeom>
                        <a:solidFill>
                          <a:srgbClr val="FFFFFF"/>
                        </a:solidFill>
                        <a:ln w="9525">
                          <a:solidFill>
                            <a:schemeClr val="bg1"/>
                          </a:solidFill>
                          <a:miter lim="800000"/>
                          <a:headEnd/>
                          <a:tailEnd/>
                        </a:ln>
                      </wps:spPr>
                      <wps:txbx>
                        <w:txbxContent>
                          <w:p w:rsidR="00161458" w:rsidRPr="00DF068C" w:rsidRDefault="00161458" w:rsidP="00161458">
                            <w:pPr>
                              <w:spacing w:line="240" w:lineRule="auto"/>
                              <w:jc w:val="both"/>
                              <w:rPr>
                                <w:rFonts w:ascii="Corbel" w:hAnsi="Corbel"/>
                                <w:color w:val="595959" w:themeColor="text1" w:themeTint="A6"/>
                                <w:sz w:val="22"/>
                                <w:szCs w:val="22"/>
                              </w:rPr>
                            </w:pPr>
                            <w:r>
                              <w:rPr>
                                <w:rFonts w:ascii="Corbel" w:hAnsi="Corbel"/>
                                <w:color w:val="595959" w:themeColor="text1" w:themeTint="A6"/>
                                <w:sz w:val="22"/>
                                <w:szCs w:val="22"/>
                              </w:rPr>
                              <w:t xml:space="preserve">Table </w:t>
                            </w:r>
                            <w:r w:rsidR="00303FA3">
                              <w:rPr>
                                <w:rFonts w:ascii="Corbel" w:hAnsi="Corbel"/>
                                <w:color w:val="595959" w:themeColor="text1" w:themeTint="A6"/>
                                <w:sz w:val="22"/>
                                <w:szCs w:val="22"/>
                              </w:rPr>
                              <w:t>3:</w:t>
                            </w:r>
                            <w:r>
                              <w:rPr>
                                <w:rFonts w:ascii="Corbel" w:hAnsi="Corbel"/>
                                <w:color w:val="595959" w:themeColor="text1" w:themeTint="A6"/>
                                <w:sz w:val="22"/>
                                <w:szCs w:val="22"/>
                              </w:rPr>
                              <w:t xml:space="preserve"> Local and Global Integration values of Ard El Lewa settlement over 12 years </w:t>
                            </w:r>
                          </w:p>
                          <w:p w:rsidR="00161458" w:rsidRDefault="00161458" w:rsidP="0016145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415E999" id="_x0000_t202" coordsize="21600,21600" o:spt="202" path="m,l,21600r21600,l21600,xe">
                <v:stroke joinstyle="miter"/>
                <v:path gradientshapeok="t" o:connecttype="rect"/>
              </v:shapetype>
              <v:shape id="_x0000_s1030" type="#_x0000_t202" style="position:absolute;left:0;text-align:left;margin-left:0;margin-top:290.25pt;width:440.25pt;height:25.1pt;z-index:-2516264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MSDLAIAAEsEAAAOAAAAZHJzL2Uyb0RvYy54bWysVNuO2yAQfa/Uf0C8N47TpEmsOKtttqkq&#10;bS/Sbj8AY2yjAkOBxN5+/Q44m6bpW1U/IIYZDjPnzHhzM2hFjsJ5Caak+WRKiTAcamnakn5/3L9Z&#10;UeIDMzVTYERJn4SnN9vXrza9LcQMOlC1cARBjC96W9IuBFtkmeed0MxPwAqDzgacZgFN12a1Yz2i&#10;a5XNptN3WQ+utg648B5P70Yn3Sb8phE8fG0aLwJRJcXcQlpdWqu4ZtsNK1rHbCf5KQ32D1loJg0+&#10;eoa6Y4GRg5N/QWnJHXhowoSDzqBpJBepBqwmn15V89AxK1ItSI63Z5r8/4PlX47fHJE1apdTYphG&#10;jR7FEMh7GMgs0tNbX2DUg8W4MOAxhqZSvb0H/sMTA7uOmVbcOgd9J1iN6eXxZnZxdcTxEaTqP0ON&#10;z7BDgAQ0NE5H7pANgugo09NZmpgKx8PFYp3nywUlHH1v89VymbTLWPFy2zofPgrQJG5K6lD6hM6O&#10;9z7EbFjxEhIf86BkvZdKJcO11U45cmTYJvv0pQKuwpQhfUnXi9liJOAPiNix4gxStSMFVwhaBmx3&#10;JXVJV9P4jQ0YWftg6tSMgUk17jFjZU40RuZGDsNQDUmwszoV1E/Iq4Oxu3EacdOB+0VJj51dUv/z&#10;wJygRH0yqM06n8/jKCRjvljO0HCXnurSwwxHqJIGSsbtLqTxibQZuEUNG5nojWKPmZxSxo5NrJ+m&#10;K47EpZ2ifv8Dts8AAAD//wMAUEsDBBQABgAIAAAAIQDbMGYH3gAAAAgBAAAPAAAAZHJzL2Rvd25y&#10;ZXYueG1sTI/NTsMwEITvSLyDtUjcqM1PQwjZVAhEbxUioMLRiZckIl5HsdumfXoMl3Kb1axmvskX&#10;k+3FlkbfOUa4nCkQxLUzHTcI72/PFykIHzQb3TsmhD15WBSnJ7nOjNvxK23L0IgYwj7TCG0IQyal&#10;r1uy2s/cQBy9LzdaHeI5NtKMehfDbS+vlEqk1R3HhlYP9NhS/V1uLIKvVbJ+uSnXH5Vc0uHOmKfP&#10;5Qrx/Gx6uAcRaArHZ/jFj+hQRKbKbdh40SPEIQFhnqo5iGinf6JCSK7VLcgil/8HFD8AAAD//wMA&#10;UEsBAi0AFAAGAAgAAAAhALaDOJL+AAAA4QEAABMAAAAAAAAAAAAAAAAAAAAAAFtDb250ZW50X1R5&#10;cGVzXS54bWxQSwECLQAUAAYACAAAACEAOP0h/9YAAACUAQAACwAAAAAAAAAAAAAAAAAvAQAAX3Jl&#10;bHMvLnJlbHNQSwECLQAUAAYACAAAACEALNTEgywCAABLBAAADgAAAAAAAAAAAAAAAAAuAgAAZHJz&#10;L2Uyb0RvYy54bWxQSwECLQAUAAYACAAAACEA2zBmB94AAAAIAQAADwAAAAAAAAAAAAAAAACGBAAA&#10;ZHJzL2Rvd25yZXYueG1sUEsFBgAAAAAEAAQA8wAAAJEFAAAAAA==&#10;" strokecolor="white [3212]">
                <v:textbox>
                  <w:txbxContent>
                    <w:p w:rsidR="00161458" w:rsidRPr="00DF068C" w:rsidRDefault="00161458" w:rsidP="00161458">
                      <w:pPr>
                        <w:spacing w:line="240" w:lineRule="auto"/>
                        <w:jc w:val="both"/>
                        <w:rPr>
                          <w:rFonts w:ascii="Corbel" w:hAnsi="Corbel"/>
                          <w:color w:val="595959" w:themeColor="text1" w:themeTint="A6"/>
                          <w:sz w:val="22"/>
                          <w:szCs w:val="22"/>
                        </w:rPr>
                      </w:pPr>
                      <w:r>
                        <w:rPr>
                          <w:rFonts w:ascii="Corbel" w:hAnsi="Corbel"/>
                          <w:color w:val="595959" w:themeColor="text1" w:themeTint="A6"/>
                          <w:sz w:val="22"/>
                          <w:szCs w:val="22"/>
                        </w:rPr>
                        <w:t xml:space="preserve">Table </w:t>
                      </w:r>
                      <w:r w:rsidR="00303FA3">
                        <w:rPr>
                          <w:rFonts w:ascii="Corbel" w:hAnsi="Corbel"/>
                          <w:color w:val="595959" w:themeColor="text1" w:themeTint="A6"/>
                          <w:sz w:val="22"/>
                          <w:szCs w:val="22"/>
                        </w:rPr>
                        <w:t>3:</w:t>
                      </w:r>
                      <w:r>
                        <w:rPr>
                          <w:rFonts w:ascii="Corbel" w:hAnsi="Corbel"/>
                          <w:color w:val="595959" w:themeColor="text1" w:themeTint="A6"/>
                          <w:sz w:val="22"/>
                          <w:szCs w:val="22"/>
                        </w:rPr>
                        <w:t xml:space="preserve"> Local and Global Integration values of Ard El Lewa settlement over 12 years </w:t>
                      </w:r>
                    </w:p>
                    <w:p w:rsidR="00161458" w:rsidRDefault="00161458" w:rsidP="00161458"/>
                  </w:txbxContent>
                </v:textbox>
                <w10:wrap type="tight" anchorx="margin"/>
              </v:shape>
            </w:pict>
          </mc:Fallback>
        </mc:AlternateContent>
      </w:r>
      <w:r w:rsidR="00161458" w:rsidRPr="00161458">
        <w:rPr>
          <w:rFonts w:ascii="Corbel" w:hAnsi="Corbel"/>
          <w:noProof/>
          <w:color w:val="595959" w:themeColor="text1" w:themeTint="A6"/>
          <w:sz w:val="22"/>
          <w:szCs w:val="22"/>
          <w:lang w:eastAsia="en-GB"/>
        </w:rPr>
        <mc:AlternateContent>
          <mc:Choice Requires="wps">
            <w:drawing>
              <wp:anchor distT="45720" distB="45720" distL="114300" distR="114300" simplePos="0" relativeHeight="251687936" behindDoc="1" locked="0" layoutInCell="1" allowOverlap="1" wp14:anchorId="2459A263" wp14:editId="1DB76983">
                <wp:simplePos x="0" y="0"/>
                <wp:positionH relativeFrom="margin">
                  <wp:align>left</wp:align>
                </wp:positionH>
                <wp:positionV relativeFrom="paragraph">
                  <wp:posOffset>624840</wp:posOffset>
                </wp:positionV>
                <wp:extent cx="5591175" cy="257175"/>
                <wp:effectExtent l="0" t="0" r="28575" b="28575"/>
                <wp:wrapTight wrapText="bothSides">
                  <wp:wrapPolygon edited="0">
                    <wp:start x="0" y="0"/>
                    <wp:lineTo x="0" y="22400"/>
                    <wp:lineTo x="21637" y="22400"/>
                    <wp:lineTo x="21637" y="0"/>
                    <wp:lineTo x="0" y="0"/>
                  </wp:wrapPolygon>
                </wp:wrapTight>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175" cy="257175"/>
                        </a:xfrm>
                        <a:prstGeom prst="rect">
                          <a:avLst/>
                        </a:prstGeom>
                        <a:solidFill>
                          <a:srgbClr val="FFFFFF"/>
                        </a:solidFill>
                        <a:ln w="9525">
                          <a:solidFill>
                            <a:schemeClr val="bg1"/>
                          </a:solidFill>
                          <a:miter lim="800000"/>
                          <a:headEnd/>
                          <a:tailEnd/>
                        </a:ln>
                      </wps:spPr>
                      <wps:txbx>
                        <w:txbxContent>
                          <w:p w:rsidR="00161458" w:rsidRPr="00DF068C" w:rsidRDefault="00161458" w:rsidP="00161458">
                            <w:pPr>
                              <w:spacing w:line="240" w:lineRule="auto"/>
                              <w:jc w:val="both"/>
                              <w:rPr>
                                <w:rFonts w:ascii="Corbel" w:hAnsi="Corbel"/>
                                <w:color w:val="595959" w:themeColor="text1" w:themeTint="A6"/>
                                <w:sz w:val="22"/>
                                <w:szCs w:val="22"/>
                              </w:rPr>
                            </w:pPr>
                            <w:r>
                              <w:rPr>
                                <w:rFonts w:ascii="Corbel" w:hAnsi="Corbel"/>
                                <w:color w:val="595959" w:themeColor="text1" w:themeTint="A6"/>
                                <w:sz w:val="22"/>
                                <w:szCs w:val="22"/>
                              </w:rPr>
                              <w:t xml:space="preserve">Table </w:t>
                            </w:r>
                            <w:r w:rsidR="00303FA3">
                              <w:rPr>
                                <w:rFonts w:ascii="Corbel" w:hAnsi="Corbel"/>
                                <w:color w:val="595959" w:themeColor="text1" w:themeTint="A6"/>
                                <w:sz w:val="22"/>
                                <w:szCs w:val="22"/>
                              </w:rPr>
                              <w:t>2:</w:t>
                            </w:r>
                            <w:r>
                              <w:rPr>
                                <w:rFonts w:ascii="Corbel" w:hAnsi="Corbel"/>
                                <w:color w:val="595959" w:themeColor="text1" w:themeTint="A6"/>
                                <w:sz w:val="22"/>
                                <w:szCs w:val="22"/>
                              </w:rPr>
                              <w:t xml:space="preserve"> Local and Global Integration values of each settlement </w:t>
                            </w:r>
                          </w:p>
                          <w:p w:rsidR="00161458" w:rsidRDefault="00161458" w:rsidP="0016145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59A263" id="_x0000_s1031" type="#_x0000_t202" style="position:absolute;left:0;text-align:left;margin-left:0;margin-top:49.2pt;width:440.25pt;height:20.25pt;z-index:-2516285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dO6KgIAAEsEAAAOAAAAZHJzL2Uyb0RvYy54bWysVM1u2zAMvg/YOwi6L469eGmMOEWXLsOA&#10;7gdo9wCyLNvCJNGTlNjZ05eS0zTtbsN8EEiR+kh+JL2+HrUiB2GdBFPSdDanRBgOtTRtSX8+7N5d&#10;UeI8MzVTYERJj8LR683bN+uhL0QGHahaWIIgxhVDX9LO+75IEsc7oZmbQS8MGhuwmnlUbZvUlg2I&#10;rlWSzecfkgFs3Vvgwjm8vZ2MdBPxm0Zw/71pnPBElRRz8/G08azCmWzWrGgt6zvJT2mwf8hCM2kw&#10;6BnqlnlG9lb+BaUlt+Cg8TMOOoGmkVzEGrCadP6qmvuO9SLWguS4/kyT+3+w/NvhhyWyxt4hPYZp&#10;7NGDGD35CCPJAj1D7wr0uu/Rz494ja6xVNffAf/liIFtx0wrbqyFoROsxvTS8DK5eDrhuABSDV+h&#10;xjBs7yECjY3VgTtkgyA65nE8tyakwvEyz1dpuswp4WjL8mWQQwhWPL3urfOfBWgShJJabH1EZ4c7&#10;5yfXJ5cQzIGS9U4qFRXbVltlyYHhmOzid0J/4aYMGUq6yrN8IuAFRJhYcQap2omCV4G09DjuSuqS&#10;Xs3DF8KwIrD2ydRR9kyqScbilDnRGJibOPRjNcaGvQ9vA8UV1Efk1cI03biNKHRg/1Ay4GSX1P3e&#10;MysoUV8M9maVLhZhFaKyyJcZKvbSUl1amOEIVVJPySRufVyfkLaBG+xhIyO9z5mcUsaJjQ06bVdY&#10;iUs9ej3/AzaPAAAA//8DAFBLAwQUAAYACAAAACEATuCXT9wAAAAHAQAADwAAAGRycy9kb3ducmV2&#10;LnhtbEyPwU7DMBBE70j8g7VI3KgNlMoJcSoEojeEGlDh6MRLEhGvo9htA1/PcoLjaEYzb4r17Adx&#10;wCn2gQxcLhQIpCa4nloDry+PFxpETJacHQKhgS+MsC5PTwqbu3CkLR6q1AouoZhbA11KYy5lbDr0&#10;Ni7CiMTeR5i8TSynVrrJHrncD/JKqZX0tide6OyI9x02n9XeG4iNWu2el9XurZYb/M6ce3jfPBlz&#10;fjbf3YJIOKe/MPziMzqUzFSHPbkoBgN8JBnI9BIEu1qrGxA1x651BrIs5H/+8gcAAP//AwBQSwEC&#10;LQAUAAYACAAAACEAtoM4kv4AAADhAQAAEwAAAAAAAAAAAAAAAAAAAAAAW0NvbnRlbnRfVHlwZXNd&#10;LnhtbFBLAQItABQABgAIAAAAIQA4/SH/1gAAAJQBAAALAAAAAAAAAAAAAAAAAC8BAABfcmVscy8u&#10;cmVsc1BLAQItABQABgAIAAAAIQDbXdO6KgIAAEsEAAAOAAAAAAAAAAAAAAAAAC4CAABkcnMvZTJv&#10;RG9jLnhtbFBLAQItABQABgAIAAAAIQBO4JdP3AAAAAcBAAAPAAAAAAAAAAAAAAAAAIQEAABkcnMv&#10;ZG93bnJldi54bWxQSwUGAAAAAAQABADzAAAAjQUAAAAA&#10;" strokecolor="white [3212]">
                <v:textbox>
                  <w:txbxContent>
                    <w:p w:rsidR="00161458" w:rsidRPr="00DF068C" w:rsidRDefault="00161458" w:rsidP="00161458">
                      <w:pPr>
                        <w:spacing w:line="240" w:lineRule="auto"/>
                        <w:jc w:val="both"/>
                        <w:rPr>
                          <w:rFonts w:ascii="Corbel" w:hAnsi="Corbel"/>
                          <w:color w:val="595959" w:themeColor="text1" w:themeTint="A6"/>
                          <w:sz w:val="22"/>
                          <w:szCs w:val="22"/>
                        </w:rPr>
                      </w:pPr>
                      <w:r>
                        <w:rPr>
                          <w:rFonts w:ascii="Corbel" w:hAnsi="Corbel"/>
                          <w:color w:val="595959" w:themeColor="text1" w:themeTint="A6"/>
                          <w:sz w:val="22"/>
                          <w:szCs w:val="22"/>
                        </w:rPr>
                        <w:t xml:space="preserve">Table </w:t>
                      </w:r>
                      <w:r w:rsidR="00303FA3">
                        <w:rPr>
                          <w:rFonts w:ascii="Corbel" w:hAnsi="Corbel"/>
                          <w:color w:val="595959" w:themeColor="text1" w:themeTint="A6"/>
                          <w:sz w:val="22"/>
                          <w:szCs w:val="22"/>
                        </w:rPr>
                        <w:t>2:</w:t>
                      </w:r>
                      <w:r>
                        <w:rPr>
                          <w:rFonts w:ascii="Corbel" w:hAnsi="Corbel"/>
                          <w:color w:val="595959" w:themeColor="text1" w:themeTint="A6"/>
                          <w:sz w:val="22"/>
                          <w:szCs w:val="22"/>
                        </w:rPr>
                        <w:t xml:space="preserve"> Local and Global Integration values of each settlement </w:t>
                      </w:r>
                    </w:p>
                    <w:p w:rsidR="00161458" w:rsidRDefault="00161458" w:rsidP="00161458"/>
                  </w:txbxContent>
                </v:textbox>
                <w10:wrap type="tight" anchorx="margin"/>
              </v:shape>
            </w:pict>
          </mc:Fallback>
        </mc:AlternateContent>
      </w:r>
      <w:r w:rsidR="003026A5" w:rsidRPr="00A05F84">
        <w:rPr>
          <w:rFonts w:ascii="Futura Medium" w:hAnsi="Futura Medium" w:cs="Futura Medium"/>
          <w:color w:val="595959" w:themeColor="text1" w:themeTint="A6"/>
          <w:sz w:val="22"/>
          <w:szCs w:val="22"/>
        </w:rPr>
        <w:t>4. SYNTACTICAL ANALYSIS OF INDIVIDUAL SETTLEMENTS</w:t>
      </w:r>
    </w:p>
    <w:tbl>
      <w:tblPr>
        <w:tblStyle w:val="GridTable1Light-Accent1"/>
        <w:tblW w:w="8277" w:type="dxa"/>
        <w:tblLook w:val="04A0" w:firstRow="1" w:lastRow="0" w:firstColumn="1" w:lastColumn="0" w:noHBand="0" w:noVBand="1"/>
      </w:tblPr>
      <w:tblGrid>
        <w:gridCol w:w="1820"/>
        <w:gridCol w:w="982"/>
        <w:gridCol w:w="983"/>
        <w:gridCol w:w="1403"/>
        <w:gridCol w:w="1263"/>
        <w:gridCol w:w="984"/>
        <w:gridCol w:w="842"/>
      </w:tblGrid>
      <w:tr w:rsidR="00A05F84" w:rsidRPr="00A05F84" w:rsidTr="005267D2">
        <w:trPr>
          <w:cnfStyle w:val="100000000000" w:firstRow="1" w:lastRow="0" w:firstColumn="0" w:lastColumn="0" w:oddVBand="0" w:evenVBand="0" w:oddHBand="0"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820" w:type="dxa"/>
          </w:tcPr>
          <w:p w:rsidR="003026A5" w:rsidRPr="005267D2" w:rsidRDefault="003026A5" w:rsidP="003179F8">
            <w:pPr>
              <w:spacing w:line="240" w:lineRule="auto"/>
              <w:jc w:val="both"/>
              <w:rPr>
                <w:rFonts w:ascii="Corbel" w:hAnsi="Corbel"/>
                <w:color w:val="595959" w:themeColor="text1" w:themeTint="A6"/>
                <w:sz w:val="20"/>
                <w:szCs w:val="20"/>
              </w:rPr>
            </w:pPr>
          </w:p>
        </w:tc>
        <w:tc>
          <w:tcPr>
            <w:tcW w:w="982" w:type="dxa"/>
          </w:tcPr>
          <w:p w:rsidR="003026A5" w:rsidRPr="005267D2" w:rsidRDefault="003026A5" w:rsidP="003179F8">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Bulaq El Dakrour</w:t>
            </w:r>
          </w:p>
        </w:tc>
        <w:tc>
          <w:tcPr>
            <w:tcW w:w="983" w:type="dxa"/>
          </w:tcPr>
          <w:p w:rsidR="003026A5" w:rsidRPr="005267D2" w:rsidRDefault="003026A5" w:rsidP="003179F8">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Mit Uqaba</w:t>
            </w:r>
          </w:p>
        </w:tc>
        <w:tc>
          <w:tcPr>
            <w:tcW w:w="1403" w:type="dxa"/>
          </w:tcPr>
          <w:p w:rsidR="003026A5" w:rsidRPr="005267D2" w:rsidRDefault="003026A5" w:rsidP="003179F8">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Al Mohandiseen</w:t>
            </w:r>
          </w:p>
        </w:tc>
        <w:tc>
          <w:tcPr>
            <w:tcW w:w="1263" w:type="dxa"/>
          </w:tcPr>
          <w:p w:rsidR="003026A5" w:rsidRPr="005267D2" w:rsidRDefault="003026A5" w:rsidP="003179F8">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Al-Sahafiyeen</w:t>
            </w:r>
          </w:p>
        </w:tc>
        <w:tc>
          <w:tcPr>
            <w:tcW w:w="982" w:type="dxa"/>
          </w:tcPr>
          <w:p w:rsidR="003026A5" w:rsidRPr="005267D2" w:rsidRDefault="003026A5" w:rsidP="003179F8">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Zamalek</w:t>
            </w:r>
          </w:p>
        </w:tc>
        <w:tc>
          <w:tcPr>
            <w:tcW w:w="842" w:type="dxa"/>
          </w:tcPr>
          <w:p w:rsidR="003026A5" w:rsidRPr="005267D2" w:rsidRDefault="003026A5" w:rsidP="003179F8">
            <w:pPr>
              <w:spacing w:line="240" w:lineRule="auto"/>
              <w:jc w:val="both"/>
              <w:cnfStyle w:val="100000000000" w:firstRow="1"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Ard El Lewa</w:t>
            </w:r>
          </w:p>
        </w:tc>
      </w:tr>
      <w:tr w:rsidR="00A05F84" w:rsidRPr="00A05F84" w:rsidTr="005267D2">
        <w:trPr>
          <w:trHeight w:val="511"/>
        </w:trPr>
        <w:tc>
          <w:tcPr>
            <w:cnfStyle w:val="001000000000" w:firstRow="0" w:lastRow="0" w:firstColumn="1" w:lastColumn="0" w:oddVBand="0" w:evenVBand="0" w:oddHBand="0" w:evenHBand="0" w:firstRowFirstColumn="0" w:firstRowLastColumn="0" w:lastRowFirstColumn="0" w:lastRowLastColumn="0"/>
            <w:tcW w:w="7435" w:type="dxa"/>
            <w:gridSpan w:val="6"/>
          </w:tcPr>
          <w:p w:rsidR="003026A5" w:rsidRPr="005267D2" w:rsidRDefault="003026A5" w:rsidP="003179F8">
            <w:pPr>
              <w:spacing w:line="240" w:lineRule="auto"/>
              <w:jc w:val="both"/>
              <w:rPr>
                <w:rFonts w:ascii="Corbel" w:hAnsi="Corbel"/>
                <w:color w:val="595959" w:themeColor="text1" w:themeTint="A6"/>
                <w:sz w:val="20"/>
                <w:szCs w:val="20"/>
              </w:rPr>
            </w:pPr>
            <w:r w:rsidRPr="005267D2">
              <w:rPr>
                <w:rFonts w:ascii="Corbel" w:hAnsi="Corbel"/>
                <w:color w:val="595959" w:themeColor="text1" w:themeTint="A6"/>
                <w:sz w:val="20"/>
                <w:szCs w:val="20"/>
              </w:rPr>
              <w:t>Global Integration (n)</w:t>
            </w:r>
          </w:p>
        </w:tc>
        <w:tc>
          <w:tcPr>
            <w:tcW w:w="84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p>
        </w:tc>
      </w:tr>
      <w:tr w:rsidR="00A05F84" w:rsidRPr="00A05F84" w:rsidTr="005267D2">
        <w:trPr>
          <w:trHeight w:val="262"/>
        </w:trPr>
        <w:tc>
          <w:tcPr>
            <w:cnfStyle w:val="001000000000" w:firstRow="0" w:lastRow="0" w:firstColumn="1" w:lastColumn="0" w:oddVBand="0" w:evenVBand="0" w:oddHBand="0" w:evenHBand="0" w:firstRowFirstColumn="0" w:firstRowLastColumn="0" w:lastRowFirstColumn="0" w:lastRowLastColumn="0"/>
            <w:tcW w:w="1820" w:type="dxa"/>
          </w:tcPr>
          <w:p w:rsidR="003026A5" w:rsidRPr="005267D2" w:rsidRDefault="003026A5" w:rsidP="003179F8">
            <w:pPr>
              <w:spacing w:line="240" w:lineRule="auto"/>
              <w:jc w:val="both"/>
              <w:rPr>
                <w:rFonts w:ascii="Corbel" w:hAnsi="Corbel"/>
                <w:b w:val="0"/>
                <w:color w:val="595959" w:themeColor="text1" w:themeTint="A6"/>
                <w:sz w:val="20"/>
                <w:szCs w:val="20"/>
              </w:rPr>
            </w:pPr>
            <w:r w:rsidRPr="005267D2">
              <w:rPr>
                <w:rFonts w:ascii="Corbel" w:hAnsi="Corbel"/>
                <w:b w:val="0"/>
                <w:color w:val="595959" w:themeColor="text1" w:themeTint="A6"/>
                <w:sz w:val="20"/>
                <w:szCs w:val="20"/>
              </w:rPr>
              <w:t>Maximum</w:t>
            </w:r>
          </w:p>
        </w:tc>
        <w:tc>
          <w:tcPr>
            <w:tcW w:w="98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2.453</w:t>
            </w:r>
          </w:p>
        </w:tc>
        <w:tc>
          <w:tcPr>
            <w:tcW w:w="98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1.616</w:t>
            </w:r>
          </w:p>
        </w:tc>
        <w:tc>
          <w:tcPr>
            <w:tcW w:w="140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4.050</w:t>
            </w:r>
          </w:p>
        </w:tc>
        <w:tc>
          <w:tcPr>
            <w:tcW w:w="126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5.159</w:t>
            </w:r>
          </w:p>
        </w:tc>
        <w:tc>
          <w:tcPr>
            <w:tcW w:w="98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3.465</w:t>
            </w:r>
          </w:p>
        </w:tc>
        <w:tc>
          <w:tcPr>
            <w:tcW w:w="84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2.279</w:t>
            </w:r>
          </w:p>
        </w:tc>
      </w:tr>
      <w:tr w:rsidR="00A05F84" w:rsidRPr="00A05F84" w:rsidTr="005267D2">
        <w:trPr>
          <w:trHeight w:val="262"/>
        </w:trPr>
        <w:tc>
          <w:tcPr>
            <w:cnfStyle w:val="001000000000" w:firstRow="0" w:lastRow="0" w:firstColumn="1" w:lastColumn="0" w:oddVBand="0" w:evenVBand="0" w:oddHBand="0" w:evenHBand="0" w:firstRowFirstColumn="0" w:firstRowLastColumn="0" w:lastRowFirstColumn="0" w:lastRowLastColumn="0"/>
            <w:tcW w:w="1820" w:type="dxa"/>
          </w:tcPr>
          <w:p w:rsidR="003026A5" w:rsidRPr="005267D2" w:rsidRDefault="003026A5" w:rsidP="003179F8">
            <w:pPr>
              <w:spacing w:line="240" w:lineRule="auto"/>
              <w:jc w:val="both"/>
              <w:rPr>
                <w:rFonts w:ascii="Corbel" w:hAnsi="Corbel"/>
                <w:b w:val="0"/>
                <w:color w:val="595959" w:themeColor="text1" w:themeTint="A6"/>
                <w:sz w:val="20"/>
                <w:szCs w:val="20"/>
              </w:rPr>
            </w:pPr>
            <w:r w:rsidRPr="005267D2">
              <w:rPr>
                <w:rFonts w:ascii="Corbel" w:hAnsi="Corbel"/>
                <w:b w:val="0"/>
                <w:color w:val="595959" w:themeColor="text1" w:themeTint="A6"/>
                <w:sz w:val="20"/>
                <w:szCs w:val="20"/>
              </w:rPr>
              <w:t>Average</w:t>
            </w:r>
          </w:p>
        </w:tc>
        <w:tc>
          <w:tcPr>
            <w:tcW w:w="98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b/>
                <w:color w:val="595959" w:themeColor="text1" w:themeTint="A6"/>
                <w:sz w:val="20"/>
                <w:szCs w:val="20"/>
              </w:rPr>
            </w:pPr>
            <w:r w:rsidRPr="005267D2">
              <w:rPr>
                <w:rFonts w:ascii="Corbel" w:hAnsi="Corbel"/>
                <w:b/>
                <w:color w:val="595959" w:themeColor="text1" w:themeTint="A6"/>
                <w:sz w:val="20"/>
                <w:szCs w:val="20"/>
              </w:rPr>
              <w:t>1.458</w:t>
            </w:r>
          </w:p>
        </w:tc>
        <w:tc>
          <w:tcPr>
            <w:tcW w:w="98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b/>
                <w:color w:val="595959" w:themeColor="text1" w:themeTint="A6"/>
                <w:sz w:val="20"/>
                <w:szCs w:val="20"/>
              </w:rPr>
            </w:pPr>
            <w:r w:rsidRPr="005267D2">
              <w:rPr>
                <w:rFonts w:ascii="Corbel" w:hAnsi="Corbel"/>
                <w:b/>
                <w:color w:val="595959" w:themeColor="text1" w:themeTint="A6"/>
                <w:sz w:val="20"/>
                <w:szCs w:val="20"/>
              </w:rPr>
              <w:t>1.000</w:t>
            </w:r>
          </w:p>
        </w:tc>
        <w:tc>
          <w:tcPr>
            <w:tcW w:w="140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b/>
                <w:color w:val="595959" w:themeColor="text1" w:themeTint="A6"/>
                <w:sz w:val="20"/>
                <w:szCs w:val="20"/>
              </w:rPr>
            </w:pPr>
            <w:r w:rsidRPr="005267D2">
              <w:rPr>
                <w:rFonts w:ascii="Corbel" w:hAnsi="Corbel"/>
                <w:b/>
                <w:color w:val="595959" w:themeColor="text1" w:themeTint="A6"/>
                <w:sz w:val="20"/>
                <w:szCs w:val="20"/>
              </w:rPr>
              <w:t>2.207</w:t>
            </w:r>
          </w:p>
        </w:tc>
        <w:tc>
          <w:tcPr>
            <w:tcW w:w="126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b/>
                <w:color w:val="595959" w:themeColor="text1" w:themeTint="A6"/>
                <w:sz w:val="20"/>
                <w:szCs w:val="20"/>
              </w:rPr>
            </w:pPr>
            <w:r w:rsidRPr="005267D2">
              <w:rPr>
                <w:rFonts w:ascii="Corbel" w:hAnsi="Corbel"/>
                <w:b/>
                <w:color w:val="595959" w:themeColor="text1" w:themeTint="A6"/>
                <w:sz w:val="20"/>
                <w:szCs w:val="20"/>
              </w:rPr>
              <w:t>2.187</w:t>
            </w:r>
          </w:p>
        </w:tc>
        <w:tc>
          <w:tcPr>
            <w:tcW w:w="98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b/>
                <w:color w:val="595959" w:themeColor="text1" w:themeTint="A6"/>
                <w:sz w:val="20"/>
                <w:szCs w:val="20"/>
              </w:rPr>
            </w:pPr>
            <w:r w:rsidRPr="005267D2">
              <w:rPr>
                <w:rFonts w:ascii="Corbel" w:hAnsi="Corbel"/>
                <w:b/>
                <w:color w:val="595959" w:themeColor="text1" w:themeTint="A6"/>
                <w:sz w:val="20"/>
                <w:szCs w:val="20"/>
              </w:rPr>
              <w:t>1.965</w:t>
            </w:r>
          </w:p>
        </w:tc>
        <w:tc>
          <w:tcPr>
            <w:tcW w:w="84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b/>
                <w:color w:val="595959" w:themeColor="text1" w:themeTint="A6"/>
                <w:sz w:val="20"/>
                <w:szCs w:val="20"/>
              </w:rPr>
            </w:pPr>
            <w:r w:rsidRPr="005267D2">
              <w:rPr>
                <w:rFonts w:ascii="Corbel" w:hAnsi="Corbel"/>
                <w:b/>
                <w:color w:val="595959" w:themeColor="text1" w:themeTint="A6"/>
                <w:sz w:val="20"/>
                <w:szCs w:val="20"/>
              </w:rPr>
              <w:t>1.294</w:t>
            </w:r>
          </w:p>
        </w:tc>
      </w:tr>
      <w:tr w:rsidR="00A05F84" w:rsidRPr="00A05F84" w:rsidTr="005267D2">
        <w:trPr>
          <w:trHeight w:val="246"/>
        </w:trPr>
        <w:tc>
          <w:tcPr>
            <w:cnfStyle w:val="001000000000" w:firstRow="0" w:lastRow="0" w:firstColumn="1" w:lastColumn="0" w:oddVBand="0" w:evenVBand="0" w:oddHBand="0" w:evenHBand="0" w:firstRowFirstColumn="0" w:firstRowLastColumn="0" w:lastRowFirstColumn="0" w:lastRowLastColumn="0"/>
            <w:tcW w:w="1820" w:type="dxa"/>
          </w:tcPr>
          <w:p w:rsidR="003026A5" w:rsidRPr="005267D2" w:rsidRDefault="003026A5" w:rsidP="003179F8">
            <w:pPr>
              <w:spacing w:line="240" w:lineRule="auto"/>
              <w:jc w:val="both"/>
              <w:rPr>
                <w:rFonts w:ascii="Corbel" w:hAnsi="Corbel"/>
                <w:b w:val="0"/>
                <w:color w:val="595959" w:themeColor="text1" w:themeTint="A6"/>
                <w:sz w:val="20"/>
                <w:szCs w:val="20"/>
              </w:rPr>
            </w:pPr>
            <w:r w:rsidRPr="005267D2">
              <w:rPr>
                <w:rFonts w:ascii="Corbel" w:hAnsi="Corbel"/>
                <w:b w:val="0"/>
                <w:color w:val="595959" w:themeColor="text1" w:themeTint="A6"/>
                <w:sz w:val="20"/>
                <w:szCs w:val="20"/>
              </w:rPr>
              <w:t>Minimum</w:t>
            </w:r>
          </w:p>
        </w:tc>
        <w:tc>
          <w:tcPr>
            <w:tcW w:w="98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732</w:t>
            </w:r>
          </w:p>
        </w:tc>
        <w:tc>
          <w:tcPr>
            <w:tcW w:w="98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551</w:t>
            </w:r>
          </w:p>
        </w:tc>
        <w:tc>
          <w:tcPr>
            <w:tcW w:w="140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1.034</w:t>
            </w:r>
          </w:p>
        </w:tc>
        <w:tc>
          <w:tcPr>
            <w:tcW w:w="126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1.477</w:t>
            </w:r>
          </w:p>
        </w:tc>
        <w:tc>
          <w:tcPr>
            <w:tcW w:w="98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835</w:t>
            </w:r>
          </w:p>
        </w:tc>
        <w:tc>
          <w:tcPr>
            <w:tcW w:w="84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786</w:t>
            </w:r>
          </w:p>
        </w:tc>
      </w:tr>
      <w:tr w:rsidR="00A05F84" w:rsidRPr="00A05F84" w:rsidTr="005267D2">
        <w:trPr>
          <w:trHeight w:val="525"/>
        </w:trPr>
        <w:tc>
          <w:tcPr>
            <w:cnfStyle w:val="001000000000" w:firstRow="0" w:lastRow="0" w:firstColumn="1" w:lastColumn="0" w:oddVBand="0" w:evenVBand="0" w:oddHBand="0" w:evenHBand="0" w:firstRowFirstColumn="0" w:firstRowLastColumn="0" w:lastRowFirstColumn="0" w:lastRowLastColumn="0"/>
            <w:tcW w:w="1820" w:type="dxa"/>
          </w:tcPr>
          <w:p w:rsidR="003026A5" w:rsidRPr="005267D2" w:rsidRDefault="003026A5" w:rsidP="003179F8">
            <w:pPr>
              <w:spacing w:line="240" w:lineRule="auto"/>
              <w:jc w:val="both"/>
              <w:rPr>
                <w:rFonts w:ascii="Corbel" w:hAnsi="Corbel"/>
                <w:b w:val="0"/>
                <w:color w:val="595959" w:themeColor="text1" w:themeTint="A6"/>
                <w:sz w:val="20"/>
                <w:szCs w:val="20"/>
              </w:rPr>
            </w:pPr>
            <w:r w:rsidRPr="005267D2">
              <w:rPr>
                <w:rFonts w:ascii="Corbel" w:hAnsi="Corbel"/>
                <w:b w:val="0"/>
                <w:color w:val="595959" w:themeColor="text1" w:themeTint="A6"/>
                <w:sz w:val="20"/>
                <w:szCs w:val="20"/>
              </w:rPr>
              <w:t>Standard Deviation</w:t>
            </w:r>
          </w:p>
        </w:tc>
        <w:tc>
          <w:tcPr>
            <w:tcW w:w="98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269</w:t>
            </w:r>
          </w:p>
        </w:tc>
        <w:tc>
          <w:tcPr>
            <w:tcW w:w="98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199</w:t>
            </w:r>
          </w:p>
        </w:tc>
        <w:tc>
          <w:tcPr>
            <w:tcW w:w="140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428</w:t>
            </w:r>
          </w:p>
        </w:tc>
        <w:tc>
          <w:tcPr>
            <w:tcW w:w="126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552</w:t>
            </w:r>
          </w:p>
        </w:tc>
        <w:tc>
          <w:tcPr>
            <w:tcW w:w="98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398</w:t>
            </w:r>
          </w:p>
        </w:tc>
        <w:tc>
          <w:tcPr>
            <w:tcW w:w="842" w:type="dxa"/>
          </w:tcPr>
          <w:p w:rsidR="003026A5" w:rsidRPr="005267D2" w:rsidRDefault="003026A5" w:rsidP="003179F8">
            <w:pPr>
              <w:spacing w:line="240" w:lineRule="auto"/>
              <w:ind w:left="720" w:hanging="720"/>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241</w:t>
            </w:r>
          </w:p>
        </w:tc>
      </w:tr>
      <w:tr w:rsidR="00A05F84" w:rsidRPr="00A05F84" w:rsidTr="005267D2">
        <w:trPr>
          <w:trHeight w:val="262"/>
        </w:trPr>
        <w:tc>
          <w:tcPr>
            <w:cnfStyle w:val="001000000000" w:firstRow="0" w:lastRow="0" w:firstColumn="1" w:lastColumn="0" w:oddVBand="0" w:evenVBand="0" w:oddHBand="0" w:evenHBand="0" w:firstRowFirstColumn="0" w:firstRowLastColumn="0" w:lastRowFirstColumn="0" w:lastRowLastColumn="0"/>
            <w:tcW w:w="7435" w:type="dxa"/>
            <w:gridSpan w:val="6"/>
          </w:tcPr>
          <w:p w:rsidR="003026A5" w:rsidRPr="005267D2" w:rsidRDefault="003026A5" w:rsidP="003179F8">
            <w:pPr>
              <w:spacing w:line="240" w:lineRule="auto"/>
              <w:jc w:val="both"/>
              <w:rPr>
                <w:rFonts w:ascii="Corbel" w:hAnsi="Corbel"/>
                <w:color w:val="595959" w:themeColor="text1" w:themeTint="A6"/>
                <w:sz w:val="20"/>
                <w:szCs w:val="20"/>
              </w:rPr>
            </w:pPr>
            <w:r w:rsidRPr="005267D2">
              <w:rPr>
                <w:rFonts w:ascii="Corbel" w:hAnsi="Corbel"/>
                <w:color w:val="595959" w:themeColor="text1" w:themeTint="A6"/>
                <w:sz w:val="20"/>
                <w:szCs w:val="20"/>
              </w:rPr>
              <w:t>Local Integration (n=3)</w:t>
            </w:r>
          </w:p>
        </w:tc>
        <w:tc>
          <w:tcPr>
            <w:tcW w:w="84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p>
        </w:tc>
      </w:tr>
      <w:tr w:rsidR="00A05F84" w:rsidRPr="00A05F84" w:rsidTr="005267D2">
        <w:trPr>
          <w:trHeight w:val="262"/>
        </w:trPr>
        <w:tc>
          <w:tcPr>
            <w:cnfStyle w:val="001000000000" w:firstRow="0" w:lastRow="0" w:firstColumn="1" w:lastColumn="0" w:oddVBand="0" w:evenVBand="0" w:oddHBand="0" w:evenHBand="0" w:firstRowFirstColumn="0" w:firstRowLastColumn="0" w:lastRowFirstColumn="0" w:lastRowLastColumn="0"/>
            <w:tcW w:w="1820" w:type="dxa"/>
          </w:tcPr>
          <w:p w:rsidR="003026A5" w:rsidRPr="005267D2" w:rsidRDefault="003026A5" w:rsidP="003179F8">
            <w:pPr>
              <w:spacing w:line="240" w:lineRule="auto"/>
              <w:jc w:val="both"/>
              <w:rPr>
                <w:rFonts w:ascii="Corbel" w:hAnsi="Corbel"/>
                <w:b w:val="0"/>
                <w:color w:val="595959" w:themeColor="text1" w:themeTint="A6"/>
                <w:sz w:val="20"/>
                <w:szCs w:val="20"/>
              </w:rPr>
            </w:pPr>
            <w:r w:rsidRPr="005267D2">
              <w:rPr>
                <w:rFonts w:ascii="Corbel" w:hAnsi="Corbel"/>
                <w:b w:val="0"/>
                <w:color w:val="595959" w:themeColor="text1" w:themeTint="A6"/>
                <w:sz w:val="20"/>
                <w:szCs w:val="20"/>
              </w:rPr>
              <w:t>Maximum</w:t>
            </w:r>
          </w:p>
        </w:tc>
        <w:tc>
          <w:tcPr>
            <w:tcW w:w="98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4.553</w:t>
            </w:r>
          </w:p>
        </w:tc>
        <w:tc>
          <w:tcPr>
            <w:tcW w:w="98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3.155</w:t>
            </w:r>
          </w:p>
        </w:tc>
        <w:tc>
          <w:tcPr>
            <w:tcW w:w="140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5.742</w:t>
            </w:r>
          </w:p>
        </w:tc>
        <w:tc>
          <w:tcPr>
            <w:tcW w:w="126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5.343</w:t>
            </w:r>
          </w:p>
        </w:tc>
        <w:tc>
          <w:tcPr>
            <w:tcW w:w="98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4.827</w:t>
            </w:r>
          </w:p>
        </w:tc>
        <w:tc>
          <w:tcPr>
            <w:tcW w:w="84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4.445</w:t>
            </w:r>
          </w:p>
        </w:tc>
      </w:tr>
      <w:tr w:rsidR="00A05F84" w:rsidRPr="00A05F84" w:rsidTr="005267D2">
        <w:trPr>
          <w:trHeight w:val="246"/>
        </w:trPr>
        <w:tc>
          <w:tcPr>
            <w:cnfStyle w:val="001000000000" w:firstRow="0" w:lastRow="0" w:firstColumn="1" w:lastColumn="0" w:oddVBand="0" w:evenVBand="0" w:oddHBand="0" w:evenHBand="0" w:firstRowFirstColumn="0" w:firstRowLastColumn="0" w:lastRowFirstColumn="0" w:lastRowLastColumn="0"/>
            <w:tcW w:w="1820" w:type="dxa"/>
          </w:tcPr>
          <w:p w:rsidR="003026A5" w:rsidRPr="005267D2" w:rsidRDefault="003026A5" w:rsidP="003179F8">
            <w:pPr>
              <w:spacing w:line="240" w:lineRule="auto"/>
              <w:jc w:val="both"/>
              <w:rPr>
                <w:rFonts w:ascii="Corbel" w:hAnsi="Corbel"/>
                <w:b w:val="0"/>
                <w:color w:val="595959" w:themeColor="text1" w:themeTint="A6"/>
                <w:sz w:val="20"/>
                <w:szCs w:val="20"/>
              </w:rPr>
            </w:pPr>
            <w:r w:rsidRPr="005267D2">
              <w:rPr>
                <w:rFonts w:ascii="Corbel" w:hAnsi="Corbel"/>
                <w:b w:val="0"/>
                <w:color w:val="595959" w:themeColor="text1" w:themeTint="A6"/>
                <w:sz w:val="20"/>
                <w:szCs w:val="20"/>
              </w:rPr>
              <w:t>Average</w:t>
            </w:r>
          </w:p>
        </w:tc>
        <w:tc>
          <w:tcPr>
            <w:tcW w:w="98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b/>
                <w:color w:val="595959" w:themeColor="text1" w:themeTint="A6"/>
                <w:sz w:val="20"/>
                <w:szCs w:val="20"/>
              </w:rPr>
            </w:pPr>
            <w:r w:rsidRPr="005267D2">
              <w:rPr>
                <w:rFonts w:ascii="Corbel" w:hAnsi="Corbel"/>
                <w:b/>
                <w:color w:val="595959" w:themeColor="text1" w:themeTint="A6"/>
                <w:sz w:val="20"/>
                <w:szCs w:val="20"/>
              </w:rPr>
              <w:t>2.416</w:t>
            </w:r>
          </w:p>
        </w:tc>
        <w:tc>
          <w:tcPr>
            <w:tcW w:w="98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b/>
                <w:color w:val="595959" w:themeColor="text1" w:themeTint="A6"/>
                <w:sz w:val="20"/>
                <w:szCs w:val="20"/>
              </w:rPr>
            </w:pPr>
            <w:r w:rsidRPr="005267D2">
              <w:rPr>
                <w:rFonts w:ascii="Corbel" w:hAnsi="Corbel"/>
                <w:b/>
                <w:color w:val="595959" w:themeColor="text1" w:themeTint="A6"/>
                <w:sz w:val="20"/>
                <w:szCs w:val="20"/>
              </w:rPr>
              <w:t>1.927</w:t>
            </w:r>
          </w:p>
        </w:tc>
        <w:tc>
          <w:tcPr>
            <w:tcW w:w="140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b/>
                <w:color w:val="595959" w:themeColor="text1" w:themeTint="A6"/>
                <w:sz w:val="20"/>
                <w:szCs w:val="20"/>
              </w:rPr>
            </w:pPr>
            <w:r w:rsidRPr="005267D2">
              <w:rPr>
                <w:rFonts w:ascii="Corbel" w:hAnsi="Corbel"/>
                <w:b/>
                <w:color w:val="595959" w:themeColor="text1" w:themeTint="A6"/>
                <w:sz w:val="20"/>
                <w:szCs w:val="20"/>
              </w:rPr>
              <w:t>3.202</w:t>
            </w:r>
          </w:p>
        </w:tc>
        <w:tc>
          <w:tcPr>
            <w:tcW w:w="126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b/>
                <w:color w:val="595959" w:themeColor="text1" w:themeTint="A6"/>
                <w:sz w:val="20"/>
                <w:szCs w:val="20"/>
              </w:rPr>
            </w:pPr>
            <w:r w:rsidRPr="005267D2">
              <w:rPr>
                <w:rFonts w:ascii="Corbel" w:hAnsi="Corbel"/>
                <w:b/>
                <w:color w:val="595959" w:themeColor="text1" w:themeTint="A6"/>
                <w:sz w:val="20"/>
                <w:szCs w:val="20"/>
              </w:rPr>
              <w:t>3.349</w:t>
            </w:r>
          </w:p>
        </w:tc>
        <w:tc>
          <w:tcPr>
            <w:tcW w:w="98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b/>
                <w:color w:val="595959" w:themeColor="text1" w:themeTint="A6"/>
                <w:sz w:val="20"/>
                <w:szCs w:val="20"/>
              </w:rPr>
            </w:pPr>
            <w:r w:rsidRPr="005267D2">
              <w:rPr>
                <w:rFonts w:ascii="Corbel" w:hAnsi="Corbel"/>
                <w:b/>
                <w:color w:val="595959" w:themeColor="text1" w:themeTint="A6"/>
                <w:sz w:val="20"/>
                <w:szCs w:val="20"/>
              </w:rPr>
              <w:t>3.102</w:t>
            </w:r>
          </w:p>
        </w:tc>
        <w:tc>
          <w:tcPr>
            <w:tcW w:w="84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b/>
                <w:color w:val="595959" w:themeColor="text1" w:themeTint="A6"/>
                <w:sz w:val="20"/>
                <w:szCs w:val="20"/>
              </w:rPr>
            </w:pPr>
            <w:r w:rsidRPr="005267D2">
              <w:rPr>
                <w:rFonts w:ascii="Corbel" w:hAnsi="Corbel"/>
                <w:b/>
                <w:color w:val="595959" w:themeColor="text1" w:themeTint="A6"/>
                <w:sz w:val="20"/>
                <w:szCs w:val="20"/>
              </w:rPr>
              <w:t>2.349</w:t>
            </w:r>
          </w:p>
        </w:tc>
      </w:tr>
      <w:tr w:rsidR="00A05F84" w:rsidRPr="00A05F84" w:rsidTr="005267D2">
        <w:trPr>
          <w:trHeight w:val="262"/>
        </w:trPr>
        <w:tc>
          <w:tcPr>
            <w:cnfStyle w:val="001000000000" w:firstRow="0" w:lastRow="0" w:firstColumn="1" w:lastColumn="0" w:oddVBand="0" w:evenVBand="0" w:oddHBand="0" w:evenHBand="0" w:firstRowFirstColumn="0" w:firstRowLastColumn="0" w:lastRowFirstColumn="0" w:lastRowLastColumn="0"/>
            <w:tcW w:w="1820" w:type="dxa"/>
          </w:tcPr>
          <w:p w:rsidR="003026A5" w:rsidRPr="005267D2" w:rsidRDefault="003026A5" w:rsidP="003179F8">
            <w:pPr>
              <w:spacing w:line="240" w:lineRule="auto"/>
              <w:jc w:val="both"/>
              <w:rPr>
                <w:rFonts w:ascii="Corbel" w:hAnsi="Corbel"/>
                <w:b w:val="0"/>
                <w:color w:val="595959" w:themeColor="text1" w:themeTint="A6"/>
                <w:sz w:val="20"/>
                <w:szCs w:val="20"/>
              </w:rPr>
            </w:pPr>
            <w:r w:rsidRPr="005267D2">
              <w:rPr>
                <w:rFonts w:ascii="Corbel" w:hAnsi="Corbel"/>
                <w:b w:val="0"/>
                <w:color w:val="595959" w:themeColor="text1" w:themeTint="A6"/>
                <w:sz w:val="20"/>
                <w:szCs w:val="20"/>
              </w:rPr>
              <w:t>Minimum</w:t>
            </w:r>
          </w:p>
        </w:tc>
        <w:tc>
          <w:tcPr>
            <w:tcW w:w="98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727</w:t>
            </w:r>
          </w:p>
        </w:tc>
        <w:tc>
          <w:tcPr>
            <w:tcW w:w="98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333</w:t>
            </w:r>
          </w:p>
        </w:tc>
        <w:tc>
          <w:tcPr>
            <w:tcW w:w="140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333</w:t>
            </w:r>
          </w:p>
        </w:tc>
        <w:tc>
          <w:tcPr>
            <w:tcW w:w="126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1.517</w:t>
            </w:r>
          </w:p>
        </w:tc>
        <w:tc>
          <w:tcPr>
            <w:tcW w:w="98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947</w:t>
            </w:r>
          </w:p>
        </w:tc>
        <w:tc>
          <w:tcPr>
            <w:tcW w:w="84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626</w:t>
            </w:r>
          </w:p>
        </w:tc>
      </w:tr>
      <w:tr w:rsidR="00A05F84" w:rsidRPr="00A05F84" w:rsidTr="005267D2">
        <w:trPr>
          <w:trHeight w:val="511"/>
        </w:trPr>
        <w:tc>
          <w:tcPr>
            <w:cnfStyle w:val="001000000000" w:firstRow="0" w:lastRow="0" w:firstColumn="1" w:lastColumn="0" w:oddVBand="0" w:evenVBand="0" w:oddHBand="0" w:evenHBand="0" w:firstRowFirstColumn="0" w:firstRowLastColumn="0" w:lastRowFirstColumn="0" w:lastRowLastColumn="0"/>
            <w:tcW w:w="1820" w:type="dxa"/>
          </w:tcPr>
          <w:p w:rsidR="003026A5" w:rsidRPr="005267D2" w:rsidRDefault="003026A5" w:rsidP="003179F8">
            <w:pPr>
              <w:spacing w:line="240" w:lineRule="auto"/>
              <w:jc w:val="both"/>
              <w:rPr>
                <w:rFonts w:ascii="Corbel" w:hAnsi="Corbel"/>
                <w:b w:val="0"/>
                <w:color w:val="595959" w:themeColor="text1" w:themeTint="A6"/>
                <w:sz w:val="20"/>
                <w:szCs w:val="20"/>
              </w:rPr>
            </w:pPr>
            <w:r w:rsidRPr="005267D2">
              <w:rPr>
                <w:rFonts w:ascii="Corbel" w:hAnsi="Corbel"/>
                <w:b w:val="0"/>
                <w:color w:val="595959" w:themeColor="text1" w:themeTint="A6"/>
                <w:sz w:val="20"/>
                <w:szCs w:val="20"/>
              </w:rPr>
              <w:t>Standard Deviation</w:t>
            </w:r>
          </w:p>
        </w:tc>
        <w:tc>
          <w:tcPr>
            <w:tcW w:w="98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629</w:t>
            </w:r>
          </w:p>
        </w:tc>
        <w:tc>
          <w:tcPr>
            <w:tcW w:w="98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482</w:t>
            </w:r>
          </w:p>
        </w:tc>
        <w:tc>
          <w:tcPr>
            <w:tcW w:w="140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760</w:t>
            </w:r>
          </w:p>
        </w:tc>
        <w:tc>
          <w:tcPr>
            <w:tcW w:w="1263"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527</w:t>
            </w:r>
          </w:p>
        </w:tc>
        <w:tc>
          <w:tcPr>
            <w:tcW w:w="98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588</w:t>
            </w:r>
          </w:p>
        </w:tc>
        <w:tc>
          <w:tcPr>
            <w:tcW w:w="842" w:type="dxa"/>
          </w:tcPr>
          <w:p w:rsidR="003026A5" w:rsidRPr="005267D2" w:rsidRDefault="003026A5"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618</w:t>
            </w:r>
          </w:p>
        </w:tc>
      </w:tr>
    </w:tbl>
    <w:p w:rsidR="00087EE0" w:rsidRPr="00A05F84" w:rsidRDefault="00087EE0" w:rsidP="003179F8">
      <w:pPr>
        <w:spacing w:line="240" w:lineRule="auto"/>
        <w:rPr>
          <w:color w:val="595959" w:themeColor="text1" w:themeTint="A6"/>
        </w:rPr>
      </w:pPr>
    </w:p>
    <w:tbl>
      <w:tblPr>
        <w:tblStyle w:val="GridTable1Light-Accent1"/>
        <w:tblW w:w="8126" w:type="dxa"/>
        <w:tblLook w:val="04A0" w:firstRow="1" w:lastRow="0" w:firstColumn="1" w:lastColumn="0" w:noHBand="0" w:noVBand="1"/>
      </w:tblPr>
      <w:tblGrid>
        <w:gridCol w:w="2064"/>
        <w:gridCol w:w="2020"/>
        <w:gridCol w:w="2019"/>
        <w:gridCol w:w="2023"/>
      </w:tblGrid>
      <w:tr w:rsidR="00A05F84" w:rsidRPr="00A05F84" w:rsidTr="005267D2">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8126" w:type="dxa"/>
            <w:gridSpan w:val="4"/>
          </w:tcPr>
          <w:p w:rsidR="00087EE0" w:rsidRPr="005267D2" w:rsidRDefault="00087EE0" w:rsidP="003179F8">
            <w:pPr>
              <w:spacing w:line="240" w:lineRule="auto"/>
              <w:jc w:val="both"/>
              <w:rPr>
                <w:rFonts w:ascii="Corbel" w:hAnsi="Corbel"/>
                <w:color w:val="595959" w:themeColor="text1" w:themeTint="A6"/>
                <w:sz w:val="20"/>
                <w:szCs w:val="20"/>
              </w:rPr>
            </w:pPr>
            <w:r w:rsidRPr="005267D2">
              <w:rPr>
                <w:rFonts w:ascii="Corbel" w:hAnsi="Corbel"/>
                <w:color w:val="595959" w:themeColor="text1" w:themeTint="A6"/>
                <w:sz w:val="20"/>
                <w:szCs w:val="20"/>
              </w:rPr>
              <w:t>Ard El Lewa</w:t>
            </w:r>
          </w:p>
        </w:tc>
      </w:tr>
      <w:tr w:rsidR="00A05F84" w:rsidRPr="00A05F84" w:rsidTr="005267D2">
        <w:trPr>
          <w:trHeight w:val="291"/>
        </w:trPr>
        <w:tc>
          <w:tcPr>
            <w:cnfStyle w:val="001000000000" w:firstRow="0" w:lastRow="0" w:firstColumn="1" w:lastColumn="0" w:oddVBand="0" w:evenVBand="0" w:oddHBand="0" w:evenHBand="0" w:firstRowFirstColumn="0" w:firstRowLastColumn="0" w:lastRowFirstColumn="0" w:lastRowLastColumn="0"/>
            <w:tcW w:w="2064" w:type="dxa"/>
          </w:tcPr>
          <w:p w:rsidR="00087EE0" w:rsidRPr="005267D2" w:rsidRDefault="00087EE0" w:rsidP="003179F8">
            <w:pPr>
              <w:spacing w:line="240" w:lineRule="auto"/>
              <w:jc w:val="both"/>
              <w:rPr>
                <w:rFonts w:ascii="Corbel" w:hAnsi="Corbel"/>
                <w:color w:val="595959" w:themeColor="text1" w:themeTint="A6"/>
                <w:sz w:val="20"/>
                <w:szCs w:val="20"/>
              </w:rPr>
            </w:pPr>
          </w:p>
        </w:tc>
        <w:tc>
          <w:tcPr>
            <w:tcW w:w="2020"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b/>
                <w:color w:val="595959" w:themeColor="text1" w:themeTint="A6"/>
                <w:sz w:val="20"/>
                <w:szCs w:val="20"/>
              </w:rPr>
            </w:pPr>
            <w:r w:rsidRPr="005267D2">
              <w:rPr>
                <w:rFonts w:ascii="Corbel" w:hAnsi="Corbel"/>
                <w:b/>
                <w:color w:val="595959" w:themeColor="text1" w:themeTint="A6"/>
                <w:sz w:val="20"/>
                <w:szCs w:val="20"/>
              </w:rPr>
              <w:t>2004</w:t>
            </w:r>
          </w:p>
        </w:tc>
        <w:tc>
          <w:tcPr>
            <w:tcW w:w="2019"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b/>
                <w:color w:val="595959" w:themeColor="text1" w:themeTint="A6"/>
                <w:sz w:val="20"/>
                <w:szCs w:val="20"/>
              </w:rPr>
            </w:pPr>
            <w:r w:rsidRPr="005267D2">
              <w:rPr>
                <w:rFonts w:ascii="Corbel" w:hAnsi="Corbel"/>
                <w:b/>
                <w:color w:val="595959" w:themeColor="text1" w:themeTint="A6"/>
                <w:sz w:val="20"/>
                <w:szCs w:val="20"/>
              </w:rPr>
              <w:t>2010</w:t>
            </w:r>
          </w:p>
        </w:tc>
        <w:tc>
          <w:tcPr>
            <w:tcW w:w="2022"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b/>
                <w:color w:val="595959" w:themeColor="text1" w:themeTint="A6"/>
                <w:sz w:val="20"/>
                <w:szCs w:val="20"/>
              </w:rPr>
            </w:pPr>
            <w:r w:rsidRPr="005267D2">
              <w:rPr>
                <w:rFonts w:ascii="Corbel" w:hAnsi="Corbel"/>
                <w:b/>
                <w:color w:val="595959" w:themeColor="text1" w:themeTint="A6"/>
                <w:sz w:val="20"/>
                <w:szCs w:val="20"/>
              </w:rPr>
              <w:t>2016</w:t>
            </w:r>
          </w:p>
        </w:tc>
      </w:tr>
      <w:tr w:rsidR="00A05F84" w:rsidRPr="00A05F84" w:rsidTr="005267D2">
        <w:trPr>
          <w:trHeight w:val="302"/>
        </w:trPr>
        <w:tc>
          <w:tcPr>
            <w:cnfStyle w:val="001000000000" w:firstRow="0" w:lastRow="0" w:firstColumn="1" w:lastColumn="0" w:oddVBand="0" w:evenVBand="0" w:oddHBand="0" w:evenHBand="0" w:firstRowFirstColumn="0" w:firstRowLastColumn="0" w:lastRowFirstColumn="0" w:lastRowLastColumn="0"/>
            <w:tcW w:w="8126" w:type="dxa"/>
            <w:gridSpan w:val="4"/>
          </w:tcPr>
          <w:p w:rsidR="00087EE0" w:rsidRPr="005267D2" w:rsidRDefault="00087EE0" w:rsidP="003179F8">
            <w:pPr>
              <w:spacing w:line="240" w:lineRule="auto"/>
              <w:jc w:val="both"/>
              <w:rPr>
                <w:rFonts w:ascii="Corbel" w:hAnsi="Corbel"/>
                <w:color w:val="595959" w:themeColor="text1" w:themeTint="A6"/>
                <w:sz w:val="20"/>
                <w:szCs w:val="20"/>
              </w:rPr>
            </w:pPr>
            <w:r w:rsidRPr="005267D2">
              <w:rPr>
                <w:rFonts w:ascii="Corbel" w:hAnsi="Corbel"/>
                <w:color w:val="595959" w:themeColor="text1" w:themeTint="A6"/>
                <w:sz w:val="20"/>
                <w:szCs w:val="20"/>
              </w:rPr>
              <w:t>Global Integration (n)</w:t>
            </w:r>
          </w:p>
        </w:tc>
      </w:tr>
      <w:tr w:rsidR="00A05F84" w:rsidRPr="00A05F84" w:rsidTr="005267D2">
        <w:trPr>
          <w:trHeight w:val="291"/>
        </w:trPr>
        <w:tc>
          <w:tcPr>
            <w:cnfStyle w:val="001000000000" w:firstRow="0" w:lastRow="0" w:firstColumn="1" w:lastColumn="0" w:oddVBand="0" w:evenVBand="0" w:oddHBand="0" w:evenHBand="0" w:firstRowFirstColumn="0" w:firstRowLastColumn="0" w:lastRowFirstColumn="0" w:lastRowLastColumn="0"/>
            <w:tcW w:w="2064" w:type="dxa"/>
          </w:tcPr>
          <w:p w:rsidR="00087EE0" w:rsidRPr="005267D2" w:rsidRDefault="00087EE0" w:rsidP="003179F8">
            <w:pPr>
              <w:spacing w:line="240" w:lineRule="auto"/>
              <w:jc w:val="both"/>
              <w:rPr>
                <w:rFonts w:ascii="Corbel" w:hAnsi="Corbel"/>
                <w:b w:val="0"/>
                <w:color w:val="595959" w:themeColor="text1" w:themeTint="A6"/>
                <w:sz w:val="20"/>
                <w:szCs w:val="20"/>
              </w:rPr>
            </w:pPr>
            <w:r w:rsidRPr="005267D2">
              <w:rPr>
                <w:rFonts w:ascii="Corbel" w:hAnsi="Corbel"/>
                <w:b w:val="0"/>
                <w:color w:val="595959" w:themeColor="text1" w:themeTint="A6"/>
                <w:sz w:val="20"/>
                <w:szCs w:val="20"/>
              </w:rPr>
              <w:t>Maximum</w:t>
            </w:r>
          </w:p>
        </w:tc>
        <w:tc>
          <w:tcPr>
            <w:tcW w:w="2020"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2.441</w:t>
            </w:r>
          </w:p>
        </w:tc>
        <w:tc>
          <w:tcPr>
            <w:tcW w:w="2019"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2.059</w:t>
            </w:r>
          </w:p>
        </w:tc>
        <w:tc>
          <w:tcPr>
            <w:tcW w:w="2022"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2.279</w:t>
            </w:r>
          </w:p>
        </w:tc>
      </w:tr>
      <w:tr w:rsidR="00A05F84" w:rsidRPr="00A05F84" w:rsidTr="005267D2">
        <w:trPr>
          <w:trHeight w:val="302"/>
        </w:trPr>
        <w:tc>
          <w:tcPr>
            <w:cnfStyle w:val="001000000000" w:firstRow="0" w:lastRow="0" w:firstColumn="1" w:lastColumn="0" w:oddVBand="0" w:evenVBand="0" w:oddHBand="0" w:evenHBand="0" w:firstRowFirstColumn="0" w:firstRowLastColumn="0" w:lastRowFirstColumn="0" w:lastRowLastColumn="0"/>
            <w:tcW w:w="2064" w:type="dxa"/>
          </w:tcPr>
          <w:p w:rsidR="00087EE0" w:rsidRPr="005267D2" w:rsidRDefault="00087EE0" w:rsidP="003179F8">
            <w:pPr>
              <w:spacing w:line="240" w:lineRule="auto"/>
              <w:jc w:val="both"/>
              <w:rPr>
                <w:rFonts w:ascii="Corbel" w:hAnsi="Corbel"/>
                <w:b w:val="0"/>
                <w:color w:val="595959" w:themeColor="text1" w:themeTint="A6"/>
                <w:sz w:val="20"/>
                <w:szCs w:val="20"/>
              </w:rPr>
            </w:pPr>
            <w:r w:rsidRPr="005267D2">
              <w:rPr>
                <w:rFonts w:ascii="Corbel" w:hAnsi="Corbel"/>
                <w:b w:val="0"/>
                <w:color w:val="595959" w:themeColor="text1" w:themeTint="A6"/>
                <w:sz w:val="20"/>
                <w:szCs w:val="20"/>
              </w:rPr>
              <w:t>Average</w:t>
            </w:r>
          </w:p>
        </w:tc>
        <w:tc>
          <w:tcPr>
            <w:tcW w:w="2020"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b/>
                <w:color w:val="595959" w:themeColor="text1" w:themeTint="A6"/>
                <w:sz w:val="20"/>
                <w:szCs w:val="20"/>
              </w:rPr>
            </w:pPr>
            <w:r w:rsidRPr="005267D2">
              <w:rPr>
                <w:rFonts w:ascii="Corbel" w:hAnsi="Corbel"/>
                <w:b/>
                <w:color w:val="595959" w:themeColor="text1" w:themeTint="A6"/>
                <w:sz w:val="20"/>
                <w:szCs w:val="20"/>
              </w:rPr>
              <w:t>1.449</w:t>
            </w:r>
          </w:p>
        </w:tc>
        <w:tc>
          <w:tcPr>
            <w:tcW w:w="2019"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b/>
                <w:color w:val="595959" w:themeColor="text1" w:themeTint="A6"/>
                <w:sz w:val="20"/>
                <w:szCs w:val="20"/>
              </w:rPr>
            </w:pPr>
            <w:r w:rsidRPr="005267D2">
              <w:rPr>
                <w:rFonts w:ascii="Corbel" w:hAnsi="Corbel"/>
                <w:b/>
                <w:color w:val="595959" w:themeColor="text1" w:themeTint="A6"/>
                <w:sz w:val="20"/>
                <w:szCs w:val="20"/>
              </w:rPr>
              <w:t>1.310</w:t>
            </w:r>
          </w:p>
        </w:tc>
        <w:tc>
          <w:tcPr>
            <w:tcW w:w="2022"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b/>
                <w:color w:val="595959" w:themeColor="text1" w:themeTint="A6"/>
                <w:sz w:val="20"/>
                <w:szCs w:val="20"/>
              </w:rPr>
            </w:pPr>
            <w:r w:rsidRPr="005267D2">
              <w:rPr>
                <w:rFonts w:ascii="Corbel" w:hAnsi="Corbel"/>
                <w:b/>
                <w:color w:val="595959" w:themeColor="text1" w:themeTint="A6"/>
                <w:sz w:val="20"/>
                <w:szCs w:val="20"/>
              </w:rPr>
              <w:t>1.294</w:t>
            </w:r>
          </w:p>
        </w:tc>
      </w:tr>
      <w:tr w:rsidR="00A05F84" w:rsidRPr="00A05F84" w:rsidTr="005267D2">
        <w:trPr>
          <w:trHeight w:val="291"/>
        </w:trPr>
        <w:tc>
          <w:tcPr>
            <w:cnfStyle w:val="001000000000" w:firstRow="0" w:lastRow="0" w:firstColumn="1" w:lastColumn="0" w:oddVBand="0" w:evenVBand="0" w:oddHBand="0" w:evenHBand="0" w:firstRowFirstColumn="0" w:firstRowLastColumn="0" w:lastRowFirstColumn="0" w:lastRowLastColumn="0"/>
            <w:tcW w:w="2064" w:type="dxa"/>
          </w:tcPr>
          <w:p w:rsidR="00087EE0" w:rsidRPr="005267D2" w:rsidRDefault="00087EE0" w:rsidP="003179F8">
            <w:pPr>
              <w:spacing w:line="240" w:lineRule="auto"/>
              <w:jc w:val="both"/>
              <w:rPr>
                <w:rFonts w:ascii="Corbel" w:hAnsi="Corbel"/>
                <w:b w:val="0"/>
                <w:color w:val="595959" w:themeColor="text1" w:themeTint="A6"/>
                <w:sz w:val="20"/>
                <w:szCs w:val="20"/>
              </w:rPr>
            </w:pPr>
            <w:r w:rsidRPr="005267D2">
              <w:rPr>
                <w:rFonts w:ascii="Corbel" w:hAnsi="Corbel"/>
                <w:b w:val="0"/>
                <w:color w:val="595959" w:themeColor="text1" w:themeTint="A6"/>
                <w:sz w:val="20"/>
                <w:szCs w:val="20"/>
              </w:rPr>
              <w:t>Minimum</w:t>
            </w:r>
          </w:p>
        </w:tc>
        <w:tc>
          <w:tcPr>
            <w:tcW w:w="2020"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679</w:t>
            </w:r>
          </w:p>
        </w:tc>
        <w:tc>
          <w:tcPr>
            <w:tcW w:w="2019"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633</w:t>
            </w:r>
          </w:p>
        </w:tc>
        <w:tc>
          <w:tcPr>
            <w:tcW w:w="2022"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786</w:t>
            </w:r>
          </w:p>
        </w:tc>
      </w:tr>
      <w:tr w:rsidR="00A05F84" w:rsidRPr="00A05F84" w:rsidTr="005267D2">
        <w:trPr>
          <w:trHeight w:val="302"/>
        </w:trPr>
        <w:tc>
          <w:tcPr>
            <w:cnfStyle w:val="001000000000" w:firstRow="0" w:lastRow="0" w:firstColumn="1" w:lastColumn="0" w:oddVBand="0" w:evenVBand="0" w:oddHBand="0" w:evenHBand="0" w:firstRowFirstColumn="0" w:firstRowLastColumn="0" w:lastRowFirstColumn="0" w:lastRowLastColumn="0"/>
            <w:tcW w:w="2064" w:type="dxa"/>
          </w:tcPr>
          <w:p w:rsidR="00087EE0" w:rsidRPr="005267D2" w:rsidRDefault="00087EE0" w:rsidP="003179F8">
            <w:pPr>
              <w:spacing w:line="240" w:lineRule="auto"/>
              <w:jc w:val="both"/>
              <w:rPr>
                <w:rFonts w:ascii="Corbel" w:hAnsi="Corbel"/>
                <w:b w:val="0"/>
                <w:color w:val="595959" w:themeColor="text1" w:themeTint="A6"/>
                <w:sz w:val="20"/>
                <w:szCs w:val="20"/>
              </w:rPr>
            </w:pPr>
            <w:r w:rsidRPr="005267D2">
              <w:rPr>
                <w:rFonts w:ascii="Corbel" w:hAnsi="Corbel"/>
                <w:b w:val="0"/>
                <w:color w:val="595959" w:themeColor="text1" w:themeTint="A6"/>
                <w:sz w:val="20"/>
                <w:szCs w:val="20"/>
              </w:rPr>
              <w:t>Standard Deviation</w:t>
            </w:r>
          </w:p>
        </w:tc>
        <w:tc>
          <w:tcPr>
            <w:tcW w:w="2020"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289</w:t>
            </w:r>
          </w:p>
        </w:tc>
        <w:tc>
          <w:tcPr>
            <w:tcW w:w="2019"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257</w:t>
            </w:r>
          </w:p>
        </w:tc>
        <w:tc>
          <w:tcPr>
            <w:tcW w:w="2022" w:type="dxa"/>
          </w:tcPr>
          <w:p w:rsidR="00087EE0" w:rsidRPr="005267D2" w:rsidRDefault="00087EE0" w:rsidP="003179F8">
            <w:pPr>
              <w:spacing w:line="240" w:lineRule="auto"/>
              <w:ind w:left="720" w:hanging="720"/>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241</w:t>
            </w:r>
          </w:p>
        </w:tc>
      </w:tr>
      <w:tr w:rsidR="00A05F84" w:rsidRPr="00A05F84" w:rsidTr="005267D2">
        <w:trPr>
          <w:trHeight w:val="302"/>
        </w:trPr>
        <w:tc>
          <w:tcPr>
            <w:cnfStyle w:val="001000000000" w:firstRow="0" w:lastRow="0" w:firstColumn="1" w:lastColumn="0" w:oddVBand="0" w:evenVBand="0" w:oddHBand="0" w:evenHBand="0" w:firstRowFirstColumn="0" w:firstRowLastColumn="0" w:lastRowFirstColumn="0" w:lastRowLastColumn="0"/>
            <w:tcW w:w="8126" w:type="dxa"/>
            <w:gridSpan w:val="4"/>
          </w:tcPr>
          <w:p w:rsidR="00087EE0" w:rsidRPr="005267D2" w:rsidRDefault="00087EE0" w:rsidP="003179F8">
            <w:pPr>
              <w:spacing w:line="240" w:lineRule="auto"/>
              <w:jc w:val="both"/>
              <w:rPr>
                <w:rFonts w:ascii="Corbel" w:hAnsi="Corbel"/>
                <w:color w:val="595959" w:themeColor="text1" w:themeTint="A6"/>
                <w:sz w:val="20"/>
                <w:szCs w:val="20"/>
              </w:rPr>
            </w:pPr>
            <w:r w:rsidRPr="005267D2">
              <w:rPr>
                <w:rFonts w:ascii="Corbel" w:hAnsi="Corbel"/>
                <w:color w:val="595959" w:themeColor="text1" w:themeTint="A6"/>
                <w:sz w:val="20"/>
                <w:szCs w:val="20"/>
              </w:rPr>
              <w:t>Local Integration (n=3)</w:t>
            </w:r>
          </w:p>
        </w:tc>
      </w:tr>
      <w:tr w:rsidR="00A05F84" w:rsidRPr="00A05F84" w:rsidTr="005267D2">
        <w:trPr>
          <w:trHeight w:val="291"/>
        </w:trPr>
        <w:tc>
          <w:tcPr>
            <w:cnfStyle w:val="001000000000" w:firstRow="0" w:lastRow="0" w:firstColumn="1" w:lastColumn="0" w:oddVBand="0" w:evenVBand="0" w:oddHBand="0" w:evenHBand="0" w:firstRowFirstColumn="0" w:firstRowLastColumn="0" w:lastRowFirstColumn="0" w:lastRowLastColumn="0"/>
            <w:tcW w:w="2064" w:type="dxa"/>
          </w:tcPr>
          <w:p w:rsidR="00087EE0" w:rsidRPr="005267D2" w:rsidRDefault="00087EE0" w:rsidP="003179F8">
            <w:pPr>
              <w:spacing w:line="240" w:lineRule="auto"/>
              <w:jc w:val="both"/>
              <w:rPr>
                <w:rFonts w:ascii="Corbel" w:hAnsi="Corbel"/>
                <w:b w:val="0"/>
                <w:color w:val="595959" w:themeColor="text1" w:themeTint="A6"/>
                <w:sz w:val="20"/>
                <w:szCs w:val="20"/>
              </w:rPr>
            </w:pPr>
            <w:r w:rsidRPr="005267D2">
              <w:rPr>
                <w:rFonts w:ascii="Corbel" w:hAnsi="Corbel"/>
                <w:b w:val="0"/>
                <w:color w:val="595959" w:themeColor="text1" w:themeTint="A6"/>
                <w:sz w:val="20"/>
                <w:szCs w:val="20"/>
              </w:rPr>
              <w:t>Maximum</w:t>
            </w:r>
          </w:p>
        </w:tc>
        <w:tc>
          <w:tcPr>
            <w:tcW w:w="2020"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5.344</w:t>
            </w:r>
          </w:p>
        </w:tc>
        <w:tc>
          <w:tcPr>
            <w:tcW w:w="2019"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4.937</w:t>
            </w:r>
          </w:p>
        </w:tc>
        <w:tc>
          <w:tcPr>
            <w:tcW w:w="2022"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4.445</w:t>
            </w:r>
          </w:p>
        </w:tc>
      </w:tr>
      <w:tr w:rsidR="00A05F84" w:rsidRPr="00A05F84" w:rsidTr="005267D2">
        <w:trPr>
          <w:trHeight w:val="302"/>
        </w:trPr>
        <w:tc>
          <w:tcPr>
            <w:cnfStyle w:val="001000000000" w:firstRow="0" w:lastRow="0" w:firstColumn="1" w:lastColumn="0" w:oddVBand="0" w:evenVBand="0" w:oddHBand="0" w:evenHBand="0" w:firstRowFirstColumn="0" w:firstRowLastColumn="0" w:lastRowFirstColumn="0" w:lastRowLastColumn="0"/>
            <w:tcW w:w="2064" w:type="dxa"/>
          </w:tcPr>
          <w:p w:rsidR="00087EE0" w:rsidRPr="005267D2" w:rsidRDefault="00087EE0" w:rsidP="003179F8">
            <w:pPr>
              <w:spacing w:line="240" w:lineRule="auto"/>
              <w:jc w:val="both"/>
              <w:rPr>
                <w:rFonts w:ascii="Corbel" w:hAnsi="Corbel"/>
                <w:b w:val="0"/>
                <w:color w:val="595959" w:themeColor="text1" w:themeTint="A6"/>
                <w:sz w:val="20"/>
                <w:szCs w:val="20"/>
              </w:rPr>
            </w:pPr>
            <w:r w:rsidRPr="005267D2">
              <w:rPr>
                <w:rFonts w:ascii="Corbel" w:hAnsi="Corbel"/>
                <w:b w:val="0"/>
                <w:color w:val="595959" w:themeColor="text1" w:themeTint="A6"/>
                <w:sz w:val="20"/>
                <w:szCs w:val="20"/>
              </w:rPr>
              <w:t>Average</w:t>
            </w:r>
          </w:p>
        </w:tc>
        <w:tc>
          <w:tcPr>
            <w:tcW w:w="2020"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b/>
                <w:color w:val="595959" w:themeColor="text1" w:themeTint="A6"/>
                <w:sz w:val="20"/>
                <w:szCs w:val="20"/>
              </w:rPr>
            </w:pPr>
            <w:r w:rsidRPr="005267D2">
              <w:rPr>
                <w:rFonts w:ascii="Corbel" w:hAnsi="Corbel"/>
                <w:b/>
                <w:color w:val="595959" w:themeColor="text1" w:themeTint="A6"/>
                <w:sz w:val="20"/>
                <w:szCs w:val="20"/>
              </w:rPr>
              <w:t>2.722</w:t>
            </w:r>
          </w:p>
        </w:tc>
        <w:tc>
          <w:tcPr>
            <w:tcW w:w="2019"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b/>
                <w:color w:val="595959" w:themeColor="text1" w:themeTint="A6"/>
                <w:sz w:val="20"/>
                <w:szCs w:val="20"/>
              </w:rPr>
            </w:pPr>
            <w:r w:rsidRPr="005267D2">
              <w:rPr>
                <w:rFonts w:ascii="Corbel" w:hAnsi="Corbel"/>
                <w:b/>
                <w:color w:val="595959" w:themeColor="text1" w:themeTint="A6"/>
                <w:sz w:val="20"/>
                <w:szCs w:val="20"/>
              </w:rPr>
              <w:t>2.581</w:t>
            </w:r>
          </w:p>
        </w:tc>
        <w:tc>
          <w:tcPr>
            <w:tcW w:w="2022"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b/>
                <w:color w:val="595959" w:themeColor="text1" w:themeTint="A6"/>
                <w:sz w:val="20"/>
                <w:szCs w:val="20"/>
              </w:rPr>
            </w:pPr>
            <w:r w:rsidRPr="005267D2">
              <w:rPr>
                <w:rFonts w:ascii="Corbel" w:hAnsi="Corbel"/>
                <w:b/>
                <w:color w:val="595959" w:themeColor="text1" w:themeTint="A6"/>
                <w:sz w:val="20"/>
                <w:szCs w:val="20"/>
              </w:rPr>
              <w:t>2.349</w:t>
            </w:r>
          </w:p>
        </w:tc>
      </w:tr>
      <w:tr w:rsidR="00A05F84" w:rsidRPr="00A05F84" w:rsidTr="005267D2">
        <w:trPr>
          <w:trHeight w:val="291"/>
        </w:trPr>
        <w:tc>
          <w:tcPr>
            <w:cnfStyle w:val="001000000000" w:firstRow="0" w:lastRow="0" w:firstColumn="1" w:lastColumn="0" w:oddVBand="0" w:evenVBand="0" w:oddHBand="0" w:evenHBand="0" w:firstRowFirstColumn="0" w:firstRowLastColumn="0" w:lastRowFirstColumn="0" w:lastRowLastColumn="0"/>
            <w:tcW w:w="2064" w:type="dxa"/>
          </w:tcPr>
          <w:p w:rsidR="00087EE0" w:rsidRPr="005267D2" w:rsidRDefault="00087EE0" w:rsidP="003179F8">
            <w:pPr>
              <w:spacing w:line="240" w:lineRule="auto"/>
              <w:jc w:val="both"/>
              <w:rPr>
                <w:rFonts w:ascii="Corbel" w:hAnsi="Corbel"/>
                <w:b w:val="0"/>
                <w:color w:val="595959" w:themeColor="text1" w:themeTint="A6"/>
                <w:sz w:val="20"/>
                <w:szCs w:val="20"/>
              </w:rPr>
            </w:pPr>
            <w:r w:rsidRPr="005267D2">
              <w:rPr>
                <w:rFonts w:ascii="Corbel" w:hAnsi="Corbel"/>
                <w:b w:val="0"/>
                <w:color w:val="595959" w:themeColor="text1" w:themeTint="A6"/>
                <w:sz w:val="20"/>
                <w:szCs w:val="20"/>
              </w:rPr>
              <w:t>Minimum</w:t>
            </w:r>
          </w:p>
        </w:tc>
        <w:tc>
          <w:tcPr>
            <w:tcW w:w="2020"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566</w:t>
            </w:r>
          </w:p>
        </w:tc>
        <w:tc>
          <w:tcPr>
            <w:tcW w:w="2019"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689</w:t>
            </w:r>
          </w:p>
        </w:tc>
        <w:tc>
          <w:tcPr>
            <w:tcW w:w="2022"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626</w:t>
            </w:r>
          </w:p>
        </w:tc>
      </w:tr>
      <w:tr w:rsidR="00A05F84" w:rsidRPr="00A05F84" w:rsidTr="005267D2">
        <w:trPr>
          <w:trHeight w:val="291"/>
        </w:trPr>
        <w:tc>
          <w:tcPr>
            <w:cnfStyle w:val="001000000000" w:firstRow="0" w:lastRow="0" w:firstColumn="1" w:lastColumn="0" w:oddVBand="0" w:evenVBand="0" w:oddHBand="0" w:evenHBand="0" w:firstRowFirstColumn="0" w:firstRowLastColumn="0" w:lastRowFirstColumn="0" w:lastRowLastColumn="0"/>
            <w:tcW w:w="2064" w:type="dxa"/>
          </w:tcPr>
          <w:p w:rsidR="00087EE0" w:rsidRPr="005267D2" w:rsidRDefault="00087EE0" w:rsidP="003179F8">
            <w:pPr>
              <w:spacing w:line="240" w:lineRule="auto"/>
              <w:jc w:val="both"/>
              <w:rPr>
                <w:rFonts w:ascii="Corbel" w:hAnsi="Corbel"/>
                <w:b w:val="0"/>
                <w:color w:val="595959" w:themeColor="text1" w:themeTint="A6"/>
                <w:sz w:val="20"/>
                <w:szCs w:val="20"/>
              </w:rPr>
            </w:pPr>
            <w:r w:rsidRPr="005267D2">
              <w:rPr>
                <w:rFonts w:ascii="Corbel" w:hAnsi="Corbel"/>
                <w:b w:val="0"/>
                <w:color w:val="595959" w:themeColor="text1" w:themeTint="A6"/>
                <w:sz w:val="20"/>
                <w:szCs w:val="20"/>
              </w:rPr>
              <w:t>Standard Deviation</w:t>
            </w:r>
          </w:p>
        </w:tc>
        <w:tc>
          <w:tcPr>
            <w:tcW w:w="2020"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610</w:t>
            </w:r>
          </w:p>
        </w:tc>
        <w:tc>
          <w:tcPr>
            <w:tcW w:w="2019"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567</w:t>
            </w:r>
          </w:p>
        </w:tc>
        <w:tc>
          <w:tcPr>
            <w:tcW w:w="2022" w:type="dxa"/>
          </w:tcPr>
          <w:p w:rsidR="00087EE0" w:rsidRPr="005267D2" w:rsidRDefault="00087EE0" w:rsidP="003179F8">
            <w:pPr>
              <w:spacing w:line="240" w:lineRule="auto"/>
              <w:jc w:val="both"/>
              <w:cnfStyle w:val="000000000000" w:firstRow="0" w:lastRow="0" w:firstColumn="0" w:lastColumn="0" w:oddVBand="0" w:evenVBand="0" w:oddHBand="0" w:evenHBand="0" w:firstRowFirstColumn="0" w:firstRowLastColumn="0" w:lastRowFirstColumn="0" w:lastRowLastColumn="0"/>
              <w:rPr>
                <w:rFonts w:ascii="Corbel" w:hAnsi="Corbel"/>
                <w:color w:val="595959" w:themeColor="text1" w:themeTint="A6"/>
                <w:sz w:val="20"/>
                <w:szCs w:val="20"/>
              </w:rPr>
            </w:pPr>
            <w:r w:rsidRPr="005267D2">
              <w:rPr>
                <w:rFonts w:ascii="Corbel" w:hAnsi="Corbel"/>
                <w:color w:val="595959" w:themeColor="text1" w:themeTint="A6"/>
                <w:sz w:val="20"/>
                <w:szCs w:val="20"/>
              </w:rPr>
              <w:t>0.618</w:t>
            </w:r>
          </w:p>
        </w:tc>
      </w:tr>
    </w:tbl>
    <w:p w:rsidR="00087EE0" w:rsidRDefault="00087EE0" w:rsidP="003179F8">
      <w:pPr>
        <w:spacing w:line="240" w:lineRule="auto"/>
        <w:rPr>
          <w:color w:val="595959" w:themeColor="text1" w:themeTint="A6"/>
        </w:rPr>
      </w:pPr>
    </w:p>
    <w:p w:rsidR="00167CDF" w:rsidRPr="00A05F84" w:rsidRDefault="00472734" w:rsidP="003179F8">
      <w:pPr>
        <w:spacing w:line="240" w:lineRule="auto"/>
        <w:rPr>
          <w:color w:val="595959" w:themeColor="text1" w:themeTint="A6"/>
        </w:rPr>
      </w:pPr>
      <w:r>
        <w:rPr>
          <w:noProof/>
          <w:color w:val="595959" w:themeColor="text1" w:themeTint="A6"/>
          <w:lang w:eastAsia="en-GB"/>
        </w:rPr>
        <w:lastRenderedPageBreak/>
        <w:drawing>
          <wp:inline distT="0" distB="0" distL="0" distR="0">
            <wp:extent cx="5219700" cy="7381875"/>
            <wp:effectExtent l="0" t="0" r="0" b="9525"/>
            <wp:docPr id="22" name="Picture 22" descr="F:\Research\SSS_PAPER\Figures\Final Output\Axial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Research\SSS_PAPER\Figures\Final Output\Axial_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19700" cy="7381875"/>
                    </a:xfrm>
                    <a:prstGeom prst="rect">
                      <a:avLst/>
                    </a:prstGeom>
                    <a:noFill/>
                    <a:ln>
                      <a:noFill/>
                    </a:ln>
                  </pic:spPr>
                </pic:pic>
              </a:graphicData>
            </a:graphic>
          </wp:inline>
        </w:drawing>
      </w:r>
    </w:p>
    <w:p w:rsidR="00087EE0" w:rsidRPr="00A05F84" w:rsidRDefault="00087EE0" w:rsidP="003179F8">
      <w:pPr>
        <w:spacing w:line="240" w:lineRule="auto"/>
        <w:jc w:val="both"/>
        <w:rPr>
          <w:rFonts w:ascii="Corbel" w:hAnsi="Corbel"/>
          <w:i/>
          <w:color w:val="595959" w:themeColor="text1" w:themeTint="A6"/>
          <w:sz w:val="20"/>
          <w:szCs w:val="20"/>
        </w:rPr>
      </w:pPr>
      <w:r w:rsidRPr="00A05F84">
        <w:rPr>
          <w:rFonts w:ascii="Corbel" w:hAnsi="Corbel"/>
          <w:i/>
          <w:color w:val="595959" w:themeColor="text1" w:themeTint="A6"/>
          <w:sz w:val="20"/>
          <w:szCs w:val="20"/>
        </w:rPr>
        <w:t>Figure 6: Axial Analysis of all the case studies in 2016</w:t>
      </w:r>
    </w:p>
    <w:p w:rsidR="00087EE0" w:rsidRPr="00A05F84" w:rsidRDefault="00087EE0" w:rsidP="003179F8">
      <w:pPr>
        <w:spacing w:line="240" w:lineRule="auto"/>
        <w:ind w:left="-108"/>
        <w:rPr>
          <w:color w:val="595959" w:themeColor="text1" w:themeTint="A6"/>
        </w:rPr>
      </w:pPr>
    </w:p>
    <w:p w:rsidR="00472734" w:rsidRDefault="00472734" w:rsidP="003179F8">
      <w:pPr>
        <w:spacing w:line="240" w:lineRule="auto"/>
        <w:ind w:left="-108"/>
        <w:rPr>
          <w:rFonts w:ascii="Corbel" w:hAnsi="Corbel"/>
          <w:color w:val="595959" w:themeColor="text1" w:themeTint="A6"/>
          <w:sz w:val="20"/>
          <w:szCs w:val="20"/>
        </w:rPr>
      </w:pPr>
    </w:p>
    <w:p w:rsidR="00472734" w:rsidRDefault="00472734" w:rsidP="003179F8">
      <w:pPr>
        <w:spacing w:line="240" w:lineRule="auto"/>
        <w:ind w:left="-108"/>
        <w:rPr>
          <w:rFonts w:ascii="Corbel" w:hAnsi="Corbel"/>
          <w:color w:val="595959" w:themeColor="text1" w:themeTint="A6"/>
          <w:sz w:val="20"/>
          <w:szCs w:val="20"/>
        </w:rPr>
      </w:pPr>
    </w:p>
    <w:p w:rsidR="005267D2" w:rsidRDefault="005267D2" w:rsidP="001C2BBF">
      <w:pPr>
        <w:spacing w:line="240" w:lineRule="auto"/>
        <w:ind w:left="-108"/>
        <w:rPr>
          <w:rFonts w:ascii="Corbel" w:hAnsi="Corbel"/>
          <w:color w:val="595959" w:themeColor="text1" w:themeTint="A6"/>
          <w:sz w:val="20"/>
          <w:szCs w:val="20"/>
        </w:rPr>
      </w:pPr>
    </w:p>
    <w:p w:rsidR="00A05F84" w:rsidRPr="00A05F84" w:rsidRDefault="005267D2" w:rsidP="001C2BBF">
      <w:pPr>
        <w:spacing w:line="240" w:lineRule="auto"/>
        <w:ind w:left="-108"/>
        <w:rPr>
          <w:rFonts w:ascii="Corbel" w:hAnsi="Corbel"/>
          <w:color w:val="595959" w:themeColor="text1" w:themeTint="A6"/>
          <w:sz w:val="20"/>
          <w:szCs w:val="20"/>
        </w:rPr>
      </w:pPr>
      <w:r w:rsidRPr="00A05F84">
        <w:rPr>
          <w:noProof/>
          <w:color w:val="595959" w:themeColor="text1" w:themeTint="A6"/>
          <w:lang w:eastAsia="en-GB"/>
        </w:rPr>
        <w:lastRenderedPageBreak/>
        <mc:AlternateContent>
          <mc:Choice Requires="wps">
            <w:drawing>
              <wp:anchor distT="45720" distB="45720" distL="114300" distR="114300" simplePos="0" relativeHeight="251700224" behindDoc="0" locked="0" layoutInCell="1" allowOverlap="1" wp14:anchorId="0E9B1C00" wp14:editId="6F8DEA30">
                <wp:simplePos x="0" y="0"/>
                <wp:positionH relativeFrom="margin">
                  <wp:align>left</wp:align>
                </wp:positionH>
                <wp:positionV relativeFrom="paragraph">
                  <wp:posOffset>3922562</wp:posOffset>
                </wp:positionV>
                <wp:extent cx="5276850" cy="1404620"/>
                <wp:effectExtent l="0" t="0" r="19050" b="101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6850" cy="1404620"/>
                        </a:xfrm>
                        <a:prstGeom prst="rect">
                          <a:avLst/>
                        </a:prstGeom>
                        <a:solidFill>
                          <a:srgbClr val="FFFFFF"/>
                        </a:solidFill>
                        <a:ln w="9525">
                          <a:solidFill>
                            <a:schemeClr val="bg1"/>
                          </a:solidFill>
                          <a:miter lim="800000"/>
                          <a:headEnd/>
                          <a:tailEnd/>
                        </a:ln>
                      </wps:spPr>
                      <wps:txbx>
                        <w:txbxContent>
                          <w:p w:rsidR="005267D2" w:rsidRPr="00087EE0" w:rsidRDefault="005267D2" w:rsidP="005267D2">
                            <w:pPr>
                              <w:rPr>
                                <w:rFonts w:ascii="Corbel" w:hAnsi="Corbel"/>
                                <w:i/>
                                <w:sz w:val="20"/>
                                <w:szCs w:val="20"/>
                              </w:rPr>
                            </w:pPr>
                            <w:r w:rsidRPr="00087EE0">
                              <w:rPr>
                                <w:rFonts w:ascii="Corbel" w:hAnsi="Corbel"/>
                                <w:i/>
                                <w:sz w:val="20"/>
                                <w:szCs w:val="20"/>
                              </w:rPr>
                              <w:t>Figure 7: Axial Analysis of Ard El Lewa over 12 yea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E9B1C00" id="_x0000_s1032" type="#_x0000_t202" style="position:absolute;left:0;text-align:left;margin-left:0;margin-top:308.85pt;width:415.5pt;height:110.6pt;z-index:25170022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DmkLQIAAE0EAAAOAAAAZHJzL2Uyb0RvYy54bWysVNuO0zAQfUfiHyy/01yUXjZqulq6FCEt&#10;C9IuH+A4TmLhG7bbpHw9Y6ctpbwh8mB5POPjmXNmsr4fpUAHZh3XqsLZLMWIKaobrroKf3vdvVth&#10;5DxRDRFasQofmcP3m7dv1oMpWa57LRpmEYAoVw6mwr33pkwSR3smiZtpwxQ4W20l8WDaLmksGQBd&#10;iiRP00UyaNsYqylzDk4fJyfeRPy2ZdR/aVvHPBIVhtx8XG1c67AmmzUpO0tMz+kpDfIPWUjCFTx6&#10;gXoknqC95X9BSU6tdrr1M6plotuWUxZrgGqy9Kaal54YFmsBcpy50OT+Hyx9Pny1iDcVzrMlRopI&#10;EOmVjR691yPKAz+DcSWEvRgI9CMcg86xVmeeNP3ukNLbnqiOPVirh56RBvLLws3k6uqE4wJIPXzW&#10;DTxD9l5HoLG1MpAHdCBAB52OF21CKhQO5/lysZqDi4IvK9JikUf1ElKerxvr/EemJQqbClsQP8KT&#10;w5PzIR1SnkPCa04L3uy4ENGwXb0VFh0INMoufrGCmzCh0FDhu3k+nxj4AyL0LLuA1N3EwQ2C5B4a&#10;XnBZ4VUavqkFA20fVBPb0RMupj1kLNSJx0DdRKIf6zFKVpzlqXVzBGKtnvob5hE2vbY/MRqgtyvs&#10;fuyJZRiJTwrEucuKIgxDNIr5EphE9tpTX3uIogBVYY/RtN36OECRNvMAIu54pDeoPWVyShl6NrJ+&#10;mq8wFNd2jPr9F9j8AgAA//8DAFBLAwQUAAYACAAAACEAEW6Bid4AAAAIAQAADwAAAGRycy9kb3du&#10;cmV2LnhtbEyPzU7DMBCE70i8g7VI3KgTkNo0xKkACQ4cWjWgcnWSzY+w11HspOHt2Z7gtrszmv0m&#10;2y3WiBlH3ztSEK8iEEiVq3tqFXx+vN4lIHzQVGvjCBX8oIddfn2V6bR2ZzriXIRWcAj5VCvoQhhS&#10;KX3VodV+5QYk1ho3Wh14HVtZj/rM4dbI+yhaS6t74g+dHvClw+q7mKyCt2dZ7o/FoWy+GjO/m5Od&#10;9ger1O3N8vQIIuAS/sxwwWd0yJmpdBPVXhgFXCQoWMebDQiWk4eYL+VlSLYg80z+L5D/AgAA//8D&#10;AFBLAQItABQABgAIAAAAIQC2gziS/gAAAOEBAAATAAAAAAAAAAAAAAAAAAAAAABbQ29udGVudF9U&#10;eXBlc10ueG1sUEsBAi0AFAAGAAgAAAAhADj9If/WAAAAlAEAAAsAAAAAAAAAAAAAAAAALwEAAF9y&#10;ZWxzLy5yZWxzUEsBAi0AFAAGAAgAAAAhALXAOaQtAgAATQQAAA4AAAAAAAAAAAAAAAAALgIAAGRy&#10;cy9lMm9Eb2MueG1sUEsBAi0AFAAGAAgAAAAhABFugYneAAAACAEAAA8AAAAAAAAAAAAAAAAAhwQA&#10;AGRycy9kb3ducmV2LnhtbFBLBQYAAAAABAAEAPMAAACSBQAAAAA=&#10;" strokecolor="white [3212]">
                <v:textbox style="mso-fit-shape-to-text:t">
                  <w:txbxContent>
                    <w:p w:rsidR="005267D2" w:rsidRPr="00087EE0" w:rsidRDefault="005267D2" w:rsidP="005267D2">
                      <w:pPr>
                        <w:rPr>
                          <w:rFonts w:ascii="Corbel" w:hAnsi="Corbel"/>
                          <w:i/>
                          <w:sz w:val="20"/>
                          <w:szCs w:val="20"/>
                        </w:rPr>
                      </w:pPr>
                      <w:r w:rsidRPr="00087EE0">
                        <w:rPr>
                          <w:rFonts w:ascii="Corbel" w:hAnsi="Corbel"/>
                          <w:i/>
                          <w:sz w:val="20"/>
                          <w:szCs w:val="20"/>
                        </w:rPr>
                        <w:t>Figure 7: Axial Analysis of Ard El Lewa over 12 years</w:t>
                      </w:r>
                    </w:p>
                  </w:txbxContent>
                </v:textbox>
                <w10:wrap type="square" anchorx="margin"/>
              </v:shape>
            </w:pict>
          </mc:Fallback>
        </mc:AlternateContent>
      </w:r>
      <w:r>
        <w:rPr>
          <w:rFonts w:ascii="Corbel" w:hAnsi="Corbel"/>
          <w:noProof/>
          <w:color w:val="595959" w:themeColor="text1" w:themeTint="A6"/>
          <w:sz w:val="20"/>
          <w:szCs w:val="20"/>
          <w:lang w:eastAsia="en-GB"/>
        </w:rPr>
        <w:drawing>
          <wp:anchor distT="0" distB="0" distL="114300" distR="114300" simplePos="0" relativeHeight="251701248" behindDoc="1" locked="0" layoutInCell="1" allowOverlap="1" wp14:anchorId="61913C1A" wp14:editId="1BBB95DA">
            <wp:simplePos x="0" y="0"/>
            <wp:positionH relativeFrom="margin">
              <wp:posOffset>0</wp:posOffset>
            </wp:positionH>
            <wp:positionV relativeFrom="paragraph">
              <wp:posOffset>180</wp:posOffset>
            </wp:positionV>
            <wp:extent cx="5219700" cy="3943350"/>
            <wp:effectExtent l="0" t="0" r="0" b="0"/>
            <wp:wrapTight wrapText="bothSides">
              <wp:wrapPolygon edited="0">
                <wp:start x="0" y="0"/>
                <wp:lineTo x="0" y="21496"/>
                <wp:lineTo x="21521" y="21496"/>
                <wp:lineTo x="21521" y="0"/>
                <wp:lineTo x="0" y="0"/>
              </wp:wrapPolygon>
            </wp:wrapTight>
            <wp:docPr id="16" name="Picture 16" descr="H:\Research\SSS_PAPER\Figures\Final Output\Ard El Lewa axi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Research\SSS_PAPER\Figures\Final Output\Ard El Lewa axial.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19700" cy="3943350"/>
                    </a:xfrm>
                    <a:prstGeom prst="rect">
                      <a:avLst/>
                    </a:prstGeom>
                    <a:noFill/>
                    <a:ln>
                      <a:noFill/>
                    </a:ln>
                  </pic:spPr>
                </pic:pic>
              </a:graphicData>
            </a:graphic>
          </wp:anchor>
        </w:drawing>
      </w:r>
      <w:r w:rsidR="00A05F84" w:rsidRPr="00A05F84">
        <w:rPr>
          <w:rFonts w:ascii="Corbel" w:hAnsi="Corbel"/>
          <w:color w:val="595959" w:themeColor="text1" w:themeTint="A6"/>
          <w:sz w:val="20"/>
          <w:szCs w:val="20"/>
        </w:rPr>
        <w:t xml:space="preserve">After completing the syntactical analysis, the results show different syntactical structures based on the original urban morphology. Planned settlements (Al Mohandiseen, Zamalek and Al Sahafiyeen) have more highly integrated movement thoroughfares but also a higher standard deviation, indicating that there are </w:t>
      </w:r>
      <w:r w:rsidR="00646169">
        <w:rPr>
          <w:rFonts w:ascii="Corbel" w:hAnsi="Corbel"/>
          <w:color w:val="595959" w:themeColor="text1" w:themeTint="A6"/>
          <w:sz w:val="20"/>
          <w:szCs w:val="20"/>
        </w:rPr>
        <w:t>areas</w:t>
      </w:r>
      <w:r w:rsidR="00646169" w:rsidRPr="00A05F84">
        <w:rPr>
          <w:rFonts w:ascii="Corbel" w:hAnsi="Corbel"/>
          <w:color w:val="595959" w:themeColor="text1" w:themeTint="A6"/>
          <w:sz w:val="20"/>
          <w:szCs w:val="20"/>
        </w:rPr>
        <w:t xml:space="preserve"> that have a high level of movement,</w:t>
      </w:r>
      <w:r w:rsidR="00A05F84" w:rsidRPr="00A05F84">
        <w:rPr>
          <w:rFonts w:ascii="Corbel" w:hAnsi="Corbel"/>
          <w:color w:val="595959" w:themeColor="text1" w:themeTint="A6"/>
          <w:sz w:val="20"/>
          <w:szCs w:val="20"/>
        </w:rPr>
        <w:t xml:space="preserve"> and areas that experience a low level of movement and thus decreased integration with the rest of the neighbourhood. This increased integration could be </w:t>
      </w:r>
      <w:r w:rsidR="00343ADD" w:rsidRPr="00A05F84">
        <w:rPr>
          <w:rFonts w:ascii="Corbel" w:hAnsi="Corbel"/>
          <w:color w:val="595959" w:themeColor="text1" w:themeTint="A6"/>
          <w:sz w:val="20"/>
          <w:szCs w:val="20"/>
        </w:rPr>
        <w:t>because</w:t>
      </w:r>
      <w:r w:rsidR="00A05F84" w:rsidRPr="00A05F84">
        <w:rPr>
          <w:rFonts w:ascii="Corbel" w:hAnsi="Corbel"/>
          <w:color w:val="595959" w:themeColor="text1" w:themeTint="A6"/>
          <w:sz w:val="20"/>
          <w:szCs w:val="20"/>
        </w:rPr>
        <w:t xml:space="preserve"> the planned settlements are connected to the highways so there is an opportunity for the edge movement to occur. </w:t>
      </w:r>
    </w:p>
    <w:p w:rsidR="00A05F84" w:rsidRPr="00A05F84" w:rsidRDefault="00A05F84" w:rsidP="003179F8">
      <w:pPr>
        <w:spacing w:line="240" w:lineRule="auto"/>
        <w:ind w:left="-108"/>
        <w:rPr>
          <w:rFonts w:ascii="Corbel" w:hAnsi="Corbel"/>
          <w:color w:val="595959" w:themeColor="text1" w:themeTint="A6"/>
          <w:sz w:val="20"/>
          <w:szCs w:val="20"/>
        </w:rPr>
      </w:pPr>
      <w:r w:rsidRPr="00A05F84">
        <w:rPr>
          <w:rFonts w:ascii="Corbel" w:hAnsi="Corbel"/>
          <w:color w:val="595959" w:themeColor="text1" w:themeTint="A6"/>
          <w:sz w:val="20"/>
          <w:szCs w:val="20"/>
        </w:rPr>
        <w:t>The organic settlement (Mit Uqaba) has the lowest level of global integration but also the lowest standard deviation in both local and global integration, indicating that the neighbourhood is integrated as a whole but the highway cutting through it and the lack of connection to Al Mohandiseen prevents it from being integrated into the wider urban fabric. The informal settlements are between the planned and organic settlements in terms of integration</w:t>
      </w:r>
      <w:r w:rsidR="00F23949">
        <w:rPr>
          <w:rFonts w:ascii="Corbel" w:hAnsi="Corbel"/>
          <w:color w:val="595959" w:themeColor="text1" w:themeTint="A6"/>
          <w:sz w:val="20"/>
          <w:szCs w:val="20"/>
        </w:rPr>
        <w:t>.</w:t>
      </w:r>
    </w:p>
    <w:p w:rsidR="00A05F84" w:rsidRPr="00A05F84" w:rsidRDefault="00A05F84" w:rsidP="004065B3">
      <w:pPr>
        <w:spacing w:line="240" w:lineRule="auto"/>
        <w:ind w:left="-108"/>
        <w:rPr>
          <w:rFonts w:ascii="Corbel" w:hAnsi="Corbel"/>
          <w:color w:val="595959" w:themeColor="text1" w:themeTint="A6"/>
          <w:sz w:val="20"/>
          <w:szCs w:val="20"/>
        </w:rPr>
      </w:pPr>
      <w:r w:rsidRPr="00A05F84">
        <w:rPr>
          <w:rFonts w:ascii="Corbel" w:hAnsi="Corbel"/>
          <w:color w:val="595959" w:themeColor="text1" w:themeTint="A6"/>
          <w:sz w:val="20"/>
          <w:szCs w:val="20"/>
        </w:rPr>
        <w:t xml:space="preserve">In terms of local integration, all the settlements have similar maximum integration and the standard deviation has increased, indicating that even in the informal settlements there are </w:t>
      </w:r>
      <w:r w:rsidR="00343ADD" w:rsidRPr="00A05F84">
        <w:rPr>
          <w:rFonts w:ascii="Corbel" w:hAnsi="Corbel"/>
          <w:color w:val="595959" w:themeColor="text1" w:themeTint="A6"/>
          <w:sz w:val="20"/>
          <w:szCs w:val="20"/>
        </w:rPr>
        <w:t>areas that</w:t>
      </w:r>
      <w:r w:rsidRPr="00A05F84">
        <w:rPr>
          <w:rFonts w:ascii="Corbel" w:hAnsi="Corbel"/>
          <w:color w:val="595959" w:themeColor="text1" w:themeTint="A6"/>
          <w:sz w:val="20"/>
          <w:szCs w:val="20"/>
        </w:rPr>
        <w:t xml:space="preserve"> are not well integrated into the neighbourhood. This is reflected in the syntactic structure of the different neighbourhoods. The informal and organic structure is</w:t>
      </w:r>
      <w:r w:rsidR="004065B3">
        <w:rPr>
          <w:rFonts w:ascii="Corbel" w:hAnsi="Corbel"/>
          <w:color w:val="595959" w:themeColor="text1" w:themeTint="A6"/>
          <w:sz w:val="20"/>
          <w:szCs w:val="20"/>
        </w:rPr>
        <w:t xml:space="preserve"> more</w:t>
      </w:r>
      <w:r w:rsidRPr="00A05F84">
        <w:rPr>
          <w:rFonts w:ascii="Corbel" w:hAnsi="Corbel"/>
          <w:color w:val="595959" w:themeColor="text1" w:themeTint="A6"/>
          <w:sz w:val="20"/>
          <w:szCs w:val="20"/>
        </w:rPr>
        <w:t xml:space="preserve"> centralised and there is little movement on the edge of the neighbourhood, forming an incomplete deformed wheel structure. In contrast are the planned </w:t>
      </w:r>
      <w:r w:rsidR="004065B3" w:rsidRPr="00A05F84">
        <w:rPr>
          <w:rFonts w:ascii="Corbel" w:hAnsi="Corbel"/>
          <w:color w:val="595959" w:themeColor="text1" w:themeTint="A6"/>
          <w:sz w:val="20"/>
          <w:szCs w:val="20"/>
        </w:rPr>
        <w:t>settlements, which have strong edge movement and spokes,</w:t>
      </w:r>
      <w:r w:rsidRPr="00A05F84">
        <w:rPr>
          <w:rFonts w:ascii="Corbel" w:hAnsi="Corbel"/>
          <w:color w:val="595959" w:themeColor="text1" w:themeTint="A6"/>
          <w:sz w:val="20"/>
          <w:szCs w:val="20"/>
        </w:rPr>
        <w:t xml:space="preserve"> connecting the edges together. In informal and organic settlements, the highways surrounding them become hard edges, disconnecting them from the city and supressing edge movement. In planned settlements (Al Mohandiseen, Zamalek and </w:t>
      </w:r>
      <w:r w:rsidR="004065B3" w:rsidRPr="00A05F84">
        <w:rPr>
          <w:rFonts w:ascii="Corbel" w:hAnsi="Corbel"/>
          <w:color w:val="595959" w:themeColor="text1" w:themeTint="A6"/>
          <w:sz w:val="20"/>
          <w:szCs w:val="20"/>
        </w:rPr>
        <w:t>Al-Sahafiyeen),</w:t>
      </w:r>
      <w:r w:rsidRPr="00A05F84">
        <w:rPr>
          <w:rFonts w:ascii="Corbel" w:hAnsi="Corbel"/>
          <w:color w:val="595959" w:themeColor="text1" w:themeTint="A6"/>
          <w:sz w:val="20"/>
          <w:szCs w:val="20"/>
        </w:rPr>
        <w:t xml:space="preserve"> the highway acts as a connector since the settlements have access to the highway, promoting edge movement.</w:t>
      </w:r>
    </w:p>
    <w:p w:rsidR="00A05F84" w:rsidRPr="00A05F84" w:rsidRDefault="00A05F84" w:rsidP="0089535B">
      <w:pPr>
        <w:spacing w:line="240" w:lineRule="auto"/>
        <w:ind w:left="-108"/>
        <w:rPr>
          <w:rFonts w:ascii="Corbel" w:hAnsi="Corbel"/>
          <w:color w:val="595959" w:themeColor="text1" w:themeTint="A6"/>
          <w:sz w:val="20"/>
          <w:szCs w:val="20"/>
        </w:rPr>
      </w:pPr>
      <w:r w:rsidRPr="00A05F84">
        <w:rPr>
          <w:rFonts w:ascii="Corbel" w:hAnsi="Corbel"/>
          <w:color w:val="595959" w:themeColor="text1" w:themeTint="A6"/>
          <w:sz w:val="20"/>
          <w:szCs w:val="20"/>
        </w:rPr>
        <w:t xml:space="preserve">Looking at Ard El Lewa (fig. 7) shows the changes in the structure and integration that have taken place due to rapid growth. </w:t>
      </w:r>
      <w:r w:rsidR="0089535B">
        <w:rPr>
          <w:rFonts w:ascii="Corbel" w:hAnsi="Corbel"/>
          <w:color w:val="595959" w:themeColor="text1" w:themeTint="A6"/>
          <w:sz w:val="20"/>
          <w:szCs w:val="20"/>
        </w:rPr>
        <w:t>Due</w:t>
      </w:r>
      <w:r w:rsidRPr="00A05F84">
        <w:rPr>
          <w:rFonts w:ascii="Corbel" w:hAnsi="Corbel"/>
          <w:color w:val="595959" w:themeColor="text1" w:themeTint="A6"/>
          <w:sz w:val="20"/>
          <w:szCs w:val="20"/>
        </w:rPr>
        <w:t xml:space="preserve"> to the type of urban </w:t>
      </w:r>
      <w:r w:rsidR="004065B3" w:rsidRPr="00A05F84">
        <w:rPr>
          <w:rFonts w:ascii="Corbel" w:hAnsi="Corbel"/>
          <w:color w:val="595959" w:themeColor="text1" w:themeTint="A6"/>
          <w:sz w:val="20"/>
          <w:szCs w:val="20"/>
        </w:rPr>
        <w:t>morphology,</w:t>
      </w:r>
      <w:r w:rsidRPr="00A05F84">
        <w:rPr>
          <w:rFonts w:ascii="Corbel" w:hAnsi="Corbel"/>
          <w:color w:val="595959" w:themeColor="text1" w:themeTint="A6"/>
          <w:sz w:val="20"/>
          <w:szCs w:val="20"/>
        </w:rPr>
        <w:t xml:space="preserve"> the growth was predictable, but rather than extending further outwards onto agricultural </w:t>
      </w:r>
      <w:r w:rsidR="004065B3" w:rsidRPr="00A05F84">
        <w:rPr>
          <w:rFonts w:ascii="Corbel" w:hAnsi="Corbel"/>
          <w:color w:val="595959" w:themeColor="text1" w:themeTint="A6"/>
          <w:sz w:val="20"/>
          <w:szCs w:val="20"/>
        </w:rPr>
        <w:t>land,</w:t>
      </w:r>
      <w:r w:rsidRPr="00A05F84">
        <w:rPr>
          <w:rFonts w:ascii="Corbel" w:hAnsi="Corbel"/>
          <w:color w:val="595959" w:themeColor="text1" w:themeTint="A6"/>
          <w:sz w:val="20"/>
          <w:szCs w:val="20"/>
        </w:rPr>
        <w:t xml:space="preserve"> it is limited by the hard edge of the </w:t>
      </w:r>
      <w:r w:rsidRPr="00A05F84">
        <w:rPr>
          <w:rFonts w:ascii="Corbel" w:hAnsi="Corbel"/>
          <w:color w:val="595959" w:themeColor="text1" w:themeTint="A6"/>
          <w:sz w:val="20"/>
          <w:szCs w:val="20"/>
        </w:rPr>
        <w:lastRenderedPageBreak/>
        <w:t xml:space="preserve">highway and so increases in density. In 2004 the structure was starting to extend outwards towards the edges, becoming more centralised in 2010 as the density started to increase and finally very centralised in 2016, the centre being the bridges that cross over the 26th July Corridor. While this may be the area that sees the most movement, it is also not a functional centre as technically it is where two edges meet. </w:t>
      </w:r>
    </w:p>
    <w:p w:rsidR="00087EE0" w:rsidRPr="00A05F84" w:rsidRDefault="00A05F84" w:rsidP="003179F8">
      <w:pPr>
        <w:spacing w:line="240" w:lineRule="auto"/>
        <w:ind w:left="-108"/>
        <w:rPr>
          <w:rFonts w:ascii="Corbel" w:hAnsi="Corbel"/>
          <w:color w:val="595959" w:themeColor="text1" w:themeTint="A6"/>
          <w:sz w:val="20"/>
          <w:szCs w:val="20"/>
        </w:rPr>
      </w:pPr>
      <w:r w:rsidRPr="00A05F84">
        <w:rPr>
          <w:rFonts w:ascii="Corbel" w:hAnsi="Corbel"/>
          <w:color w:val="595959" w:themeColor="text1" w:themeTint="A6"/>
          <w:sz w:val="20"/>
          <w:szCs w:val="20"/>
        </w:rPr>
        <w:t xml:space="preserve">As well as the changing structure, the integration is decreasing as time passes. This is due to the increasing density of the settlement, which leads to decreased legibility from a visitor’s point of view. The settlement becomes less permeable and therefore less </w:t>
      </w:r>
      <w:r w:rsidR="004065B3" w:rsidRPr="00A05F84">
        <w:rPr>
          <w:rFonts w:ascii="Corbel" w:hAnsi="Corbel"/>
          <w:color w:val="595959" w:themeColor="text1" w:themeTint="A6"/>
          <w:sz w:val="20"/>
          <w:szCs w:val="20"/>
        </w:rPr>
        <w:t>integrated;</w:t>
      </w:r>
      <w:r w:rsidRPr="00A05F84">
        <w:rPr>
          <w:rFonts w:ascii="Corbel" w:hAnsi="Corbel"/>
          <w:color w:val="595959" w:themeColor="text1" w:themeTint="A6"/>
          <w:sz w:val="20"/>
          <w:szCs w:val="20"/>
        </w:rPr>
        <w:t xml:space="preserve"> there are fewer movement thoroughfares due to the extremely long, linear grid. However, the standard deviation is decreasing, indicating that the neighbourhood is becoming more integrated as a whole rather than scattered areas that are integrated and areas that are segregated. </w:t>
      </w:r>
    </w:p>
    <w:p w:rsidR="00446D4A" w:rsidRDefault="00A05F84" w:rsidP="003179F8">
      <w:pPr>
        <w:spacing w:before="360" w:line="240" w:lineRule="auto"/>
        <w:ind w:left="-108"/>
        <w:rPr>
          <w:rFonts w:ascii="Futura Medium" w:hAnsi="Futura Medium" w:cs="Futura Medium"/>
          <w:color w:val="0D0D0D" w:themeColor="text1" w:themeTint="F2"/>
          <w:sz w:val="22"/>
          <w:szCs w:val="22"/>
        </w:rPr>
      </w:pPr>
      <w:r w:rsidRPr="00A05F84">
        <w:rPr>
          <w:rFonts w:ascii="Futura Medium" w:hAnsi="Futura Medium" w:cs="Futura Medium"/>
          <w:color w:val="595959" w:themeColor="text1" w:themeTint="A6"/>
          <w:sz w:val="22"/>
          <w:szCs w:val="22"/>
        </w:rPr>
        <w:t xml:space="preserve">5. </w:t>
      </w:r>
      <w:r w:rsidRPr="00A05F84">
        <w:rPr>
          <w:rFonts w:ascii="Futura Medium" w:hAnsi="Futura Medium" w:cs="Futura Medium"/>
          <w:color w:val="0D0D0D" w:themeColor="text1" w:themeTint="F2"/>
          <w:sz w:val="22"/>
          <w:szCs w:val="22"/>
        </w:rPr>
        <w:t xml:space="preserve">THE CANALS AS SUPER-GRID </w:t>
      </w:r>
    </w:p>
    <w:p w:rsidR="00A81193" w:rsidRPr="00446D4A" w:rsidRDefault="00A81193" w:rsidP="003179F8">
      <w:pPr>
        <w:spacing w:before="360" w:line="240" w:lineRule="auto"/>
        <w:ind w:left="-108"/>
        <w:rPr>
          <w:rFonts w:ascii="Futura Medium" w:hAnsi="Futura Medium" w:cs="Futura Medium"/>
          <w:color w:val="0D0D0D" w:themeColor="text1" w:themeTint="F2"/>
          <w:sz w:val="22"/>
          <w:szCs w:val="22"/>
        </w:rPr>
      </w:pPr>
      <w:r w:rsidRPr="00A81193">
        <w:rPr>
          <w:rFonts w:ascii="Corbel" w:hAnsi="Corbel" w:cs="Futura Medium"/>
          <w:color w:val="595959" w:themeColor="text1" w:themeTint="A6"/>
          <w:sz w:val="20"/>
          <w:szCs w:val="20"/>
        </w:rPr>
        <w:t xml:space="preserve">If compared with the image of the canals and roads it is clear that the highways are built where old roads and canals used to be. There are two interesting observations: </w:t>
      </w:r>
    </w:p>
    <w:p w:rsidR="00A81193" w:rsidRPr="00A81193" w:rsidRDefault="0089535B" w:rsidP="003179F8">
      <w:pPr>
        <w:spacing w:before="360" w:line="240" w:lineRule="auto"/>
        <w:ind w:left="-108"/>
        <w:rPr>
          <w:rFonts w:ascii="Corbel" w:hAnsi="Corbel" w:cs="Futura Medium"/>
          <w:color w:val="595959" w:themeColor="text1" w:themeTint="A6"/>
          <w:sz w:val="20"/>
          <w:szCs w:val="20"/>
        </w:rPr>
      </w:pPr>
      <w:r>
        <w:rPr>
          <w:rFonts w:ascii="Corbel" w:hAnsi="Corbel" w:cs="Futura Medium"/>
          <w:color w:val="595959" w:themeColor="text1" w:themeTint="A6"/>
          <w:sz w:val="20"/>
          <w:szCs w:val="20"/>
        </w:rPr>
        <w:t>1 .</w:t>
      </w:r>
      <w:r w:rsidR="00A81193" w:rsidRPr="00A81193">
        <w:rPr>
          <w:rFonts w:ascii="Corbel" w:hAnsi="Corbel" w:cs="Futura Medium"/>
          <w:color w:val="595959" w:themeColor="text1" w:themeTint="A6"/>
          <w:sz w:val="20"/>
          <w:szCs w:val="20"/>
        </w:rPr>
        <w:t>The most integrated streets in the inf</w:t>
      </w:r>
      <w:r w:rsidR="00EA3148">
        <w:rPr>
          <w:rFonts w:ascii="Corbel" w:hAnsi="Corbel" w:cs="Futura Medium"/>
          <w:color w:val="595959" w:themeColor="text1" w:themeTint="A6"/>
          <w:sz w:val="20"/>
          <w:szCs w:val="20"/>
        </w:rPr>
        <w:t>ormal settlements (see fig 8</w:t>
      </w:r>
      <w:r w:rsidR="00A81193" w:rsidRPr="00A81193">
        <w:rPr>
          <w:rFonts w:ascii="Corbel" w:hAnsi="Corbel" w:cs="Futura Medium"/>
          <w:color w:val="595959" w:themeColor="text1" w:themeTint="A6"/>
          <w:sz w:val="20"/>
          <w:szCs w:val="20"/>
        </w:rPr>
        <w:t xml:space="preserve">) used to be canals </w:t>
      </w:r>
    </w:p>
    <w:p w:rsidR="00A81193" w:rsidRPr="00A81193" w:rsidRDefault="0089535B" w:rsidP="0089535B">
      <w:pPr>
        <w:spacing w:before="360" w:line="240" w:lineRule="auto"/>
        <w:ind w:left="-108"/>
        <w:rPr>
          <w:rFonts w:ascii="Corbel" w:hAnsi="Corbel" w:cs="Futura Medium"/>
          <w:color w:val="595959" w:themeColor="text1" w:themeTint="A6"/>
          <w:sz w:val="20"/>
          <w:szCs w:val="20"/>
        </w:rPr>
      </w:pPr>
      <w:r w:rsidRPr="0089535B">
        <w:rPr>
          <w:rFonts w:ascii="Corbel" w:hAnsi="Corbel" w:cs="Futura Medium"/>
          <w:color w:val="595959" w:themeColor="text1" w:themeTint="A6"/>
          <w:sz w:val="20"/>
          <w:szCs w:val="20"/>
        </w:rPr>
        <w:t>2.</w:t>
      </w:r>
      <w:r>
        <w:rPr>
          <w:rFonts w:ascii="Corbel" w:hAnsi="Corbel" w:cs="Futura Medium"/>
          <w:color w:val="595959" w:themeColor="text1" w:themeTint="A6"/>
          <w:sz w:val="20"/>
          <w:szCs w:val="20"/>
        </w:rPr>
        <w:t xml:space="preserve"> T</w:t>
      </w:r>
      <w:r w:rsidRPr="00A81193">
        <w:rPr>
          <w:rFonts w:ascii="Corbel" w:hAnsi="Corbel" w:cs="Futura Medium"/>
          <w:color w:val="595959" w:themeColor="text1" w:themeTint="A6"/>
          <w:sz w:val="20"/>
          <w:szCs w:val="20"/>
        </w:rPr>
        <w:t>he</w:t>
      </w:r>
      <w:r w:rsidR="00A81193" w:rsidRPr="00A81193">
        <w:rPr>
          <w:rFonts w:ascii="Corbel" w:hAnsi="Corbel" w:cs="Futura Medium"/>
          <w:color w:val="595959" w:themeColor="text1" w:themeTint="A6"/>
          <w:sz w:val="20"/>
          <w:szCs w:val="20"/>
        </w:rPr>
        <w:t xml:space="preserve"> most integrated streets in the planned settlements are ones that are connected to the highway system – which also used to be canals.</w:t>
      </w:r>
    </w:p>
    <w:p w:rsidR="00F23949" w:rsidRDefault="00A81193" w:rsidP="003179F8">
      <w:pPr>
        <w:spacing w:before="360" w:line="240" w:lineRule="auto"/>
        <w:ind w:left="-108"/>
        <w:rPr>
          <w:rFonts w:ascii="Corbel" w:hAnsi="Corbel" w:cs="Futura Medium"/>
          <w:color w:val="595959" w:themeColor="text1" w:themeTint="A6"/>
          <w:sz w:val="20"/>
          <w:szCs w:val="20"/>
        </w:rPr>
      </w:pPr>
      <w:r w:rsidRPr="00A81193">
        <w:rPr>
          <w:rFonts w:ascii="Corbel" w:hAnsi="Corbel" w:cs="Futura Medium"/>
          <w:color w:val="595959" w:themeColor="text1" w:themeTint="A6"/>
          <w:sz w:val="20"/>
          <w:szCs w:val="20"/>
        </w:rPr>
        <w:t xml:space="preserve">Following this analysis, it can be concluded that the canal system that existed in the early 20th century – used to irrigate the surrounding agricultural land – forms the basis of the “super-grid” that connects, or in this case disconnects, the city. This super-grid is reflected in both the planned highway system and the organically developed main streets in the informal settlements. Since the most integrated streets in the planned settlements are the ones that are connected to the super-grid, it can also be concluded that connecting the streets in the informal settlements to the highway grid (as was done in Ard El Lewa) will increase overall integration. Super-grids are usually created with the intention to create distinct neighbourhoods, only in this case the highways were created after the neighbourhoods with the intention to limit growth, becoming a boundary for separation rather than an interface for connection.  </w:t>
      </w:r>
    </w:p>
    <w:p w:rsidR="00A05F84" w:rsidRDefault="00A81193" w:rsidP="003179F8">
      <w:pPr>
        <w:spacing w:before="360" w:line="240" w:lineRule="auto"/>
        <w:ind w:left="-108"/>
        <w:rPr>
          <w:rFonts w:ascii="Corbel" w:hAnsi="Corbel" w:cs="Futura Medium"/>
          <w:color w:val="595959" w:themeColor="text1" w:themeTint="A6"/>
          <w:sz w:val="20"/>
          <w:szCs w:val="20"/>
        </w:rPr>
      </w:pPr>
      <w:r w:rsidRPr="00A81193">
        <w:rPr>
          <w:rFonts w:ascii="Corbel" w:hAnsi="Corbel" w:cs="Futura Medium"/>
          <w:color w:val="595959" w:themeColor="text1" w:themeTint="A6"/>
          <w:sz w:val="20"/>
          <w:szCs w:val="20"/>
        </w:rPr>
        <w:t>This creates an ‘incomplete’ super-grid that follows the pre-existing canal pattern but does not complete it, interrupting the connection between the local and primary streets (highways). The size of the super-block created by the highways super-grid varies between 1-1.6 km since the grid created by the highways is deformed and spaced at different intervals. Contrasting with this is the canal system in which there is more of a regular grid, on average 0.5km, since it is designed to connect all agricultural land to the water supply. However, the rural plots that form the streets are very narrow which would mean that there would be almost 65 local streets inserted into one super block as it stands now.</w:t>
      </w:r>
    </w:p>
    <w:p w:rsidR="00F61A90" w:rsidRDefault="00F61A90" w:rsidP="003179F8">
      <w:pPr>
        <w:spacing w:before="360" w:line="240" w:lineRule="auto"/>
        <w:ind w:left="-108"/>
        <w:rPr>
          <w:rFonts w:ascii="Corbel" w:hAnsi="Corbel" w:cs="Futura Medium"/>
          <w:color w:val="595959" w:themeColor="text1" w:themeTint="A6"/>
          <w:sz w:val="20"/>
          <w:szCs w:val="20"/>
        </w:rPr>
      </w:pPr>
    </w:p>
    <w:p w:rsidR="00F61A90" w:rsidRDefault="00F61A90" w:rsidP="003179F8">
      <w:pPr>
        <w:spacing w:before="360" w:line="240" w:lineRule="auto"/>
        <w:ind w:left="-108"/>
        <w:rPr>
          <w:rFonts w:ascii="Corbel" w:hAnsi="Corbel" w:cs="Futura Medium"/>
          <w:color w:val="595959" w:themeColor="text1" w:themeTint="A6"/>
          <w:sz w:val="20"/>
          <w:szCs w:val="20"/>
        </w:rPr>
      </w:pPr>
    </w:p>
    <w:p w:rsidR="00F61A90" w:rsidRDefault="00F61A90" w:rsidP="003179F8">
      <w:pPr>
        <w:spacing w:before="360" w:line="240" w:lineRule="auto"/>
        <w:ind w:left="-108"/>
        <w:rPr>
          <w:rFonts w:ascii="Corbel" w:hAnsi="Corbel" w:cs="Futura Medium"/>
          <w:color w:val="595959" w:themeColor="text1" w:themeTint="A6"/>
          <w:sz w:val="20"/>
          <w:szCs w:val="20"/>
        </w:rPr>
      </w:pPr>
    </w:p>
    <w:p w:rsidR="0000413B" w:rsidRDefault="00F61A90" w:rsidP="003179F8">
      <w:pPr>
        <w:spacing w:before="360" w:line="240" w:lineRule="auto"/>
        <w:ind w:left="-108"/>
        <w:rPr>
          <w:rFonts w:ascii="Futura Medium" w:hAnsi="Futura Medium" w:cs="Futura Medium"/>
          <w:color w:val="0D0D0D" w:themeColor="text1" w:themeTint="F2"/>
          <w:sz w:val="22"/>
          <w:szCs w:val="22"/>
        </w:rPr>
      </w:pPr>
      <w:r>
        <w:rPr>
          <w:rFonts w:ascii="Futura Medium" w:hAnsi="Futura Medium" w:cs="Futura Medium"/>
          <w:noProof/>
          <w:color w:val="595959" w:themeColor="text1" w:themeTint="A6"/>
          <w:sz w:val="22"/>
          <w:szCs w:val="22"/>
          <w:lang w:eastAsia="en-GB"/>
        </w:rPr>
        <w:lastRenderedPageBreak/>
        <w:drawing>
          <wp:anchor distT="0" distB="0" distL="114300" distR="114300" simplePos="0" relativeHeight="251694080" behindDoc="1" locked="0" layoutInCell="1" allowOverlap="1">
            <wp:simplePos x="0" y="0"/>
            <wp:positionH relativeFrom="margin">
              <wp:posOffset>136046</wp:posOffset>
            </wp:positionH>
            <wp:positionV relativeFrom="paragraph">
              <wp:posOffset>25879</wp:posOffset>
            </wp:positionV>
            <wp:extent cx="4610100" cy="7634605"/>
            <wp:effectExtent l="0" t="0" r="0" b="4445"/>
            <wp:wrapSquare wrapText="bothSides"/>
            <wp:docPr id="17" name="Picture 17" descr="H:\Research\SSS_PAPER\Figures\Final Output\Canals +Roads unif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Research\SSS_PAPER\Figures\Final Output\Canals +Roads unified.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10100" cy="76346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413B" w:rsidRPr="00446D4A">
        <w:rPr>
          <w:rFonts w:ascii="Corbel" w:hAnsi="Corbel" w:cs="Futura Medium"/>
          <w:noProof/>
          <w:color w:val="595959" w:themeColor="text1" w:themeTint="A6"/>
          <w:sz w:val="20"/>
          <w:szCs w:val="20"/>
          <w:lang w:eastAsia="en-GB"/>
        </w:rPr>
        <mc:AlternateContent>
          <mc:Choice Requires="wps">
            <w:drawing>
              <wp:anchor distT="45720" distB="45720" distL="114300" distR="114300" simplePos="0" relativeHeight="251683840" behindDoc="0" locked="0" layoutInCell="1" allowOverlap="1">
                <wp:simplePos x="0" y="0"/>
                <wp:positionH relativeFrom="margin">
                  <wp:align>right</wp:align>
                </wp:positionH>
                <wp:positionV relativeFrom="paragraph">
                  <wp:posOffset>7635240</wp:posOffset>
                </wp:positionV>
                <wp:extent cx="5178425" cy="1404620"/>
                <wp:effectExtent l="0" t="0" r="0" b="635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8425" cy="1404620"/>
                        </a:xfrm>
                        <a:prstGeom prst="rect">
                          <a:avLst/>
                        </a:prstGeom>
                        <a:noFill/>
                        <a:ln w="9525">
                          <a:noFill/>
                          <a:miter lim="800000"/>
                          <a:headEnd/>
                          <a:tailEnd/>
                        </a:ln>
                      </wps:spPr>
                      <wps:txbx>
                        <w:txbxContent>
                          <w:p w:rsidR="00446D4A" w:rsidRPr="00446D4A" w:rsidRDefault="00446D4A">
                            <w:pPr>
                              <w:rPr>
                                <w:rFonts w:ascii="Corbel" w:hAnsi="Corbel"/>
                                <w:i/>
                                <w:sz w:val="20"/>
                                <w:szCs w:val="20"/>
                              </w:rPr>
                            </w:pPr>
                            <w:r w:rsidRPr="00446D4A">
                              <w:rPr>
                                <w:rFonts w:ascii="Corbel" w:hAnsi="Corbel"/>
                                <w:i/>
                                <w:sz w:val="20"/>
                                <w:szCs w:val="20"/>
                              </w:rPr>
                              <w:t>Figure 8: Map showing the Canals as they were in 1926</w:t>
                            </w:r>
                            <w:r w:rsidR="0000413B">
                              <w:rPr>
                                <w:rFonts w:ascii="Corbel" w:hAnsi="Corbel"/>
                                <w:i/>
                                <w:sz w:val="20"/>
                                <w:szCs w:val="20"/>
                              </w:rPr>
                              <w:t xml:space="preserve"> (a)</w:t>
                            </w:r>
                            <w:r w:rsidRPr="00446D4A">
                              <w:rPr>
                                <w:rFonts w:ascii="Corbel" w:hAnsi="Corbel"/>
                                <w:i/>
                                <w:sz w:val="20"/>
                                <w:szCs w:val="20"/>
                              </w:rPr>
                              <w:t xml:space="preserve"> (Source: Survey of Egypt) and the resulting highways</w:t>
                            </w:r>
                            <w:r w:rsidR="0000413B">
                              <w:rPr>
                                <w:rFonts w:ascii="Corbel" w:hAnsi="Corbel"/>
                                <w:i/>
                                <w:sz w:val="20"/>
                                <w:szCs w:val="20"/>
                              </w:rPr>
                              <w:t xml:space="preserve"> in 2016 (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left:0;text-align:left;margin-left:356.55pt;margin-top:601.2pt;width:407.75pt;height:110.6pt;z-index:25168384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1p0DwIAAPsDAAAOAAAAZHJzL2Uyb0RvYy54bWysU9tuGyEQfa/Uf0C813vROnFWXkdpUleV&#10;0ouU9AMwy3pRgaGAvet+fQfWdq3kLSoPCJiZM3PODMvbUSuyF85LMA0tZjklwnBopdk29Ofz+sOC&#10;Eh+YaZkCIxp6EJ7ert6/Ww62FiX0oFrhCIIYXw+2oX0Its4yz3uhmZ+BFQaNHTjNAl7dNmsdGxBd&#10;q6zM86tsANdaB1x4j68Pk5GuEn7XCR6+d50XgaiGYm0h7S7tm7hnqyWrt47ZXvJjGewNVWgmDSY9&#10;Qz2wwMjOyVdQWnIHHrow46Az6DrJReKAbIr8BZunnlmRuKA43p5l8v8Pln/b/3BEtg0tK0oM09ij&#10;ZzEG8hFGUkZ5Butr9Hqy6BdGfMY2J6rePgL/5YmB+56ZrbhzDoZesBbLK2JkdhE64fgIshm+Qotp&#10;2C5AAho7p6N2qAZBdGzT4dyaWArHx3lxvajKOSUcbUWVV1dlal7G6lO4dT58FqBJPDTUYe8TPNs/&#10;+hDLYfXJJWYzsJZKpf4rQ4aG3swR/4VFy4DjqaRu6CKPaxqYyPKTaVNwYFJNZ0ygzJF2ZDpxDuNm&#10;TALPT2puoD2gDg6macTfg4ce3B9KBpzEhvrfO+YEJeqLQS1viqqKo5su1fwaiRN3adlcWpjhCNXQ&#10;QMl0vA9p3CMxb+9Q87VMasTmTJUcS8YJSyIdf0Mc4ct78vr3Z1d/AQAA//8DAFBLAwQUAAYACAAA&#10;ACEAN+OeIt4AAAAKAQAADwAAAGRycy9kb3ducmV2LnhtbEyPwU7DMBBE70j8g7VI3Khd05YqxKkq&#10;1JYjUCLObmySiHht2W4a/p7lBMedGc2+KTeTG9hoY+o9KpjPBDCLjTc9tgrq9/3dGljKGo0ePFoF&#10;3zbBprq+KnVh/AXf7HjMLaMSTIVW0OUcCs5T01mn08wHi+R9+uh0pjO23ER9oXI3cCnEijvdI33o&#10;dLBPnW2+jmenIORweHiOL6/b3X4U9cehln27U+r2Zto+Ast2yn9h+MUndKiI6eTPaBIbFNCQTKoU&#10;cgGM/PV8uQR2Imkh71fAq5L/n1D9AAAA//8DAFBLAQItABQABgAIAAAAIQC2gziS/gAAAOEBAAAT&#10;AAAAAAAAAAAAAAAAAAAAAABbQ29udGVudF9UeXBlc10ueG1sUEsBAi0AFAAGAAgAAAAhADj9If/W&#10;AAAAlAEAAAsAAAAAAAAAAAAAAAAALwEAAF9yZWxzLy5yZWxzUEsBAi0AFAAGAAgAAAAhALfjWnQP&#10;AgAA+wMAAA4AAAAAAAAAAAAAAAAALgIAAGRycy9lMm9Eb2MueG1sUEsBAi0AFAAGAAgAAAAhADfj&#10;niLeAAAACgEAAA8AAAAAAAAAAAAAAAAAaQQAAGRycy9kb3ducmV2LnhtbFBLBQYAAAAABAAEAPMA&#10;AAB0BQAAAAA=&#10;" filled="f" stroked="f">
                <v:textbox style="mso-fit-shape-to-text:t">
                  <w:txbxContent>
                    <w:p w:rsidR="00446D4A" w:rsidRPr="00446D4A" w:rsidRDefault="00446D4A">
                      <w:pPr>
                        <w:rPr>
                          <w:rFonts w:ascii="Corbel" w:hAnsi="Corbel"/>
                          <w:i/>
                          <w:sz w:val="20"/>
                          <w:szCs w:val="20"/>
                        </w:rPr>
                      </w:pPr>
                      <w:r w:rsidRPr="00446D4A">
                        <w:rPr>
                          <w:rFonts w:ascii="Corbel" w:hAnsi="Corbel"/>
                          <w:i/>
                          <w:sz w:val="20"/>
                          <w:szCs w:val="20"/>
                        </w:rPr>
                        <w:t>Figure 8: Map showing the Canals as they were in 1926</w:t>
                      </w:r>
                      <w:r w:rsidR="0000413B">
                        <w:rPr>
                          <w:rFonts w:ascii="Corbel" w:hAnsi="Corbel"/>
                          <w:i/>
                          <w:sz w:val="20"/>
                          <w:szCs w:val="20"/>
                        </w:rPr>
                        <w:t xml:space="preserve"> (a)</w:t>
                      </w:r>
                      <w:r w:rsidRPr="00446D4A">
                        <w:rPr>
                          <w:rFonts w:ascii="Corbel" w:hAnsi="Corbel"/>
                          <w:i/>
                          <w:sz w:val="20"/>
                          <w:szCs w:val="20"/>
                        </w:rPr>
                        <w:t xml:space="preserve"> (Source: Survey of Egypt) and the resulting highways</w:t>
                      </w:r>
                      <w:r w:rsidR="0000413B">
                        <w:rPr>
                          <w:rFonts w:ascii="Corbel" w:hAnsi="Corbel"/>
                          <w:i/>
                          <w:sz w:val="20"/>
                          <w:szCs w:val="20"/>
                        </w:rPr>
                        <w:t xml:space="preserve"> in 2016 (b)</w:t>
                      </w:r>
                    </w:p>
                  </w:txbxContent>
                </v:textbox>
                <w10:wrap type="square" anchorx="margin"/>
              </v:shape>
            </w:pict>
          </mc:Fallback>
        </mc:AlternateContent>
      </w:r>
    </w:p>
    <w:p w:rsidR="00F61A90" w:rsidRDefault="00F61A90" w:rsidP="00F61A90">
      <w:pPr>
        <w:spacing w:before="360" w:line="240" w:lineRule="auto"/>
        <w:ind w:left="-108"/>
        <w:rPr>
          <w:rFonts w:ascii="Futura Medium" w:hAnsi="Futura Medium" w:cs="Futura Medium"/>
          <w:color w:val="0D0D0D" w:themeColor="text1" w:themeTint="F2"/>
          <w:sz w:val="22"/>
          <w:szCs w:val="22"/>
        </w:rPr>
      </w:pPr>
      <w:r>
        <w:rPr>
          <w:rFonts w:ascii="Futura Medium" w:hAnsi="Futura Medium" w:cs="Futura Medium"/>
          <w:color w:val="595959" w:themeColor="text1" w:themeTint="A6"/>
          <w:sz w:val="22"/>
          <w:szCs w:val="22"/>
        </w:rPr>
        <w:lastRenderedPageBreak/>
        <w:t>6</w:t>
      </w:r>
      <w:r w:rsidRPr="00A05F84">
        <w:rPr>
          <w:rFonts w:ascii="Futura Medium" w:hAnsi="Futura Medium" w:cs="Futura Medium"/>
          <w:color w:val="595959" w:themeColor="text1" w:themeTint="A6"/>
          <w:sz w:val="22"/>
          <w:szCs w:val="22"/>
        </w:rPr>
        <w:t xml:space="preserve">. </w:t>
      </w:r>
      <w:r>
        <w:rPr>
          <w:rFonts w:ascii="Futura Medium" w:hAnsi="Futura Medium" w:cs="Futura Medium"/>
          <w:color w:val="0D0D0D" w:themeColor="text1" w:themeTint="F2"/>
          <w:sz w:val="22"/>
          <w:szCs w:val="22"/>
        </w:rPr>
        <w:t>STITCHING APPROACHES</w:t>
      </w:r>
    </w:p>
    <w:p w:rsidR="00987DEF" w:rsidRPr="00F61A90" w:rsidRDefault="00F61A90" w:rsidP="00F61A90">
      <w:pPr>
        <w:spacing w:before="360" w:line="240" w:lineRule="auto"/>
        <w:ind w:left="-108"/>
        <w:rPr>
          <w:rFonts w:ascii="Futura Medium" w:hAnsi="Futura Medium" w:cs="Futura Medium"/>
          <w:color w:val="0D0D0D" w:themeColor="text1" w:themeTint="F2"/>
          <w:sz w:val="22"/>
          <w:szCs w:val="22"/>
        </w:rPr>
      </w:pPr>
      <w:r w:rsidRPr="00161458">
        <w:rPr>
          <w:rFonts w:ascii="Corbel" w:hAnsi="Corbel"/>
          <w:noProof/>
          <w:color w:val="595959" w:themeColor="text1" w:themeTint="A6"/>
          <w:sz w:val="22"/>
          <w:szCs w:val="22"/>
          <w:lang w:eastAsia="en-GB"/>
        </w:rPr>
        <mc:AlternateContent>
          <mc:Choice Requires="wps">
            <w:drawing>
              <wp:anchor distT="45720" distB="45720" distL="114300" distR="114300" simplePos="0" relativeHeight="251692032" behindDoc="1" locked="0" layoutInCell="1" allowOverlap="1" wp14:anchorId="30B96F98" wp14:editId="54FAF149">
                <wp:simplePos x="0" y="0"/>
                <wp:positionH relativeFrom="margin">
                  <wp:align>left</wp:align>
                </wp:positionH>
                <wp:positionV relativeFrom="paragraph">
                  <wp:posOffset>1220470</wp:posOffset>
                </wp:positionV>
                <wp:extent cx="5477510" cy="258445"/>
                <wp:effectExtent l="0" t="0" r="27940" b="27305"/>
                <wp:wrapTight wrapText="bothSides">
                  <wp:wrapPolygon edited="0">
                    <wp:start x="0" y="0"/>
                    <wp:lineTo x="0" y="22290"/>
                    <wp:lineTo x="21635" y="22290"/>
                    <wp:lineTo x="21635" y="0"/>
                    <wp:lineTo x="0" y="0"/>
                  </wp:wrapPolygon>
                </wp:wrapTight>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7510" cy="258445"/>
                        </a:xfrm>
                        <a:prstGeom prst="rect">
                          <a:avLst/>
                        </a:prstGeom>
                        <a:solidFill>
                          <a:srgbClr val="FFFFFF"/>
                        </a:solidFill>
                        <a:ln w="9525">
                          <a:solidFill>
                            <a:schemeClr val="bg1"/>
                          </a:solidFill>
                          <a:miter lim="800000"/>
                          <a:headEnd/>
                          <a:tailEnd/>
                        </a:ln>
                      </wps:spPr>
                      <wps:txbx>
                        <w:txbxContent>
                          <w:p w:rsidR="00161458" w:rsidRPr="00F61A90" w:rsidRDefault="00161458" w:rsidP="00161458">
                            <w:pPr>
                              <w:spacing w:line="240" w:lineRule="auto"/>
                              <w:jc w:val="both"/>
                              <w:rPr>
                                <w:rFonts w:ascii="Corbel" w:hAnsi="Corbel"/>
                                <w:color w:val="595959" w:themeColor="text1" w:themeTint="A6"/>
                                <w:sz w:val="20"/>
                                <w:szCs w:val="20"/>
                              </w:rPr>
                            </w:pPr>
                            <w:r w:rsidRPr="00F61A90">
                              <w:rPr>
                                <w:rFonts w:ascii="Corbel" w:hAnsi="Corbel"/>
                                <w:color w:val="595959" w:themeColor="text1" w:themeTint="A6"/>
                                <w:sz w:val="20"/>
                                <w:szCs w:val="20"/>
                              </w:rPr>
                              <w:t xml:space="preserve">Table </w:t>
                            </w:r>
                            <w:r w:rsidR="00303FA3" w:rsidRPr="00F61A90">
                              <w:rPr>
                                <w:rFonts w:ascii="Corbel" w:hAnsi="Corbel"/>
                                <w:color w:val="595959" w:themeColor="text1" w:themeTint="A6"/>
                                <w:sz w:val="20"/>
                                <w:szCs w:val="20"/>
                              </w:rPr>
                              <w:t>4: Integration</w:t>
                            </w:r>
                            <w:r w:rsidRPr="00F61A90">
                              <w:rPr>
                                <w:rFonts w:ascii="Corbel" w:hAnsi="Corbel"/>
                                <w:color w:val="595959" w:themeColor="text1" w:themeTint="A6"/>
                                <w:sz w:val="20"/>
                                <w:szCs w:val="20"/>
                              </w:rPr>
                              <w:t xml:space="preserve"> values of the entire case study with and without the highway connection </w:t>
                            </w:r>
                          </w:p>
                          <w:p w:rsidR="00161458" w:rsidRPr="00F61A90" w:rsidRDefault="00161458" w:rsidP="00161458">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B96F98" id="_x0000_s1034" type="#_x0000_t202" style="position:absolute;left:0;text-align:left;margin-left:0;margin-top:96.1pt;width:431.3pt;height:20.35pt;z-index:-2516244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8AOLAIAAEsEAAAOAAAAZHJzL2Uyb0RvYy54bWysVMFu2zAMvQ/YPwi6L04Mu0mNOEWXLsOA&#10;rhvQ7gNkWbaFSaInKbGzrx8lp2na3Yb5IJAi9Ug+kl7fjFqRg7BOginpYjanRBgOtTRtSX887T6s&#10;KHGemZopMKKkR+Hozeb9u/XQFyKFDlQtLEEQ44qhL2nnfV8kieOd0MzNoBcGjQ1YzTyqtk1qywZE&#10;1ypJ5/OrZABb9xa4cA5v7yYj3UT8phHcf2saJzxRJcXcfDxtPKtwJps1K1rL+k7yUxrsH7LQTBoM&#10;eoa6Y56RvZV/QWnJLTho/IyDTqBpJBexBqxmMX9TzWPHehFrQXJcf6bJ/T9Y/nD4bomssXcpJYZp&#10;7NGTGD35CCNJAz1D7wr0euzRz494ja6xVNffA//piIFtx0wrbq2FoROsxvQW4WVy8XTCcQGkGr5C&#10;jWHY3kMEGhurA3fIBkF0bNPx3JqQCsfLPFsu8wWaONrSfJVleQzBiufXvXX+swBNglBSi62P6Oxw&#10;73zIhhXPLiGYAyXrnVQqKrattsqSA8Mx2cXvhP7KTRkylPQ6T/OJgFcQYWLFGaRqJwreBNLS47gr&#10;qUu6mocvhGFFYO2TqaPsmVSTjBkrc6IxMDdx6MdqjA27Cm8DxRXUR+TVwjTduI0odGB/UzLgZJfU&#10;/dozKyhRXwz25nqRZWEVopLlyxQVe2mpLi3McIQqqadkErc+rk9I28At9rCRkd6XTE4p48RG1k/b&#10;FVbiUo9eL/+AzR8AAAD//wMAUEsDBBQABgAIAAAAIQCz/ssa3gAAAAgBAAAPAAAAZHJzL2Rvd25y&#10;ZXYueG1sTI/BTsMwEETvSP0Haytxow4GRU2IU1VF9IYQARWOTrwkEfE6it028PUsJzjOzmrmTbGZ&#10;3SBOOIXek4brVQICqfG2p1bD68vD1RpEiIasGTyhhi8MsCkXF4XJrT/TM56q2AoOoZAbDV2MYy5l&#10;aDp0Jqz8iMTeh5+ciSynVtrJnDncDVIlSSqd6YkbOjPirsPmszo6DaFJ0sPTbXV4q+UevzNr79/3&#10;j1pfLuftHYiIc/x7hl98RoeSmWp/JBvEoIGHRL5mSoFge52qFEStQd2oDGRZyP8Dyh8AAAD//wMA&#10;UEsBAi0AFAAGAAgAAAAhALaDOJL+AAAA4QEAABMAAAAAAAAAAAAAAAAAAAAAAFtDb250ZW50X1R5&#10;cGVzXS54bWxQSwECLQAUAAYACAAAACEAOP0h/9YAAACUAQAACwAAAAAAAAAAAAAAAAAvAQAAX3Jl&#10;bHMvLnJlbHNQSwECLQAUAAYACAAAACEAfAfADiwCAABLBAAADgAAAAAAAAAAAAAAAAAuAgAAZHJz&#10;L2Uyb0RvYy54bWxQSwECLQAUAAYACAAAACEAs/7LGt4AAAAIAQAADwAAAAAAAAAAAAAAAACGBAAA&#10;ZHJzL2Rvd25yZXYueG1sUEsFBgAAAAAEAAQA8wAAAJEFAAAAAA==&#10;" strokecolor="white [3212]">
                <v:textbox>
                  <w:txbxContent>
                    <w:p w:rsidR="00161458" w:rsidRPr="00F61A90" w:rsidRDefault="00161458" w:rsidP="00161458">
                      <w:pPr>
                        <w:spacing w:line="240" w:lineRule="auto"/>
                        <w:jc w:val="both"/>
                        <w:rPr>
                          <w:rFonts w:ascii="Corbel" w:hAnsi="Corbel"/>
                          <w:color w:val="595959" w:themeColor="text1" w:themeTint="A6"/>
                          <w:sz w:val="20"/>
                          <w:szCs w:val="20"/>
                        </w:rPr>
                      </w:pPr>
                      <w:r w:rsidRPr="00F61A90">
                        <w:rPr>
                          <w:rFonts w:ascii="Corbel" w:hAnsi="Corbel"/>
                          <w:color w:val="595959" w:themeColor="text1" w:themeTint="A6"/>
                          <w:sz w:val="20"/>
                          <w:szCs w:val="20"/>
                        </w:rPr>
                        <w:t xml:space="preserve">Table </w:t>
                      </w:r>
                      <w:r w:rsidR="00303FA3" w:rsidRPr="00F61A90">
                        <w:rPr>
                          <w:rFonts w:ascii="Corbel" w:hAnsi="Corbel"/>
                          <w:color w:val="595959" w:themeColor="text1" w:themeTint="A6"/>
                          <w:sz w:val="20"/>
                          <w:szCs w:val="20"/>
                        </w:rPr>
                        <w:t>4: Integration</w:t>
                      </w:r>
                      <w:r w:rsidRPr="00F61A90">
                        <w:rPr>
                          <w:rFonts w:ascii="Corbel" w:hAnsi="Corbel"/>
                          <w:color w:val="595959" w:themeColor="text1" w:themeTint="A6"/>
                          <w:sz w:val="20"/>
                          <w:szCs w:val="20"/>
                        </w:rPr>
                        <w:t xml:space="preserve"> values of the entire case study with and without the highway connection </w:t>
                      </w:r>
                    </w:p>
                    <w:p w:rsidR="00161458" w:rsidRPr="00F61A90" w:rsidRDefault="00161458" w:rsidP="00161458">
                      <w:pPr>
                        <w:rPr>
                          <w:sz w:val="20"/>
                          <w:szCs w:val="20"/>
                        </w:rPr>
                      </w:pPr>
                    </w:p>
                  </w:txbxContent>
                </v:textbox>
                <w10:wrap type="tight" anchorx="margin"/>
              </v:shape>
            </w:pict>
          </mc:Fallback>
        </mc:AlternateContent>
      </w:r>
      <w:r w:rsidR="00164F70" w:rsidRPr="00164F70">
        <w:rPr>
          <w:rFonts w:ascii="Corbel" w:hAnsi="Corbel" w:cs="Futura Medium"/>
          <w:color w:val="404040" w:themeColor="text1" w:themeTint="BF"/>
          <w:sz w:val="20"/>
          <w:szCs w:val="20"/>
        </w:rPr>
        <w:t>In this analysis, one stitching approach was tested. The 26</w:t>
      </w:r>
      <w:r w:rsidR="00164F70" w:rsidRPr="00164F70">
        <w:rPr>
          <w:rFonts w:ascii="Corbel" w:hAnsi="Corbel" w:cs="Futura Medium"/>
          <w:color w:val="404040" w:themeColor="text1" w:themeTint="BF"/>
          <w:sz w:val="20"/>
          <w:szCs w:val="20"/>
          <w:vertAlign w:val="superscript"/>
        </w:rPr>
        <w:t>th</w:t>
      </w:r>
      <w:r w:rsidR="00164F70" w:rsidRPr="00164F70">
        <w:rPr>
          <w:rFonts w:ascii="Corbel" w:hAnsi="Corbel" w:cs="Futura Medium"/>
          <w:color w:val="404040" w:themeColor="text1" w:themeTint="BF"/>
          <w:sz w:val="20"/>
          <w:szCs w:val="20"/>
        </w:rPr>
        <w:t xml:space="preserve"> July Corridor was connected to the informal settlements (where it had previously overpassed) and a direct link created to the main Ard El Lewa </w:t>
      </w:r>
      <w:r w:rsidR="004065B3" w:rsidRPr="00164F70">
        <w:rPr>
          <w:rFonts w:ascii="Corbel" w:hAnsi="Corbel" w:cs="Futura Medium"/>
          <w:color w:val="404040" w:themeColor="text1" w:themeTint="BF"/>
          <w:sz w:val="20"/>
          <w:szCs w:val="20"/>
        </w:rPr>
        <w:t>Street</w:t>
      </w:r>
      <w:r w:rsidR="00164F70" w:rsidRPr="00164F70">
        <w:rPr>
          <w:rFonts w:ascii="Corbel" w:hAnsi="Corbel" w:cs="Futura Medium"/>
          <w:color w:val="404040" w:themeColor="text1" w:themeTint="BF"/>
          <w:sz w:val="20"/>
          <w:szCs w:val="20"/>
        </w:rPr>
        <w:t xml:space="preserve"> that was formed from a canal. Minor adjustments were also made, the main streets in the informal settlements were also widened slightly so they can be represented by one axial line and </w:t>
      </w:r>
      <w:r w:rsidR="00B1245D">
        <w:rPr>
          <w:rFonts w:ascii="Corbel" w:hAnsi="Corbel" w:cs="Futura Medium"/>
          <w:color w:val="404040" w:themeColor="text1" w:themeTint="BF"/>
          <w:sz w:val="20"/>
          <w:szCs w:val="20"/>
        </w:rPr>
        <w:t xml:space="preserve">more </w:t>
      </w:r>
      <w:r w:rsidR="00164F70" w:rsidRPr="00164F70">
        <w:rPr>
          <w:rFonts w:ascii="Corbel" w:hAnsi="Corbel" w:cs="Futura Medium"/>
          <w:color w:val="404040" w:themeColor="text1" w:themeTint="BF"/>
          <w:sz w:val="20"/>
          <w:szCs w:val="20"/>
        </w:rPr>
        <w:t xml:space="preserve">local streets were connected to the super-grid. </w:t>
      </w:r>
      <w:r w:rsidR="00042398">
        <w:rPr>
          <w:rFonts w:ascii="Corbel" w:hAnsi="Corbel" w:cs="Futura Medium"/>
          <w:color w:val="404040" w:themeColor="text1" w:themeTint="BF"/>
          <w:sz w:val="20"/>
          <w:szCs w:val="20"/>
        </w:rPr>
        <w:t xml:space="preserve">These interventions were considered minor and theoretically feasible in a real life scenario. </w:t>
      </w:r>
    </w:p>
    <w:tbl>
      <w:tblPr>
        <w:tblStyle w:val="GridTable1Light-Accent1"/>
        <w:tblpPr w:leftFromText="180" w:rightFromText="180" w:vertAnchor="text" w:horzAnchor="margin" w:tblpY="564"/>
        <w:tblW w:w="8181" w:type="dxa"/>
        <w:tblLook w:val="04A0" w:firstRow="1" w:lastRow="0" w:firstColumn="1" w:lastColumn="0" w:noHBand="0" w:noVBand="1"/>
      </w:tblPr>
      <w:tblGrid>
        <w:gridCol w:w="1502"/>
        <w:gridCol w:w="3567"/>
        <w:gridCol w:w="3112"/>
      </w:tblGrid>
      <w:tr w:rsidR="0000413B" w:rsidTr="00F61A90">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0" w:type="auto"/>
          </w:tcPr>
          <w:p w:rsidR="0000413B" w:rsidRPr="00F61A90" w:rsidRDefault="0000413B" w:rsidP="008D6B04">
            <w:pPr>
              <w:spacing w:before="360" w:line="240" w:lineRule="auto"/>
              <w:rPr>
                <w:rFonts w:ascii="Corbel" w:hAnsi="Corbel" w:cs="Futura Medium"/>
                <w:color w:val="404040" w:themeColor="text1" w:themeTint="BF"/>
                <w:sz w:val="18"/>
                <w:szCs w:val="18"/>
              </w:rPr>
            </w:pPr>
          </w:p>
        </w:tc>
        <w:tc>
          <w:tcPr>
            <w:tcW w:w="0" w:type="auto"/>
          </w:tcPr>
          <w:p w:rsidR="0000413B" w:rsidRPr="00F61A90" w:rsidRDefault="0000413B" w:rsidP="008D6B04">
            <w:pPr>
              <w:spacing w:before="360" w:line="240" w:lineRule="auto"/>
              <w:cnfStyle w:val="100000000000" w:firstRow="1" w:lastRow="0" w:firstColumn="0" w:lastColumn="0" w:oddVBand="0" w:evenVBand="0" w:oddHBand="0" w:evenHBand="0" w:firstRowFirstColumn="0" w:firstRowLastColumn="0" w:lastRowFirstColumn="0" w:lastRowLastColumn="0"/>
              <w:rPr>
                <w:rFonts w:ascii="Corbel" w:hAnsi="Corbel" w:cs="Futura Medium"/>
                <w:color w:val="404040" w:themeColor="text1" w:themeTint="BF"/>
                <w:sz w:val="18"/>
                <w:szCs w:val="18"/>
              </w:rPr>
            </w:pPr>
            <w:r w:rsidRPr="00F61A90">
              <w:rPr>
                <w:rFonts w:ascii="Corbel" w:hAnsi="Corbel" w:cs="Futura Medium"/>
                <w:color w:val="404040" w:themeColor="text1" w:themeTint="BF"/>
                <w:sz w:val="18"/>
                <w:szCs w:val="18"/>
              </w:rPr>
              <w:t>No Highway Connection</w:t>
            </w:r>
          </w:p>
        </w:tc>
        <w:tc>
          <w:tcPr>
            <w:tcW w:w="0" w:type="auto"/>
          </w:tcPr>
          <w:p w:rsidR="0000413B" w:rsidRPr="00F61A90" w:rsidRDefault="0000413B" w:rsidP="008D6B04">
            <w:pPr>
              <w:spacing w:before="360" w:line="240" w:lineRule="auto"/>
              <w:cnfStyle w:val="100000000000" w:firstRow="1" w:lastRow="0" w:firstColumn="0" w:lastColumn="0" w:oddVBand="0" w:evenVBand="0" w:oddHBand="0" w:evenHBand="0" w:firstRowFirstColumn="0" w:firstRowLastColumn="0" w:lastRowFirstColumn="0" w:lastRowLastColumn="0"/>
              <w:rPr>
                <w:rFonts w:ascii="Corbel" w:hAnsi="Corbel" w:cs="Futura Medium"/>
                <w:color w:val="404040" w:themeColor="text1" w:themeTint="BF"/>
                <w:sz w:val="18"/>
                <w:szCs w:val="18"/>
              </w:rPr>
            </w:pPr>
            <w:r w:rsidRPr="00F61A90">
              <w:rPr>
                <w:rFonts w:ascii="Corbel" w:hAnsi="Corbel" w:cs="Futura Medium"/>
                <w:color w:val="404040" w:themeColor="text1" w:themeTint="BF"/>
                <w:sz w:val="18"/>
                <w:szCs w:val="18"/>
              </w:rPr>
              <w:t>Highway Connection</w:t>
            </w:r>
          </w:p>
        </w:tc>
      </w:tr>
      <w:tr w:rsidR="0000413B" w:rsidTr="00F61A90">
        <w:trPr>
          <w:trHeight w:val="244"/>
        </w:trPr>
        <w:tc>
          <w:tcPr>
            <w:cnfStyle w:val="001000000000" w:firstRow="0" w:lastRow="0" w:firstColumn="1" w:lastColumn="0" w:oddVBand="0" w:evenVBand="0" w:oddHBand="0" w:evenHBand="0" w:firstRowFirstColumn="0" w:firstRowLastColumn="0" w:lastRowFirstColumn="0" w:lastRowLastColumn="0"/>
            <w:tcW w:w="0" w:type="auto"/>
          </w:tcPr>
          <w:p w:rsidR="0000413B" w:rsidRPr="00F61A90" w:rsidRDefault="0000413B" w:rsidP="008D6B04">
            <w:pPr>
              <w:spacing w:before="360" w:line="240" w:lineRule="auto"/>
              <w:rPr>
                <w:rFonts w:ascii="Corbel" w:hAnsi="Corbel" w:cs="Futura Medium"/>
                <w:color w:val="404040" w:themeColor="text1" w:themeTint="BF"/>
                <w:sz w:val="18"/>
                <w:szCs w:val="18"/>
              </w:rPr>
            </w:pPr>
            <w:r w:rsidRPr="00F61A90">
              <w:rPr>
                <w:rFonts w:ascii="Corbel" w:hAnsi="Corbel" w:cs="Futura Medium"/>
                <w:color w:val="404040" w:themeColor="text1" w:themeTint="BF"/>
                <w:sz w:val="18"/>
                <w:szCs w:val="18"/>
              </w:rPr>
              <w:t>Max</w:t>
            </w:r>
          </w:p>
        </w:tc>
        <w:tc>
          <w:tcPr>
            <w:tcW w:w="0" w:type="auto"/>
          </w:tcPr>
          <w:p w:rsidR="0000413B" w:rsidRPr="00F61A90" w:rsidRDefault="0000413B" w:rsidP="008D6B04">
            <w:pPr>
              <w:spacing w:before="360" w:line="240" w:lineRule="auto"/>
              <w:cnfStyle w:val="000000000000" w:firstRow="0" w:lastRow="0" w:firstColumn="0" w:lastColumn="0" w:oddVBand="0" w:evenVBand="0" w:oddHBand="0" w:evenHBand="0" w:firstRowFirstColumn="0" w:firstRowLastColumn="0" w:lastRowFirstColumn="0" w:lastRowLastColumn="0"/>
              <w:rPr>
                <w:rFonts w:ascii="Corbel" w:hAnsi="Corbel" w:cs="Futura Medium"/>
                <w:color w:val="404040" w:themeColor="text1" w:themeTint="BF"/>
                <w:sz w:val="18"/>
                <w:szCs w:val="18"/>
              </w:rPr>
            </w:pPr>
            <w:r w:rsidRPr="00F61A90">
              <w:rPr>
                <w:rFonts w:ascii="Corbel" w:hAnsi="Corbel" w:cs="Futura Medium"/>
                <w:color w:val="404040" w:themeColor="text1" w:themeTint="BF"/>
                <w:sz w:val="18"/>
                <w:szCs w:val="18"/>
              </w:rPr>
              <w:t>4.004</w:t>
            </w:r>
          </w:p>
        </w:tc>
        <w:tc>
          <w:tcPr>
            <w:tcW w:w="0" w:type="auto"/>
          </w:tcPr>
          <w:p w:rsidR="0000413B" w:rsidRPr="00F61A90" w:rsidRDefault="0000413B" w:rsidP="008D6B04">
            <w:pPr>
              <w:spacing w:before="360" w:line="240" w:lineRule="auto"/>
              <w:cnfStyle w:val="000000000000" w:firstRow="0" w:lastRow="0" w:firstColumn="0" w:lastColumn="0" w:oddVBand="0" w:evenVBand="0" w:oddHBand="0" w:evenHBand="0" w:firstRowFirstColumn="0" w:firstRowLastColumn="0" w:lastRowFirstColumn="0" w:lastRowLastColumn="0"/>
              <w:rPr>
                <w:rFonts w:ascii="Corbel" w:hAnsi="Corbel" w:cs="Futura Medium"/>
                <w:color w:val="404040" w:themeColor="text1" w:themeTint="BF"/>
                <w:sz w:val="18"/>
                <w:szCs w:val="18"/>
              </w:rPr>
            </w:pPr>
            <w:r w:rsidRPr="00F61A90">
              <w:rPr>
                <w:rFonts w:ascii="Corbel" w:hAnsi="Corbel" w:cs="Futura Medium"/>
                <w:color w:val="404040" w:themeColor="text1" w:themeTint="BF"/>
                <w:sz w:val="18"/>
                <w:szCs w:val="18"/>
              </w:rPr>
              <w:t>3.149</w:t>
            </w:r>
          </w:p>
        </w:tc>
      </w:tr>
      <w:tr w:rsidR="0000413B" w:rsidTr="00F61A90">
        <w:trPr>
          <w:trHeight w:val="331"/>
        </w:trPr>
        <w:tc>
          <w:tcPr>
            <w:cnfStyle w:val="001000000000" w:firstRow="0" w:lastRow="0" w:firstColumn="1" w:lastColumn="0" w:oddVBand="0" w:evenVBand="0" w:oddHBand="0" w:evenHBand="0" w:firstRowFirstColumn="0" w:firstRowLastColumn="0" w:lastRowFirstColumn="0" w:lastRowLastColumn="0"/>
            <w:tcW w:w="0" w:type="auto"/>
          </w:tcPr>
          <w:p w:rsidR="0000413B" w:rsidRPr="00F61A90" w:rsidRDefault="0000413B" w:rsidP="008D6B04">
            <w:pPr>
              <w:spacing w:before="360" w:line="240" w:lineRule="auto"/>
              <w:rPr>
                <w:rFonts w:ascii="Corbel" w:hAnsi="Corbel" w:cs="Futura Medium"/>
                <w:color w:val="404040" w:themeColor="text1" w:themeTint="BF"/>
                <w:sz w:val="18"/>
                <w:szCs w:val="18"/>
              </w:rPr>
            </w:pPr>
            <w:r w:rsidRPr="00F61A90">
              <w:rPr>
                <w:rFonts w:ascii="Corbel" w:hAnsi="Corbel" w:cs="Futura Medium"/>
                <w:color w:val="404040" w:themeColor="text1" w:themeTint="BF"/>
                <w:sz w:val="18"/>
                <w:szCs w:val="18"/>
              </w:rPr>
              <w:t>Avg.</w:t>
            </w:r>
          </w:p>
        </w:tc>
        <w:tc>
          <w:tcPr>
            <w:tcW w:w="0" w:type="auto"/>
          </w:tcPr>
          <w:p w:rsidR="0000413B" w:rsidRPr="00F61A90" w:rsidRDefault="0000413B" w:rsidP="008D6B04">
            <w:pPr>
              <w:spacing w:before="360" w:line="240" w:lineRule="auto"/>
              <w:cnfStyle w:val="000000000000" w:firstRow="0" w:lastRow="0" w:firstColumn="0" w:lastColumn="0" w:oddVBand="0" w:evenVBand="0" w:oddHBand="0" w:evenHBand="0" w:firstRowFirstColumn="0" w:firstRowLastColumn="0" w:lastRowFirstColumn="0" w:lastRowLastColumn="0"/>
              <w:rPr>
                <w:rFonts w:ascii="Corbel" w:hAnsi="Corbel" w:cs="Futura Medium"/>
                <w:color w:val="404040" w:themeColor="text1" w:themeTint="BF"/>
                <w:sz w:val="18"/>
                <w:szCs w:val="18"/>
              </w:rPr>
            </w:pPr>
            <w:r w:rsidRPr="00F61A90">
              <w:rPr>
                <w:rFonts w:ascii="Corbel" w:hAnsi="Corbel" w:cs="Futura Medium"/>
                <w:color w:val="404040" w:themeColor="text1" w:themeTint="BF"/>
                <w:sz w:val="18"/>
                <w:szCs w:val="18"/>
              </w:rPr>
              <w:t>1.760</w:t>
            </w:r>
          </w:p>
        </w:tc>
        <w:tc>
          <w:tcPr>
            <w:tcW w:w="0" w:type="auto"/>
          </w:tcPr>
          <w:p w:rsidR="0000413B" w:rsidRPr="00F61A90" w:rsidRDefault="0000413B" w:rsidP="008D6B04">
            <w:pPr>
              <w:spacing w:before="360" w:line="240" w:lineRule="auto"/>
              <w:cnfStyle w:val="000000000000" w:firstRow="0" w:lastRow="0" w:firstColumn="0" w:lastColumn="0" w:oddVBand="0" w:evenVBand="0" w:oddHBand="0" w:evenHBand="0" w:firstRowFirstColumn="0" w:firstRowLastColumn="0" w:lastRowFirstColumn="0" w:lastRowLastColumn="0"/>
              <w:rPr>
                <w:rFonts w:ascii="Corbel" w:hAnsi="Corbel" w:cs="Futura Medium"/>
                <w:color w:val="404040" w:themeColor="text1" w:themeTint="BF"/>
                <w:sz w:val="18"/>
                <w:szCs w:val="18"/>
              </w:rPr>
            </w:pPr>
            <w:r w:rsidRPr="00F61A90">
              <w:rPr>
                <w:rFonts w:ascii="Corbel" w:hAnsi="Corbel" w:cs="Futura Medium"/>
                <w:color w:val="404040" w:themeColor="text1" w:themeTint="BF"/>
                <w:sz w:val="18"/>
                <w:szCs w:val="18"/>
              </w:rPr>
              <w:t>1.696</w:t>
            </w:r>
          </w:p>
        </w:tc>
      </w:tr>
      <w:tr w:rsidR="0000413B" w:rsidTr="00F61A90">
        <w:trPr>
          <w:trHeight w:val="331"/>
        </w:trPr>
        <w:tc>
          <w:tcPr>
            <w:cnfStyle w:val="001000000000" w:firstRow="0" w:lastRow="0" w:firstColumn="1" w:lastColumn="0" w:oddVBand="0" w:evenVBand="0" w:oddHBand="0" w:evenHBand="0" w:firstRowFirstColumn="0" w:firstRowLastColumn="0" w:lastRowFirstColumn="0" w:lastRowLastColumn="0"/>
            <w:tcW w:w="0" w:type="auto"/>
          </w:tcPr>
          <w:p w:rsidR="0000413B" w:rsidRPr="00F61A90" w:rsidRDefault="0000413B" w:rsidP="008D6B04">
            <w:pPr>
              <w:spacing w:before="360" w:line="240" w:lineRule="auto"/>
              <w:rPr>
                <w:rFonts w:ascii="Corbel" w:hAnsi="Corbel" w:cs="Futura Medium"/>
                <w:color w:val="404040" w:themeColor="text1" w:themeTint="BF"/>
                <w:sz w:val="18"/>
                <w:szCs w:val="18"/>
              </w:rPr>
            </w:pPr>
            <w:r w:rsidRPr="00F61A90">
              <w:rPr>
                <w:rFonts w:ascii="Corbel" w:hAnsi="Corbel" w:cs="Futura Medium"/>
                <w:color w:val="404040" w:themeColor="text1" w:themeTint="BF"/>
                <w:sz w:val="18"/>
                <w:szCs w:val="18"/>
              </w:rPr>
              <w:t>Min</w:t>
            </w:r>
          </w:p>
        </w:tc>
        <w:tc>
          <w:tcPr>
            <w:tcW w:w="0" w:type="auto"/>
          </w:tcPr>
          <w:p w:rsidR="0000413B" w:rsidRPr="00F61A90" w:rsidRDefault="0000413B" w:rsidP="008D6B04">
            <w:pPr>
              <w:spacing w:before="360" w:line="240" w:lineRule="auto"/>
              <w:cnfStyle w:val="000000000000" w:firstRow="0" w:lastRow="0" w:firstColumn="0" w:lastColumn="0" w:oddVBand="0" w:evenVBand="0" w:oddHBand="0" w:evenHBand="0" w:firstRowFirstColumn="0" w:firstRowLastColumn="0" w:lastRowFirstColumn="0" w:lastRowLastColumn="0"/>
              <w:rPr>
                <w:rFonts w:ascii="Corbel" w:hAnsi="Corbel" w:cs="Futura Medium"/>
                <w:color w:val="404040" w:themeColor="text1" w:themeTint="BF"/>
                <w:sz w:val="18"/>
                <w:szCs w:val="18"/>
              </w:rPr>
            </w:pPr>
            <w:r w:rsidRPr="00F61A90">
              <w:rPr>
                <w:rFonts w:ascii="Corbel" w:hAnsi="Corbel" w:cs="Futura Medium"/>
                <w:color w:val="404040" w:themeColor="text1" w:themeTint="BF"/>
                <w:sz w:val="18"/>
                <w:szCs w:val="18"/>
              </w:rPr>
              <w:t>0.730</w:t>
            </w:r>
          </w:p>
        </w:tc>
        <w:tc>
          <w:tcPr>
            <w:tcW w:w="0" w:type="auto"/>
          </w:tcPr>
          <w:p w:rsidR="0000413B" w:rsidRPr="00F61A90" w:rsidRDefault="0000413B" w:rsidP="008D6B04">
            <w:pPr>
              <w:spacing w:before="360" w:line="240" w:lineRule="auto"/>
              <w:cnfStyle w:val="000000000000" w:firstRow="0" w:lastRow="0" w:firstColumn="0" w:lastColumn="0" w:oddVBand="0" w:evenVBand="0" w:oddHBand="0" w:evenHBand="0" w:firstRowFirstColumn="0" w:firstRowLastColumn="0" w:lastRowFirstColumn="0" w:lastRowLastColumn="0"/>
              <w:rPr>
                <w:rFonts w:ascii="Corbel" w:hAnsi="Corbel" w:cs="Futura Medium"/>
                <w:color w:val="404040" w:themeColor="text1" w:themeTint="BF"/>
                <w:sz w:val="18"/>
                <w:szCs w:val="18"/>
              </w:rPr>
            </w:pPr>
            <w:r w:rsidRPr="00F61A90">
              <w:rPr>
                <w:rFonts w:ascii="Corbel" w:hAnsi="Corbel" w:cs="Futura Medium"/>
                <w:color w:val="404040" w:themeColor="text1" w:themeTint="BF"/>
                <w:sz w:val="18"/>
                <w:szCs w:val="18"/>
              </w:rPr>
              <w:t>0.788</w:t>
            </w:r>
          </w:p>
        </w:tc>
      </w:tr>
      <w:tr w:rsidR="0000413B" w:rsidTr="00F61A90">
        <w:trPr>
          <w:trHeight w:val="51"/>
        </w:trPr>
        <w:tc>
          <w:tcPr>
            <w:cnfStyle w:val="001000000000" w:firstRow="0" w:lastRow="0" w:firstColumn="1" w:lastColumn="0" w:oddVBand="0" w:evenVBand="0" w:oddHBand="0" w:evenHBand="0" w:firstRowFirstColumn="0" w:firstRowLastColumn="0" w:lastRowFirstColumn="0" w:lastRowLastColumn="0"/>
            <w:tcW w:w="0" w:type="auto"/>
          </w:tcPr>
          <w:p w:rsidR="0000413B" w:rsidRPr="00F61A90" w:rsidRDefault="0000413B" w:rsidP="008D6B04">
            <w:pPr>
              <w:spacing w:before="360" w:line="240" w:lineRule="auto"/>
              <w:rPr>
                <w:rFonts w:ascii="Corbel" w:hAnsi="Corbel" w:cs="Futura Medium"/>
                <w:color w:val="404040" w:themeColor="text1" w:themeTint="BF"/>
                <w:sz w:val="18"/>
                <w:szCs w:val="18"/>
              </w:rPr>
            </w:pPr>
            <w:r w:rsidRPr="00F61A90">
              <w:rPr>
                <w:rFonts w:ascii="Corbel" w:hAnsi="Corbel" w:cs="Futura Medium"/>
                <w:color w:val="404040" w:themeColor="text1" w:themeTint="BF"/>
                <w:sz w:val="18"/>
                <w:szCs w:val="18"/>
              </w:rPr>
              <w:t>Std. Dev</w:t>
            </w:r>
          </w:p>
        </w:tc>
        <w:tc>
          <w:tcPr>
            <w:tcW w:w="0" w:type="auto"/>
          </w:tcPr>
          <w:p w:rsidR="0000413B" w:rsidRPr="00F61A90" w:rsidRDefault="0000413B" w:rsidP="008D6B04">
            <w:pPr>
              <w:spacing w:before="360" w:line="240" w:lineRule="auto"/>
              <w:cnfStyle w:val="000000000000" w:firstRow="0" w:lastRow="0" w:firstColumn="0" w:lastColumn="0" w:oddVBand="0" w:evenVBand="0" w:oddHBand="0" w:evenHBand="0" w:firstRowFirstColumn="0" w:firstRowLastColumn="0" w:lastRowFirstColumn="0" w:lastRowLastColumn="0"/>
              <w:rPr>
                <w:rFonts w:ascii="Corbel" w:hAnsi="Corbel" w:cs="Futura Medium"/>
                <w:color w:val="404040" w:themeColor="text1" w:themeTint="BF"/>
                <w:sz w:val="18"/>
                <w:szCs w:val="18"/>
              </w:rPr>
            </w:pPr>
            <w:r w:rsidRPr="00F61A90">
              <w:rPr>
                <w:rFonts w:ascii="Corbel" w:hAnsi="Corbel" w:cs="Futura Medium"/>
                <w:color w:val="404040" w:themeColor="text1" w:themeTint="BF"/>
                <w:sz w:val="18"/>
                <w:szCs w:val="18"/>
              </w:rPr>
              <w:t>0.499</w:t>
            </w:r>
          </w:p>
        </w:tc>
        <w:tc>
          <w:tcPr>
            <w:tcW w:w="0" w:type="auto"/>
          </w:tcPr>
          <w:p w:rsidR="0000413B" w:rsidRPr="00F61A90" w:rsidRDefault="0000413B" w:rsidP="008D6B04">
            <w:pPr>
              <w:spacing w:before="360" w:line="240" w:lineRule="auto"/>
              <w:cnfStyle w:val="000000000000" w:firstRow="0" w:lastRow="0" w:firstColumn="0" w:lastColumn="0" w:oddVBand="0" w:evenVBand="0" w:oddHBand="0" w:evenHBand="0" w:firstRowFirstColumn="0" w:firstRowLastColumn="0" w:lastRowFirstColumn="0" w:lastRowLastColumn="0"/>
              <w:rPr>
                <w:rFonts w:ascii="Corbel" w:hAnsi="Corbel" w:cs="Futura Medium"/>
                <w:color w:val="404040" w:themeColor="text1" w:themeTint="BF"/>
                <w:sz w:val="18"/>
                <w:szCs w:val="18"/>
              </w:rPr>
            </w:pPr>
            <w:r w:rsidRPr="00F61A90">
              <w:rPr>
                <w:rFonts w:ascii="Corbel" w:hAnsi="Corbel" w:cs="Futura Medium"/>
                <w:color w:val="404040" w:themeColor="text1" w:themeTint="BF"/>
                <w:sz w:val="18"/>
                <w:szCs w:val="18"/>
              </w:rPr>
              <w:t>0.347</w:t>
            </w:r>
          </w:p>
        </w:tc>
      </w:tr>
    </w:tbl>
    <w:p w:rsidR="00164F70" w:rsidRDefault="00B1245D" w:rsidP="00042398">
      <w:pPr>
        <w:spacing w:before="360" w:line="240" w:lineRule="auto"/>
        <w:rPr>
          <w:rFonts w:ascii="Corbel" w:hAnsi="Corbel" w:cs="Futura Medium"/>
          <w:color w:val="404040" w:themeColor="text1" w:themeTint="BF"/>
          <w:sz w:val="20"/>
          <w:szCs w:val="20"/>
        </w:rPr>
      </w:pPr>
      <w:r>
        <w:rPr>
          <w:rFonts w:ascii="Corbel" w:hAnsi="Corbel" w:cs="Futura Medium"/>
          <w:color w:val="404040" w:themeColor="text1" w:themeTint="BF"/>
          <w:sz w:val="20"/>
          <w:szCs w:val="20"/>
        </w:rPr>
        <w:t xml:space="preserve">The results indicate that movement is spread throughout the neighbourhoods, instead of being concentrated in one planned settlement. The increase in integration is most noticeable in the informal settlements, which are seeing emergence of edge movement and a stronger connection to the planned settlements. There is also lower standard deviation, which indicates that there are fewer areas </w:t>
      </w:r>
      <w:r w:rsidR="004065B3">
        <w:rPr>
          <w:rFonts w:ascii="Corbel" w:hAnsi="Corbel" w:cs="Futura Medium"/>
          <w:color w:val="404040" w:themeColor="text1" w:themeTint="BF"/>
          <w:sz w:val="20"/>
          <w:szCs w:val="20"/>
        </w:rPr>
        <w:t>of extreme segregation</w:t>
      </w:r>
      <w:r>
        <w:rPr>
          <w:rFonts w:ascii="Corbel" w:hAnsi="Corbel" w:cs="Futura Medium"/>
          <w:color w:val="404040" w:themeColor="text1" w:themeTint="BF"/>
          <w:sz w:val="20"/>
          <w:szCs w:val="20"/>
        </w:rPr>
        <w:t xml:space="preserve">. Figure 9 shows the increase in integration in informal settlements, </w:t>
      </w:r>
      <w:r w:rsidR="009D0D7B">
        <w:rPr>
          <w:rFonts w:ascii="Corbel" w:hAnsi="Corbel" w:cs="Futura Medium"/>
          <w:color w:val="404040" w:themeColor="text1" w:themeTint="BF"/>
          <w:sz w:val="20"/>
          <w:szCs w:val="20"/>
        </w:rPr>
        <w:t>and much higher integration in areas that were previously extremely segregated.</w:t>
      </w:r>
    </w:p>
    <w:p w:rsidR="009D0D7B" w:rsidRDefault="009D0D7B" w:rsidP="00F61A90">
      <w:pPr>
        <w:spacing w:before="360" w:line="240" w:lineRule="auto"/>
        <w:rPr>
          <w:rFonts w:ascii="Corbel" w:hAnsi="Corbel" w:cs="Futura Medium"/>
          <w:color w:val="404040" w:themeColor="text1" w:themeTint="BF"/>
          <w:sz w:val="20"/>
          <w:szCs w:val="20"/>
        </w:rPr>
      </w:pPr>
      <w:r>
        <w:rPr>
          <w:rFonts w:ascii="Corbel" w:hAnsi="Corbel" w:cs="Futura Medium"/>
          <w:color w:val="404040" w:themeColor="text1" w:themeTint="BF"/>
          <w:sz w:val="20"/>
          <w:szCs w:val="20"/>
        </w:rPr>
        <w:t xml:space="preserve">Figure 10 shows the changing syntactical structure of the neighbourhoods before and after connection. After </w:t>
      </w:r>
      <w:r w:rsidR="004065B3">
        <w:rPr>
          <w:rFonts w:ascii="Corbel" w:hAnsi="Corbel" w:cs="Futura Medium"/>
          <w:color w:val="404040" w:themeColor="text1" w:themeTint="BF"/>
          <w:sz w:val="20"/>
          <w:szCs w:val="20"/>
        </w:rPr>
        <w:t>connection,</w:t>
      </w:r>
      <w:r>
        <w:rPr>
          <w:rFonts w:ascii="Corbel" w:hAnsi="Corbel" w:cs="Futura Medium"/>
          <w:color w:val="404040" w:themeColor="text1" w:themeTint="BF"/>
          <w:sz w:val="20"/>
          <w:szCs w:val="20"/>
        </w:rPr>
        <w:t xml:space="preserve"> the centre of the neighbourhoods has shifted </w:t>
      </w:r>
      <w:r w:rsidR="00EA3148">
        <w:rPr>
          <w:rFonts w:ascii="Corbel" w:hAnsi="Corbel" w:cs="Futura Medium"/>
          <w:color w:val="404040" w:themeColor="text1" w:themeTint="BF"/>
          <w:sz w:val="20"/>
          <w:szCs w:val="20"/>
        </w:rPr>
        <w:t xml:space="preserve">to </w:t>
      </w:r>
      <w:r w:rsidR="004065B3">
        <w:rPr>
          <w:rFonts w:ascii="Corbel" w:hAnsi="Corbel" w:cs="Futura Medium"/>
          <w:color w:val="404040" w:themeColor="text1" w:themeTint="BF"/>
          <w:sz w:val="20"/>
          <w:szCs w:val="20"/>
        </w:rPr>
        <w:t>an</w:t>
      </w:r>
      <w:r w:rsidR="00EA3148">
        <w:rPr>
          <w:rFonts w:ascii="Corbel" w:hAnsi="Corbel" w:cs="Futura Medium"/>
          <w:color w:val="404040" w:themeColor="text1" w:themeTint="BF"/>
          <w:sz w:val="20"/>
          <w:szCs w:val="20"/>
        </w:rPr>
        <w:t xml:space="preserve"> </w:t>
      </w:r>
      <w:r w:rsidR="004065B3">
        <w:rPr>
          <w:rFonts w:ascii="Corbel" w:hAnsi="Corbel" w:cs="Futura Medium"/>
          <w:color w:val="404040" w:themeColor="text1" w:themeTint="BF"/>
          <w:sz w:val="20"/>
          <w:szCs w:val="20"/>
        </w:rPr>
        <w:t>equal</w:t>
      </w:r>
      <w:r w:rsidR="00EA3148">
        <w:rPr>
          <w:rFonts w:ascii="Corbel" w:hAnsi="Corbel" w:cs="Futura Medium"/>
          <w:color w:val="404040" w:themeColor="text1" w:themeTint="BF"/>
          <w:sz w:val="20"/>
          <w:szCs w:val="20"/>
        </w:rPr>
        <w:t xml:space="preserve"> location </w:t>
      </w:r>
      <w:r>
        <w:rPr>
          <w:rFonts w:ascii="Corbel" w:hAnsi="Corbel" w:cs="Futura Medium"/>
          <w:color w:val="404040" w:themeColor="text1" w:themeTint="BF"/>
          <w:sz w:val="20"/>
          <w:szCs w:val="20"/>
        </w:rPr>
        <w:t xml:space="preserve">and spokes have started to emerge into the informal settlements, indicating the potential for the deformed wheel structure to develop </w:t>
      </w:r>
      <w:r w:rsidR="00EA3148">
        <w:rPr>
          <w:rFonts w:ascii="Corbel" w:hAnsi="Corbel" w:cs="Futura Medium"/>
          <w:color w:val="404040" w:themeColor="text1" w:themeTint="BF"/>
          <w:sz w:val="20"/>
          <w:szCs w:val="20"/>
        </w:rPr>
        <w:t xml:space="preserve">with further connection and intervention. While the changes are not major, there is significant change in both the syntactical structure and integration values of the neighbourhoods. </w:t>
      </w:r>
    </w:p>
    <w:p w:rsidR="00EA3148" w:rsidRDefault="00EA3148" w:rsidP="00F61A90">
      <w:pPr>
        <w:spacing w:before="360" w:line="240" w:lineRule="auto"/>
        <w:rPr>
          <w:rFonts w:ascii="Corbel" w:hAnsi="Corbel" w:cs="Futura Medium"/>
          <w:color w:val="404040" w:themeColor="text1" w:themeTint="BF"/>
          <w:sz w:val="20"/>
          <w:szCs w:val="20"/>
        </w:rPr>
      </w:pPr>
      <w:r>
        <w:rPr>
          <w:rFonts w:ascii="Corbel" w:hAnsi="Corbel" w:cs="Futura Medium"/>
          <w:color w:val="404040" w:themeColor="text1" w:themeTint="BF"/>
          <w:sz w:val="20"/>
          <w:szCs w:val="20"/>
        </w:rPr>
        <w:t>Another approach that was considered involved aligning the streets in the informal settlements, but this proved to be difficult due to the misalignment of the initial base grid</w:t>
      </w:r>
      <w:r w:rsidR="00C7167E">
        <w:rPr>
          <w:rFonts w:ascii="Corbel" w:hAnsi="Corbel" w:cs="Futura Medium"/>
          <w:color w:val="404040" w:themeColor="text1" w:themeTint="BF"/>
          <w:sz w:val="20"/>
          <w:szCs w:val="20"/>
        </w:rPr>
        <w:t xml:space="preserve"> and the formation of T-junctions</w:t>
      </w:r>
      <w:r w:rsidR="00F23949">
        <w:rPr>
          <w:rFonts w:ascii="Corbel" w:hAnsi="Corbel" w:cs="Futura Medium"/>
          <w:color w:val="404040" w:themeColor="text1" w:themeTint="BF"/>
          <w:sz w:val="20"/>
          <w:szCs w:val="20"/>
        </w:rPr>
        <w:t xml:space="preserve"> (fig 4)</w:t>
      </w:r>
      <w:r>
        <w:rPr>
          <w:rFonts w:ascii="Corbel" w:hAnsi="Corbel" w:cs="Futura Medium"/>
          <w:color w:val="404040" w:themeColor="text1" w:themeTint="BF"/>
          <w:sz w:val="20"/>
          <w:szCs w:val="20"/>
        </w:rPr>
        <w:t xml:space="preserve"> that the settl</w:t>
      </w:r>
      <w:r w:rsidR="004065B3">
        <w:rPr>
          <w:rFonts w:ascii="Corbel" w:hAnsi="Corbel" w:cs="Futura Medium"/>
          <w:color w:val="404040" w:themeColor="text1" w:themeTint="BF"/>
          <w:sz w:val="20"/>
          <w:szCs w:val="20"/>
        </w:rPr>
        <w:t xml:space="preserve">ement </w:t>
      </w:r>
      <w:r w:rsidR="00C7167E">
        <w:rPr>
          <w:rFonts w:ascii="Corbel" w:hAnsi="Corbel" w:cs="Futura Medium"/>
          <w:color w:val="404040" w:themeColor="text1" w:themeTint="BF"/>
          <w:sz w:val="20"/>
          <w:szCs w:val="20"/>
        </w:rPr>
        <w:t>followed</w:t>
      </w:r>
      <w:r>
        <w:rPr>
          <w:rFonts w:ascii="Corbel" w:hAnsi="Corbel" w:cs="Futura Medium"/>
          <w:color w:val="404040" w:themeColor="text1" w:themeTint="BF"/>
          <w:sz w:val="20"/>
          <w:szCs w:val="20"/>
        </w:rPr>
        <w:t xml:space="preserve">. </w:t>
      </w:r>
    </w:p>
    <w:p w:rsidR="00F80AD6" w:rsidRPr="00C279E6" w:rsidRDefault="00C279E6" w:rsidP="001C2BBF">
      <w:pPr>
        <w:spacing w:before="360" w:line="240" w:lineRule="auto"/>
        <w:ind w:left="-108"/>
        <w:rPr>
          <w:rFonts w:ascii="Corbel" w:hAnsi="Corbel" w:cs="Futura Medium"/>
          <w:color w:val="404040" w:themeColor="text1" w:themeTint="BF"/>
          <w:sz w:val="20"/>
          <w:szCs w:val="20"/>
        </w:rPr>
      </w:pPr>
      <w:r>
        <w:rPr>
          <w:rFonts w:ascii="Corbel" w:hAnsi="Corbel" w:cs="Futura Medium"/>
          <w:noProof/>
          <w:color w:val="404040" w:themeColor="text1" w:themeTint="BF"/>
          <w:sz w:val="20"/>
          <w:szCs w:val="20"/>
          <w:lang w:eastAsia="en-GB"/>
        </w:rPr>
        <w:lastRenderedPageBreak/>
        <w:drawing>
          <wp:inline distT="0" distB="0" distL="0" distR="0">
            <wp:extent cx="5210175" cy="7962900"/>
            <wp:effectExtent l="0" t="0" r="9525" b="0"/>
            <wp:docPr id="28" name="Picture 28" descr="F:\Research\SSS_PAPER\New Analysis\before_af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Research\SSS_PAPER\New Analysis\before_afte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10175" cy="7962900"/>
                    </a:xfrm>
                    <a:prstGeom prst="rect">
                      <a:avLst/>
                    </a:prstGeom>
                    <a:noFill/>
                    <a:ln>
                      <a:noFill/>
                    </a:ln>
                  </pic:spPr>
                </pic:pic>
              </a:graphicData>
            </a:graphic>
          </wp:inline>
        </w:drawing>
      </w:r>
      <w:r w:rsidR="00C85008" w:rsidRPr="00C85008">
        <w:rPr>
          <w:rFonts w:ascii="Corbel" w:hAnsi="Corbel" w:cs="Futura Medium"/>
          <w:i/>
          <w:color w:val="595959" w:themeColor="text1" w:themeTint="A6"/>
          <w:sz w:val="20"/>
          <w:szCs w:val="20"/>
        </w:rPr>
        <w:t>Figure 9:</w:t>
      </w:r>
      <w:r w:rsidR="00C85008">
        <w:rPr>
          <w:rFonts w:ascii="Corbel" w:hAnsi="Corbel" w:cs="Futura Medium"/>
          <w:i/>
          <w:color w:val="595959" w:themeColor="text1" w:themeTint="A6"/>
          <w:sz w:val="20"/>
          <w:szCs w:val="20"/>
        </w:rPr>
        <w:t xml:space="preserve"> </w:t>
      </w:r>
      <w:r w:rsidR="001C2BBF">
        <w:rPr>
          <w:rFonts w:ascii="Corbel" w:hAnsi="Corbel" w:cs="Futura Medium"/>
          <w:i/>
          <w:color w:val="595959" w:themeColor="text1" w:themeTint="A6"/>
          <w:sz w:val="20"/>
          <w:szCs w:val="20"/>
        </w:rPr>
        <w:t>Integration</w:t>
      </w:r>
      <w:r w:rsidR="00C85008">
        <w:rPr>
          <w:rFonts w:ascii="Corbel" w:hAnsi="Corbel" w:cs="Futura Medium"/>
          <w:i/>
          <w:color w:val="595959" w:themeColor="text1" w:themeTint="A6"/>
          <w:sz w:val="20"/>
          <w:szCs w:val="20"/>
        </w:rPr>
        <w:t xml:space="preserve"> map after the addition of connecting highway</w:t>
      </w:r>
      <w:r w:rsidR="00B1245D">
        <w:rPr>
          <w:rFonts w:ascii="Corbel" w:hAnsi="Corbel" w:cs="Futura Medium"/>
          <w:i/>
          <w:color w:val="595959" w:themeColor="text1" w:themeTint="A6"/>
          <w:sz w:val="20"/>
          <w:szCs w:val="20"/>
        </w:rPr>
        <w:t xml:space="preserve"> (before – top, after-bottom)</w:t>
      </w:r>
    </w:p>
    <w:p w:rsidR="00C85008" w:rsidRPr="00C279E6" w:rsidRDefault="00C279E6" w:rsidP="001C2BBF">
      <w:pPr>
        <w:spacing w:before="360" w:line="240" w:lineRule="auto"/>
        <w:ind w:left="-108"/>
        <w:rPr>
          <w:rFonts w:ascii="Corbel" w:hAnsi="Corbel" w:cs="Futura Medium"/>
          <w:color w:val="595959" w:themeColor="text1" w:themeTint="A6"/>
          <w:sz w:val="20"/>
          <w:szCs w:val="20"/>
        </w:rPr>
      </w:pPr>
      <w:r>
        <w:rPr>
          <w:rFonts w:ascii="Corbel" w:hAnsi="Corbel" w:cs="Futura Medium"/>
          <w:noProof/>
          <w:color w:val="595959" w:themeColor="text1" w:themeTint="A6"/>
          <w:sz w:val="20"/>
          <w:szCs w:val="20"/>
          <w:lang w:eastAsia="en-GB"/>
        </w:rPr>
        <w:lastRenderedPageBreak/>
        <w:drawing>
          <wp:inline distT="0" distB="0" distL="0" distR="0">
            <wp:extent cx="5210175" cy="7981950"/>
            <wp:effectExtent l="0" t="0" r="9525" b="0"/>
            <wp:docPr id="29" name="Picture 29" descr="F:\Research\SSS_PAPER\New Analysis\New_Stru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Research\SSS_PAPER\New Analysis\New_Structur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10175" cy="7981950"/>
                    </a:xfrm>
                    <a:prstGeom prst="rect">
                      <a:avLst/>
                    </a:prstGeom>
                    <a:noFill/>
                    <a:ln>
                      <a:noFill/>
                    </a:ln>
                  </pic:spPr>
                </pic:pic>
              </a:graphicData>
            </a:graphic>
          </wp:inline>
        </w:drawing>
      </w:r>
      <w:r w:rsidR="00C85008" w:rsidRPr="00C85008">
        <w:rPr>
          <w:rFonts w:ascii="Corbel" w:hAnsi="Corbel" w:cs="Futura Medium"/>
          <w:i/>
          <w:color w:val="595959" w:themeColor="text1" w:themeTint="A6"/>
          <w:sz w:val="20"/>
          <w:szCs w:val="20"/>
        </w:rPr>
        <w:t>Figure 10:</w:t>
      </w:r>
      <w:r w:rsidR="00C85008">
        <w:rPr>
          <w:rFonts w:ascii="Corbel" w:hAnsi="Corbel" w:cs="Futura Medium"/>
          <w:i/>
          <w:color w:val="595959" w:themeColor="text1" w:themeTint="A6"/>
          <w:sz w:val="20"/>
          <w:szCs w:val="20"/>
        </w:rPr>
        <w:t xml:space="preserve"> </w:t>
      </w:r>
      <w:r w:rsidR="001C2BBF">
        <w:rPr>
          <w:rFonts w:ascii="Corbel" w:hAnsi="Corbel" w:cs="Futura Medium"/>
          <w:i/>
          <w:color w:val="595959" w:themeColor="text1" w:themeTint="A6"/>
          <w:sz w:val="20"/>
          <w:szCs w:val="20"/>
        </w:rPr>
        <w:t>Syntactic</w:t>
      </w:r>
      <w:r w:rsidR="00C85008">
        <w:rPr>
          <w:rFonts w:ascii="Corbel" w:hAnsi="Corbel" w:cs="Futura Medium"/>
          <w:i/>
          <w:color w:val="595959" w:themeColor="text1" w:themeTint="A6"/>
          <w:sz w:val="20"/>
          <w:szCs w:val="20"/>
        </w:rPr>
        <w:t xml:space="preserve"> structure after the addition of the connecting highway</w:t>
      </w:r>
    </w:p>
    <w:p w:rsidR="00A81193" w:rsidRDefault="000A0F13" w:rsidP="003179F8">
      <w:pPr>
        <w:spacing w:before="360" w:line="240" w:lineRule="auto"/>
        <w:ind w:left="-108"/>
        <w:rPr>
          <w:rFonts w:ascii="Futura Medium" w:hAnsi="Futura Medium" w:cs="Futura Medium"/>
          <w:color w:val="0D0D0D" w:themeColor="text1" w:themeTint="F2"/>
          <w:sz w:val="22"/>
          <w:szCs w:val="22"/>
        </w:rPr>
      </w:pPr>
      <w:r>
        <w:rPr>
          <w:rFonts w:ascii="Futura Medium" w:hAnsi="Futura Medium" w:cs="Futura Medium"/>
          <w:color w:val="595959" w:themeColor="text1" w:themeTint="A6"/>
          <w:sz w:val="22"/>
          <w:szCs w:val="22"/>
        </w:rPr>
        <w:lastRenderedPageBreak/>
        <w:t>7</w:t>
      </w:r>
      <w:r w:rsidR="00A81193" w:rsidRPr="00A05F84">
        <w:rPr>
          <w:rFonts w:ascii="Futura Medium" w:hAnsi="Futura Medium" w:cs="Futura Medium"/>
          <w:color w:val="595959" w:themeColor="text1" w:themeTint="A6"/>
          <w:sz w:val="22"/>
          <w:szCs w:val="22"/>
        </w:rPr>
        <w:t xml:space="preserve">. </w:t>
      </w:r>
      <w:r w:rsidR="00A81193">
        <w:rPr>
          <w:rFonts w:ascii="Futura Medium" w:hAnsi="Futura Medium" w:cs="Futura Medium"/>
          <w:color w:val="0D0D0D" w:themeColor="text1" w:themeTint="F2"/>
          <w:sz w:val="22"/>
          <w:szCs w:val="22"/>
        </w:rPr>
        <w:t>CONCLUSION AND DISCUSSION</w:t>
      </w:r>
    </w:p>
    <w:p w:rsidR="00A81193" w:rsidRPr="00A81193" w:rsidRDefault="00A81193" w:rsidP="00042398">
      <w:pPr>
        <w:spacing w:line="240" w:lineRule="auto"/>
        <w:jc w:val="both"/>
        <w:rPr>
          <w:rFonts w:ascii="Corbel" w:hAnsi="Corbel"/>
          <w:color w:val="404040" w:themeColor="text1" w:themeTint="BF"/>
          <w:sz w:val="20"/>
          <w:szCs w:val="20"/>
        </w:rPr>
      </w:pPr>
      <w:r w:rsidRPr="00A81193">
        <w:rPr>
          <w:rFonts w:ascii="Corbel" w:hAnsi="Corbel"/>
          <w:color w:val="404040" w:themeColor="text1" w:themeTint="BF"/>
          <w:sz w:val="20"/>
          <w:szCs w:val="20"/>
        </w:rPr>
        <w:t xml:space="preserve">The canal system in Cairo was designed to be connected to the Nile and the agricultural land and be an integrative, equal opportunities system, providing irrigation to the land. With the rapid expansion of Cairo during the </w:t>
      </w:r>
      <w:r w:rsidR="00C7167E" w:rsidRPr="00A81193">
        <w:rPr>
          <w:rFonts w:ascii="Corbel" w:hAnsi="Corbel"/>
          <w:color w:val="404040" w:themeColor="text1" w:themeTint="BF"/>
          <w:sz w:val="20"/>
          <w:szCs w:val="20"/>
        </w:rPr>
        <w:t>1950s,</w:t>
      </w:r>
      <w:r w:rsidRPr="00A81193">
        <w:rPr>
          <w:rFonts w:ascii="Corbel" w:hAnsi="Corbel"/>
          <w:color w:val="404040" w:themeColor="text1" w:themeTint="BF"/>
          <w:sz w:val="20"/>
          <w:szCs w:val="20"/>
        </w:rPr>
        <w:t xml:space="preserve"> the canals started drying up and left paths where they used to exist. Due to political pressures and a negative view of informal settlements</w:t>
      </w:r>
      <w:r w:rsidR="00C7167E">
        <w:rPr>
          <w:rFonts w:ascii="Corbel" w:hAnsi="Corbel"/>
          <w:color w:val="404040" w:themeColor="text1" w:themeTint="BF"/>
          <w:sz w:val="20"/>
          <w:szCs w:val="20"/>
        </w:rPr>
        <w:t>,</w:t>
      </w:r>
      <w:r w:rsidRPr="00A81193">
        <w:rPr>
          <w:rFonts w:ascii="Corbel" w:hAnsi="Corbel"/>
          <w:color w:val="404040" w:themeColor="text1" w:themeTint="BF"/>
          <w:sz w:val="20"/>
          <w:szCs w:val="20"/>
        </w:rPr>
        <w:t xml:space="preserve"> some of these paths were used to build </w:t>
      </w:r>
      <w:r w:rsidR="00C7167E" w:rsidRPr="00A81193">
        <w:rPr>
          <w:rFonts w:ascii="Corbel" w:hAnsi="Corbel"/>
          <w:color w:val="404040" w:themeColor="text1" w:themeTint="BF"/>
          <w:sz w:val="20"/>
          <w:szCs w:val="20"/>
        </w:rPr>
        <w:t>highways that</w:t>
      </w:r>
      <w:r w:rsidRPr="00A81193">
        <w:rPr>
          <w:rFonts w:ascii="Corbel" w:hAnsi="Corbel"/>
          <w:color w:val="404040" w:themeColor="text1" w:themeTint="BF"/>
          <w:sz w:val="20"/>
          <w:szCs w:val="20"/>
        </w:rPr>
        <w:t xml:space="preserve"> overpassed informal settlements and created a hard edge around them to prevent growth and promote segregation. Edge movement, which is vital to consolidation into the main urban form, was supressed meaning that global integration and consolidation is not given an opportunity to form. The highways represent an ‘incomplete super-grid’ that </w:t>
      </w:r>
      <w:r w:rsidR="00303FA3" w:rsidRPr="00A81193">
        <w:rPr>
          <w:rFonts w:ascii="Corbel" w:hAnsi="Corbel"/>
          <w:color w:val="404040" w:themeColor="text1" w:themeTint="BF"/>
          <w:sz w:val="20"/>
          <w:szCs w:val="20"/>
        </w:rPr>
        <w:t>does not</w:t>
      </w:r>
      <w:r w:rsidRPr="00A81193">
        <w:rPr>
          <w:rFonts w:ascii="Corbel" w:hAnsi="Corbel"/>
          <w:color w:val="404040" w:themeColor="text1" w:themeTint="BF"/>
          <w:sz w:val="20"/>
          <w:szCs w:val="20"/>
        </w:rPr>
        <w:t xml:space="preserve"> create the necessary conditions for real superblocks to form, acting as a boundary to informal settlements and as a connector to planned settlements. In informal settlements, the main movement thoroughfares that emerged naturally are where the canals used to be, indicating that even though it </w:t>
      </w:r>
      <w:r w:rsidR="00303FA3" w:rsidRPr="00A81193">
        <w:rPr>
          <w:rFonts w:ascii="Corbel" w:hAnsi="Corbel"/>
          <w:color w:val="404040" w:themeColor="text1" w:themeTint="BF"/>
          <w:sz w:val="20"/>
          <w:szCs w:val="20"/>
        </w:rPr>
        <w:t>was not</w:t>
      </w:r>
      <w:r w:rsidRPr="00A81193">
        <w:rPr>
          <w:rFonts w:ascii="Corbel" w:hAnsi="Corbel"/>
          <w:color w:val="404040" w:themeColor="text1" w:themeTint="BF"/>
          <w:sz w:val="20"/>
          <w:szCs w:val="20"/>
        </w:rPr>
        <w:t xml:space="preserve"> planned, the canal system does in fact form the underlying global structure of this part of Cairo. </w:t>
      </w:r>
    </w:p>
    <w:p w:rsidR="00A81193" w:rsidRPr="00A81193" w:rsidRDefault="00A81193" w:rsidP="003179F8">
      <w:pPr>
        <w:spacing w:line="240" w:lineRule="auto"/>
        <w:jc w:val="both"/>
        <w:rPr>
          <w:rFonts w:ascii="Corbel" w:hAnsi="Corbel"/>
          <w:color w:val="404040" w:themeColor="text1" w:themeTint="BF"/>
          <w:sz w:val="20"/>
          <w:szCs w:val="20"/>
        </w:rPr>
      </w:pPr>
    </w:p>
    <w:p w:rsidR="00A81193" w:rsidRPr="00A81193" w:rsidRDefault="00A81193" w:rsidP="001C2BBF">
      <w:pPr>
        <w:spacing w:line="240" w:lineRule="auto"/>
        <w:jc w:val="both"/>
        <w:rPr>
          <w:rFonts w:ascii="Corbel" w:hAnsi="Corbel"/>
          <w:color w:val="404040" w:themeColor="text1" w:themeTint="BF"/>
          <w:sz w:val="20"/>
          <w:szCs w:val="20"/>
        </w:rPr>
      </w:pPr>
      <w:r w:rsidRPr="00A81193">
        <w:rPr>
          <w:rFonts w:ascii="Corbel" w:hAnsi="Corbel"/>
          <w:color w:val="404040" w:themeColor="text1" w:themeTint="BF"/>
          <w:sz w:val="20"/>
          <w:szCs w:val="20"/>
        </w:rPr>
        <w:t>There are different approaches that can be taken to increase th</w:t>
      </w:r>
      <w:r w:rsidR="00F23949">
        <w:rPr>
          <w:rFonts w:ascii="Corbel" w:hAnsi="Corbel"/>
          <w:color w:val="404040" w:themeColor="text1" w:themeTint="BF"/>
          <w:sz w:val="20"/>
          <w:szCs w:val="20"/>
        </w:rPr>
        <w:t>e integration of all settlements</w:t>
      </w:r>
      <w:r w:rsidRPr="00A81193">
        <w:rPr>
          <w:rFonts w:ascii="Corbel" w:hAnsi="Corbel"/>
          <w:color w:val="404040" w:themeColor="text1" w:themeTint="BF"/>
          <w:sz w:val="20"/>
          <w:szCs w:val="20"/>
        </w:rPr>
        <w:t xml:space="preserve">. The main approach would be completing the super-grid using the canal system that </w:t>
      </w:r>
      <w:r w:rsidR="001C2BBF">
        <w:rPr>
          <w:rFonts w:ascii="Corbel" w:hAnsi="Corbel"/>
          <w:color w:val="404040" w:themeColor="text1" w:themeTint="BF"/>
          <w:sz w:val="20"/>
          <w:szCs w:val="20"/>
        </w:rPr>
        <w:t>it’s</w:t>
      </w:r>
      <w:r w:rsidRPr="00A81193">
        <w:rPr>
          <w:rFonts w:ascii="Corbel" w:hAnsi="Corbel"/>
          <w:color w:val="404040" w:themeColor="text1" w:themeTint="BF"/>
          <w:sz w:val="20"/>
          <w:szCs w:val="20"/>
        </w:rPr>
        <w:t xml:space="preserve"> based on, by using the main roads in informal settlements to link to the highway system, creating a regular super-grid and reducing the size of the super-blocks. Another approach would be promoting edge movement by increasing crossing points over the highways and incidence of local streets, tuning the relationship between the two grids as well as moving primary attractors to the edges. The super-grid can then be used to link the cores of the settlements and create edge movement, promoting a ‘deformed wheel’ global structure and increasing consolidation into the urban form, since syntactically they function well as discrete neighbourhoods. </w:t>
      </w:r>
      <w:r w:rsidR="009D0D7B">
        <w:rPr>
          <w:rFonts w:ascii="Corbel" w:hAnsi="Corbel"/>
          <w:color w:val="404040" w:themeColor="text1" w:themeTint="BF"/>
          <w:sz w:val="20"/>
          <w:szCs w:val="20"/>
        </w:rPr>
        <w:t>While one approach has been studied in this paper, further detailed study can be undertaken to determine the best stitching approa</w:t>
      </w:r>
      <w:r w:rsidR="00D2390A">
        <w:rPr>
          <w:rFonts w:ascii="Corbel" w:hAnsi="Corbel"/>
          <w:color w:val="404040" w:themeColor="text1" w:themeTint="BF"/>
          <w:sz w:val="20"/>
          <w:szCs w:val="20"/>
        </w:rPr>
        <w:t xml:space="preserve">ch for different neighbourhoods. Further analysis is required before implementing such stitching approaches, and developing the Transformability index and route design </w:t>
      </w:r>
      <w:r w:rsidR="00D2390A">
        <w:rPr>
          <w:rFonts w:ascii="Corbel" w:hAnsi="Corbel"/>
          <w:color w:val="404040" w:themeColor="text1" w:themeTint="BF"/>
          <w:sz w:val="20"/>
          <w:szCs w:val="20"/>
        </w:rPr>
        <w:fldChar w:fldCharType="begin"/>
      </w:r>
      <w:r w:rsidR="00D2390A">
        <w:rPr>
          <w:rFonts w:ascii="Corbel" w:hAnsi="Corbel"/>
          <w:color w:val="404040" w:themeColor="text1" w:themeTint="BF"/>
          <w:sz w:val="20"/>
          <w:szCs w:val="20"/>
        </w:rPr>
        <w:instrText xml:space="preserve"> ADDIN ZOTERO_ITEM CSL_CITATION {"citationID":"a2l5nirllmi","properties":{"formattedCitation":"(Karimi et al., 2007)","plainCitation":"(Karimi et al., 2007)"},"citationItems":[{"id":250,"uris":["http://zotero.org/users/local/iYyGbpt2/items/H5UXBKTX"],"uri":["http://zotero.org/users/local/iYyGbpt2/items/H5UXBKTX"],"itemData":{"id":250,"type":"paper-conference","title":"EVIDENCE-BASED SPATIAL INTERVENTION FOR REGENERATION OF INFORMAL SETTLEMENTS","container-title":"Proceedings of the Sixth International Space Syntax Symposium, Istanbul: ITU Faculty of Architecture","page":"034–1","source":"Google Scholar","URL":"http://www.spacesyntaxistanbul.itu.edu.tr/papers/longpapers/034%20-%20Karimi%20Amir%20Shafiei%20Raford%20Abdul%20Zhang%20Mavridou.pdf","author":[{"family":"Karimi","given":"Kayvan"},{"family":"Amir","given":"Abdulgader"},{"family":"Shafiei","given":"Kaveh"},{"family":"Raford","given":"Noah"},{"family":"Abdul","given":"Esenghiul"},{"family":"Zhang","given":"Ji"},{"family":"Mavridou","given":"Magda"}],"issued":{"date-parts":[["2007"]]},"accessed":{"date-parts":[["2017",3,17]]}}}],"schema":"https://github.com/citation-style-language/schema/raw/master/csl-citation.json"} </w:instrText>
      </w:r>
      <w:r w:rsidR="00D2390A">
        <w:rPr>
          <w:rFonts w:ascii="Corbel" w:hAnsi="Corbel"/>
          <w:color w:val="404040" w:themeColor="text1" w:themeTint="BF"/>
          <w:sz w:val="20"/>
          <w:szCs w:val="20"/>
        </w:rPr>
        <w:fldChar w:fldCharType="separate"/>
      </w:r>
      <w:r w:rsidR="00D2390A" w:rsidRPr="00D2390A">
        <w:rPr>
          <w:rFonts w:ascii="Corbel" w:hAnsi="Corbel"/>
          <w:sz w:val="20"/>
        </w:rPr>
        <w:t>(Karimi et al., 2007)</w:t>
      </w:r>
      <w:r w:rsidR="00D2390A">
        <w:rPr>
          <w:rFonts w:ascii="Corbel" w:hAnsi="Corbel"/>
          <w:color w:val="404040" w:themeColor="text1" w:themeTint="BF"/>
          <w:sz w:val="20"/>
          <w:szCs w:val="20"/>
        </w:rPr>
        <w:fldChar w:fldCharType="end"/>
      </w:r>
      <w:r w:rsidR="00D2390A">
        <w:rPr>
          <w:rFonts w:ascii="Corbel" w:hAnsi="Corbel"/>
          <w:color w:val="404040" w:themeColor="text1" w:themeTint="BF"/>
          <w:sz w:val="20"/>
          <w:szCs w:val="20"/>
        </w:rPr>
        <w:t xml:space="preserve"> has the potential for future scholarship.</w:t>
      </w:r>
    </w:p>
    <w:p w:rsidR="00A81193" w:rsidRPr="00A81193" w:rsidRDefault="00A81193" w:rsidP="003179F8">
      <w:pPr>
        <w:spacing w:line="240" w:lineRule="auto"/>
        <w:jc w:val="both"/>
        <w:rPr>
          <w:rFonts w:ascii="Corbel" w:hAnsi="Corbel"/>
          <w:color w:val="404040" w:themeColor="text1" w:themeTint="BF"/>
          <w:sz w:val="20"/>
          <w:szCs w:val="20"/>
        </w:rPr>
      </w:pPr>
    </w:p>
    <w:p w:rsidR="00A81193" w:rsidRPr="00A81193" w:rsidRDefault="00A81193" w:rsidP="003179F8">
      <w:pPr>
        <w:spacing w:line="240" w:lineRule="auto"/>
        <w:jc w:val="both"/>
        <w:rPr>
          <w:rFonts w:ascii="Corbel" w:hAnsi="Corbel"/>
          <w:color w:val="404040" w:themeColor="text1" w:themeTint="BF"/>
          <w:sz w:val="20"/>
          <w:szCs w:val="20"/>
        </w:rPr>
      </w:pPr>
      <w:r w:rsidRPr="00A81193">
        <w:rPr>
          <w:rFonts w:ascii="Corbel" w:hAnsi="Corbel"/>
          <w:color w:val="404040" w:themeColor="text1" w:themeTint="BF"/>
          <w:sz w:val="20"/>
          <w:szCs w:val="20"/>
        </w:rPr>
        <w:t xml:space="preserve">The main limitation in this type of study is the accuracy and clarity of satellite imagery, especially historic </w:t>
      </w:r>
      <w:r w:rsidR="00303FA3" w:rsidRPr="00A81193">
        <w:rPr>
          <w:rFonts w:ascii="Corbel" w:hAnsi="Corbel"/>
          <w:color w:val="404040" w:themeColor="text1" w:themeTint="BF"/>
          <w:sz w:val="20"/>
          <w:szCs w:val="20"/>
        </w:rPr>
        <w:t>imagery, which</w:t>
      </w:r>
      <w:r w:rsidRPr="00A81193">
        <w:rPr>
          <w:rFonts w:ascii="Corbel" w:hAnsi="Corbel"/>
          <w:color w:val="404040" w:themeColor="text1" w:themeTint="BF"/>
          <w:sz w:val="20"/>
          <w:szCs w:val="20"/>
        </w:rPr>
        <w:t xml:space="preserve"> the analysis is based on. Care was taken to ensure that the maps are accurate and up to date in order to produce accurate results. Another limitation was the difficulty in analysing the super-grid because it is deformed and not spaced at regular intervals. This also means that it was not possible to compare it to similar super-grid analyses in other cities, but identifying the underlying structure of a deformed super-grid could be used to develop analysis tools to further the study of deformed, incomplete and naturally occurring super-grids. Using urban morphology as an analysis tool also highlights how super-grids can naturally occur, indicating that they are not just planned but rather can be an underlying system that actively shapes the morphology of the city.</w:t>
      </w:r>
    </w:p>
    <w:p w:rsidR="00A81193" w:rsidRPr="00A81193" w:rsidRDefault="00A81193" w:rsidP="003179F8">
      <w:pPr>
        <w:spacing w:line="240" w:lineRule="auto"/>
        <w:jc w:val="both"/>
        <w:rPr>
          <w:rFonts w:ascii="Corbel" w:hAnsi="Corbel"/>
          <w:color w:val="404040" w:themeColor="text1" w:themeTint="BF"/>
          <w:sz w:val="20"/>
          <w:szCs w:val="20"/>
        </w:rPr>
      </w:pPr>
    </w:p>
    <w:p w:rsidR="00A81193" w:rsidRPr="00EB142C" w:rsidRDefault="00A81193" w:rsidP="001C2BBF">
      <w:pPr>
        <w:spacing w:line="240" w:lineRule="auto"/>
        <w:rPr>
          <w:rFonts w:ascii="Corbel" w:hAnsi="Corbel"/>
          <w:color w:val="404040" w:themeColor="text1" w:themeTint="BF"/>
          <w:sz w:val="20"/>
          <w:szCs w:val="20"/>
        </w:rPr>
      </w:pPr>
      <w:r w:rsidRPr="00A81193">
        <w:rPr>
          <w:rFonts w:ascii="Corbel" w:hAnsi="Corbel"/>
          <w:color w:val="404040" w:themeColor="text1" w:themeTint="BF"/>
          <w:sz w:val="20"/>
          <w:szCs w:val="20"/>
        </w:rPr>
        <w:t xml:space="preserve">The feasibility of implementing interventions should be considered, since prevailing negative attitudes against informal settlements means that </w:t>
      </w:r>
      <w:r w:rsidR="001C2BBF">
        <w:rPr>
          <w:rFonts w:ascii="Corbel" w:hAnsi="Corbel"/>
          <w:color w:val="404040" w:themeColor="text1" w:themeTint="BF"/>
          <w:sz w:val="20"/>
          <w:szCs w:val="20"/>
        </w:rPr>
        <w:t>it’s</w:t>
      </w:r>
      <w:r w:rsidRPr="00A81193">
        <w:rPr>
          <w:rFonts w:ascii="Corbel" w:hAnsi="Corbel"/>
          <w:color w:val="404040" w:themeColor="text1" w:themeTint="BF"/>
          <w:sz w:val="20"/>
          <w:szCs w:val="20"/>
        </w:rPr>
        <w:t xml:space="preserve"> difficult to </w:t>
      </w:r>
      <w:r w:rsidR="00303FA3">
        <w:rPr>
          <w:rFonts w:ascii="Corbel" w:hAnsi="Corbel"/>
          <w:color w:val="404040" w:themeColor="text1" w:themeTint="BF"/>
          <w:sz w:val="20"/>
          <w:szCs w:val="20"/>
        </w:rPr>
        <w:t>integrate socially</w:t>
      </w:r>
      <w:r w:rsidRPr="00A81193">
        <w:rPr>
          <w:rFonts w:ascii="Corbel" w:hAnsi="Corbel"/>
          <w:color w:val="404040" w:themeColor="text1" w:themeTint="BF"/>
          <w:sz w:val="20"/>
          <w:szCs w:val="20"/>
        </w:rPr>
        <w:t xml:space="preserve"> between settlements, even though they may be physically connected. The nature of the highways may also need to be changed in order to connect them to the roads in the informal settlements, since t</w:t>
      </w:r>
      <w:r w:rsidR="00303FA3">
        <w:rPr>
          <w:rFonts w:ascii="Corbel" w:hAnsi="Corbel"/>
          <w:color w:val="404040" w:themeColor="text1" w:themeTint="BF"/>
          <w:sz w:val="20"/>
          <w:szCs w:val="20"/>
        </w:rPr>
        <w:t xml:space="preserve">hey are </w:t>
      </w:r>
      <w:r w:rsidRPr="00A81193">
        <w:rPr>
          <w:rFonts w:ascii="Corbel" w:hAnsi="Corbel"/>
          <w:color w:val="404040" w:themeColor="text1" w:themeTint="BF"/>
          <w:sz w:val="20"/>
          <w:szCs w:val="20"/>
        </w:rPr>
        <w:t>designed for vehicular movement, not pedestrian</w:t>
      </w:r>
      <w:bookmarkStart w:id="0" w:name="_GoBack"/>
      <w:bookmarkEnd w:id="0"/>
      <w:r w:rsidRPr="00A81193">
        <w:rPr>
          <w:rFonts w:ascii="Corbel" w:hAnsi="Corbel"/>
          <w:color w:val="404040" w:themeColor="text1" w:themeTint="BF"/>
          <w:sz w:val="20"/>
          <w:szCs w:val="20"/>
        </w:rPr>
        <w:t>. Thoroughfares that are parallel to the highways can be made, as well as increasing crossing points connecting the two sides together.</w:t>
      </w:r>
    </w:p>
    <w:p w:rsidR="008E1C1F" w:rsidRDefault="000A0F13" w:rsidP="003179F8">
      <w:pPr>
        <w:spacing w:before="360" w:line="240" w:lineRule="auto"/>
        <w:ind w:left="-108"/>
        <w:rPr>
          <w:rFonts w:ascii="Futura Medium" w:hAnsi="Futura Medium" w:cs="Futura Medium"/>
          <w:color w:val="0D0D0D" w:themeColor="text1" w:themeTint="F2"/>
          <w:sz w:val="22"/>
          <w:szCs w:val="22"/>
        </w:rPr>
      </w:pPr>
      <w:r>
        <w:rPr>
          <w:rFonts w:ascii="Futura Medium" w:hAnsi="Futura Medium" w:cs="Futura Medium"/>
          <w:color w:val="595959" w:themeColor="text1" w:themeTint="A6"/>
          <w:sz w:val="22"/>
          <w:szCs w:val="22"/>
        </w:rPr>
        <w:t>8</w:t>
      </w:r>
      <w:r w:rsidR="008E1C1F" w:rsidRPr="00A05F84">
        <w:rPr>
          <w:rFonts w:ascii="Futura Medium" w:hAnsi="Futura Medium" w:cs="Futura Medium"/>
          <w:color w:val="595959" w:themeColor="text1" w:themeTint="A6"/>
          <w:sz w:val="22"/>
          <w:szCs w:val="22"/>
        </w:rPr>
        <w:t xml:space="preserve">. </w:t>
      </w:r>
      <w:r w:rsidR="008E1C1F">
        <w:rPr>
          <w:rFonts w:ascii="Futura Medium" w:hAnsi="Futura Medium" w:cs="Futura Medium"/>
          <w:color w:val="0D0D0D" w:themeColor="text1" w:themeTint="F2"/>
          <w:sz w:val="22"/>
          <w:szCs w:val="22"/>
        </w:rPr>
        <w:t>REFERENCES</w:t>
      </w:r>
    </w:p>
    <w:p w:rsidR="008D6B04" w:rsidRPr="008D6B04" w:rsidRDefault="008E1C1F" w:rsidP="008D6B04">
      <w:pPr>
        <w:pStyle w:val="Bibliography"/>
        <w:rPr>
          <w:sz w:val="18"/>
        </w:rPr>
      </w:pPr>
      <w:r w:rsidRPr="0023676B">
        <w:rPr>
          <w:rFonts w:ascii="Corbel" w:eastAsiaTheme="minorHAnsi" w:hAnsi="Corbel"/>
          <w:sz w:val="18"/>
          <w:szCs w:val="18"/>
        </w:rPr>
        <w:fldChar w:fldCharType="begin"/>
      </w:r>
      <w:r w:rsidR="008D6B04">
        <w:rPr>
          <w:rFonts w:ascii="Corbel" w:hAnsi="Corbel"/>
          <w:sz w:val="18"/>
          <w:szCs w:val="18"/>
        </w:rPr>
        <w:instrText xml:space="preserve"> ADDIN ZOTERO_BIBL {"custom":[]} CSL_BIBLIOGRAPHY </w:instrText>
      </w:r>
      <w:r w:rsidRPr="0023676B">
        <w:rPr>
          <w:rFonts w:ascii="Corbel" w:eastAsiaTheme="minorHAnsi" w:hAnsi="Corbel"/>
          <w:sz w:val="18"/>
          <w:szCs w:val="18"/>
        </w:rPr>
        <w:fldChar w:fldCharType="separate"/>
      </w:r>
      <w:r w:rsidR="008D6B04" w:rsidRPr="008D6B04">
        <w:rPr>
          <w:sz w:val="18"/>
        </w:rPr>
        <w:t xml:space="preserve">Ben Nefissa, S. (2011). Cairo’s City Government: The Crisis of Local Administration and the Refusal of Urban Citizenship. In D. Singerman (Ed.), </w:t>
      </w:r>
      <w:r w:rsidR="008D6B04" w:rsidRPr="008D6B04">
        <w:rPr>
          <w:i/>
          <w:iCs/>
          <w:sz w:val="18"/>
        </w:rPr>
        <w:t>Cairo Contested: Governance, Urban Space and Global Modernity</w:t>
      </w:r>
      <w:r w:rsidR="008D6B04" w:rsidRPr="008D6B04">
        <w:rPr>
          <w:sz w:val="18"/>
        </w:rPr>
        <w:t>. American University in Cairo Press.</w:t>
      </w:r>
    </w:p>
    <w:p w:rsidR="008D6B04" w:rsidRPr="008D6B04" w:rsidRDefault="008D6B04" w:rsidP="008D6B04">
      <w:pPr>
        <w:pStyle w:val="Bibliography"/>
        <w:rPr>
          <w:sz w:val="18"/>
        </w:rPr>
      </w:pPr>
      <w:r w:rsidRPr="008D6B04">
        <w:rPr>
          <w:sz w:val="18"/>
        </w:rPr>
        <w:t xml:space="preserve">Bianca, S. (2000). </w:t>
      </w:r>
      <w:r w:rsidRPr="008D6B04">
        <w:rPr>
          <w:i/>
          <w:iCs/>
          <w:sz w:val="18"/>
        </w:rPr>
        <w:t>Urban Form in the Arab World: Past and Present</w:t>
      </w:r>
      <w:r w:rsidRPr="008D6B04">
        <w:rPr>
          <w:sz w:val="18"/>
        </w:rPr>
        <w:t>. vdf Hochschulverlag AG.</w:t>
      </w:r>
    </w:p>
    <w:p w:rsidR="008D6B04" w:rsidRPr="008D6B04" w:rsidRDefault="008D6B04" w:rsidP="008D6B04">
      <w:pPr>
        <w:pStyle w:val="Bibliography"/>
        <w:rPr>
          <w:sz w:val="18"/>
        </w:rPr>
      </w:pPr>
      <w:r w:rsidRPr="008D6B04">
        <w:rPr>
          <w:sz w:val="18"/>
        </w:rPr>
        <w:lastRenderedPageBreak/>
        <w:t xml:space="preserve">Bulaq | district, Cairo, Egypt. (n.d.). In </w:t>
      </w:r>
      <w:r w:rsidRPr="008D6B04">
        <w:rPr>
          <w:i/>
          <w:iCs/>
          <w:sz w:val="18"/>
        </w:rPr>
        <w:t>Encyclopedia Britannica</w:t>
      </w:r>
      <w:r w:rsidRPr="008D6B04">
        <w:rPr>
          <w:sz w:val="18"/>
        </w:rPr>
        <w:t>. Retrieved from https://www.britannica.com/place/Bulaq</w:t>
      </w:r>
    </w:p>
    <w:p w:rsidR="008D6B04" w:rsidRPr="008D6B04" w:rsidRDefault="008D6B04" w:rsidP="008D6B04">
      <w:pPr>
        <w:pStyle w:val="Bibliography"/>
        <w:rPr>
          <w:sz w:val="18"/>
        </w:rPr>
      </w:pPr>
      <w:r w:rsidRPr="008D6B04">
        <w:rPr>
          <w:sz w:val="18"/>
        </w:rPr>
        <w:t xml:space="preserve">ETH Studio Basel. (2008a). Islands of the Nile. In </w:t>
      </w:r>
      <w:r w:rsidRPr="008D6B04">
        <w:rPr>
          <w:i/>
          <w:iCs/>
          <w:sz w:val="18"/>
        </w:rPr>
        <w:t>The Atlas of Cairo</w:t>
      </w:r>
      <w:r w:rsidRPr="008D6B04">
        <w:rPr>
          <w:sz w:val="18"/>
        </w:rPr>
        <w:t>. Retrieved from http://www.studio-basel.com/assets/files/13_Atlas_IslandsOfTheNile_web.pdf</w:t>
      </w:r>
    </w:p>
    <w:p w:rsidR="008D6B04" w:rsidRPr="008D6B04" w:rsidRDefault="008D6B04" w:rsidP="008D6B04">
      <w:pPr>
        <w:pStyle w:val="Bibliography"/>
        <w:rPr>
          <w:sz w:val="18"/>
        </w:rPr>
      </w:pPr>
      <w:r w:rsidRPr="008D6B04">
        <w:rPr>
          <w:sz w:val="18"/>
        </w:rPr>
        <w:t xml:space="preserve">ETH Studio Basel. (2008b). Mohandessin. In </w:t>
      </w:r>
      <w:r w:rsidRPr="008D6B04">
        <w:rPr>
          <w:i/>
          <w:iCs/>
          <w:sz w:val="18"/>
        </w:rPr>
        <w:t>The Atlas of Cairo</w:t>
      </w:r>
      <w:r w:rsidRPr="008D6B04">
        <w:rPr>
          <w:sz w:val="18"/>
        </w:rPr>
        <w:t>. Retrieved from http://www.studio-basel.com/assets/files/files/08_Atlas_Mohandessin_web.pdf</w:t>
      </w:r>
    </w:p>
    <w:p w:rsidR="008D6B04" w:rsidRPr="008D6B04" w:rsidRDefault="008D6B04" w:rsidP="008D6B04">
      <w:pPr>
        <w:pStyle w:val="Bibliography"/>
        <w:rPr>
          <w:sz w:val="18"/>
        </w:rPr>
      </w:pPr>
      <w:r w:rsidRPr="008D6B04">
        <w:rPr>
          <w:sz w:val="18"/>
        </w:rPr>
        <w:t xml:space="preserve">Hillier, B., Greene, M., &amp; Desyllas, J. (2000). Self-generated Neighbourhoods: the role of urban form in the consolidation of informal settlements. </w:t>
      </w:r>
      <w:r w:rsidRPr="008D6B04">
        <w:rPr>
          <w:i/>
          <w:iCs/>
          <w:sz w:val="18"/>
        </w:rPr>
        <w:t>Urban Design International</w:t>
      </w:r>
      <w:r w:rsidRPr="008D6B04">
        <w:rPr>
          <w:sz w:val="18"/>
        </w:rPr>
        <w:t xml:space="preserve">, </w:t>
      </w:r>
      <w:r w:rsidRPr="008D6B04">
        <w:rPr>
          <w:i/>
          <w:iCs/>
          <w:sz w:val="18"/>
        </w:rPr>
        <w:t>5</w:t>
      </w:r>
      <w:r w:rsidRPr="008D6B04">
        <w:rPr>
          <w:sz w:val="18"/>
        </w:rPr>
        <w:t>(2), 61–96.</w:t>
      </w:r>
    </w:p>
    <w:p w:rsidR="008D6B04" w:rsidRPr="008D6B04" w:rsidRDefault="008D6B04" w:rsidP="008D6B04">
      <w:pPr>
        <w:pStyle w:val="Bibliography"/>
        <w:rPr>
          <w:sz w:val="18"/>
        </w:rPr>
      </w:pPr>
      <w:r w:rsidRPr="008D6B04">
        <w:rPr>
          <w:sz w:val="18"/>
        </w:rPr>
        <w:t xml:space="preserve">Hillier, B., &amp; Stoner, T. (2010). SPACE SYNTAX </w:t>
      </w:r>
      <w:r w:rsidRPr="008D6B04">
        <w:rPr>
          <w:sz w:val="18"/>
        </w:rPr>
        <w:t>－</w:t>
      </w:r>
      <w:r w:rsidRPr="008D6B04">
        <w:rPr>
          <w:sz w:val="18"/>
        </w:rPr>
        <w:t xml:space="preserve">STRATEGIC URBAN DESIGN. </w:t>
      </w:r>
      <w:r w:rsidRPr="008D6B04">
        <w:rPr>
          <w:i/>
          <w:iCs/>
          <w:sz w:val="18"/>
        </w:rPr>
        <w:t>City Planning Institute of Japan</w:t>
      </w:r>
      <w:r w:rsidRPr="008D6B04">
        <w:rPr>
          <w:sz w:val="18"/>
        </w:rPr>
        <w:t xml:space="preserve">, </w:t>
      </w:r>
      <w:r w:rsidRPr="008D6B04">
        <w:rPr>
          <w:i/>
          <w:iCs/>
          <w:sz w:val="18"/>
        </w:rPr>
        <w:t>Future of Urban Space and Humanity</w:t>
      </w:r>
      <w:r w:rsidRPr="008D6B04">
        <w:rPr>
          <w:sz w:val="18"/>
        </w:rPr>
        <w:t>. Retrieved from http://www.cpij.or.jp/eng/file/hillier.pdf</w:t>
      </w:r>
    </w:p>
    <w:p w:rsidR="008D6B04" w:rsidRPr="008D6B04" w:rsidRDefault="008D6B04" w:rsidP="008D6B04">
      <w:pPr>
        <w:pStyle w:val="Bibliography"/>
        <w:rPr>
          <w:sz w:val="18"/>
        </w:rPr>
      </w:pPr>
      <w:r w:rsidRPr="008D6B04">
        <w:rPr>
          <w:sz w:val="18"/>
        </w:rPr>
        <w:t xml:space="preserve">Howeidy, A., Dina K. Shehayeb, Edgar Göll, Khaled Mahmoud AbdelHalim, Marion Séjourné, Mona Gado, … William Cobbett. (2009). </w:t>
      </w:r>
      <w:r w:rsidRPr="008D6B04">
        <w:rPr>
          <w:i/>
          <w:iCs/>
          <w:sz w:val="18"/>
        </w:rPr>
        <w:t>Cairo’s Informal Areas: Between Urban Challenges and Hidden Potentials</w:t>
      </w:r>
      <w:r w:rsidRPr="008D6B04">
        <w:rPr>
          <w:sz w:val="18"/>
        </w:rPr>
        <w:t>. (R. Kipper &amp; M. Fischer, Eds.). Cairo: Participatory Development Programme in Urban Areas Framework. Retrieved from http://www.citiesalliance.org/sites/citiesalliance.org/files/CA_Docs/resources/Cairo’s%20Informal%20Areas%20Between%20Urban%20Challenges%20and%20Hidden%20Potentials/CairosInformalAreas_fulltext.pdf</w:t>
      </w:r>
    </w:p>
    <w:p w:rsidR="008D6B04" w:rsidRPr="008D6B04" w:rsidRDefault="008D6B04" w:rsidP="008D6B04">
      <w:pPr>
        <w:pStyle w:val="Bibliography"/>
        <w:rPr>
          <w:sz w:val="18"/>
        </w:rPr>
      </w:pPr>
      <w:r w:rsidRPr="008D6B04">
        <w:rPr>
          <w:sz w:val="18"/>
        </w:rPr>
        <w:t xml:space="preserve">Karimi, K., Amir, A., Shafiei, K., Raford, N., Abdul, E., Zhang, J., &amp; Mavridou, M. (2007). EVIDENCE-BASED SPATIAL INTERVENTION FOR REGENERATION OF INFORMAL SETTLEMENTS. In </w:t>
      </w:r>
      <w:r w:rsidRPr="008D6B04">
        <w:rPr>
          <w:i/>
          <w:iCs/>
          <w:sz w:val="18"/>
        </w:rPr>
        <w:t>Proceedings of the Sixth International Space Syntax Symposium, Istanbul: ITU Faculty of Architecture</w:t>
      </w:r>
      <w:r w:rsidRPr="008D6B04">
        <w:rPr>
          <w:sz w:val="18"/>
        </w:rPr>
        <w:t xml:space="preserve"> (pp. 034–1). Retrieved from http://www.spacesyntaxistanbul.itu.edu.tr/papers/longpapers/034%20-%20Karimi%20Amir%20Shafiei%20Raford%20Abdul%20Zhang%20Mavridou.pdf</w:t>
      </w:r>
    </w:p>
    <w:p w:rsidR="008D6B04" w:rsidRPr="008D6B04" w:rsidRDefault="008D6B04" w:rsidP="008D6B04">
      <w:pPr>
        <w:pStyle w:val="Bibliography"/>
        <w:rPr>
          <w:sz w:val="18"/>
        </w:rPr>
      </w:pPr>
      <w:r w:rsidRPr="008D6B04">
        <w:rPr>
          <w:sz w:val="18"/>
        </w:rPr>
        <w:t xml:space="preserve">Mohamed, A. A., Van Nes, A., Salheen, M. A., Khalifa, M. A., &amp; Hamhaber, J. (2014). Understanding urban segregation in Cairo: The social and spatial logic of a fragmented city. In </w:t>
      </w:r>
      <w:r w:rsidRPr="008D6B04">
        <w:rPr>
          <w:i/>
          <w:iCs/>
          <w:sz w:val="18"/>
        </w:rPr>
        <w:t>Proceedings of the 1st international conference of the CIB Middle East and North Africa Research Network‘ Smart, sustainable and healthy cities’, Abu Dhabi,(UAE), 14-16 December 2014</w:t>
      </w:r>
      <w:r w:rsidRPr="008D6B04">
        <w:rPr>
          <w:sz w:val="18"/>
        </w:rPr>
        <w:t>. CIB Middle East and North Africa Research Network. Retrieved from http://repository.tudelft.nl/view/ir/uuid:8dd70034-c44e-4cb3-b54e-0650642d140b/</w:t>
      </w:r>
    </w:p>
    <w:p w:rsidR="008D6B04" w:rsidRPr="008D6B04" w:rsidRDefault="008D6B04" w:rsidP="008D6B04">
      <w:pPr>
        <w:pStyle w:val="Bibliography"/>
        <w:rPr>
          <w:sz w:val="18"/>
        </w:rPr>
      </w:pPr>
      <w:r w:rsidRPr="008D6B04">
        <w:rPr>
          <w:sz w:val="18"/>
        </w:rPr>
        <w:t xml:space="preserve">Mohamed, A. M. R., &amp; Brown, F. E. (2009). The Urban Grid and its Consequences Assiut. In </w:t>
      </w:r>
      <w:r w:rsidRPr="008D6B04">
        <w:rPr>
          <w:i/>
          <w:iCs/>
          <w:sz w:val="18"/>
        </w:rPr>
        <w:t>Proceedings of the 7th International Space Syntax Symposium</w:t>
      </w:r>
      <w:r w:rsidRPr="008D6B04">
        <w:rPr>
          <w:sz w:val="18"/>
        </w:rPr>
        <w:t xml:space="preserve">. Stockholm, KTH. Retrieved </w:t>
      </w:r>
      <w:r w:rsidRPr="008D6B04">
        <w:rPr>
          <w:sz w:val="18"/>
        </w:rPr>
        <w:lastRenderedPageBreak/>
        <w:t>from http://www.sss7.org/Proceedings/05%20Spatial%20Morphology%20and%20Urban%20Growth/077_Mohamed_Brown.pdf</w:t>
      </w:r>
    </w:p>
    <w:p w:rsidR="008D6B04" w:rsidRPr="008D6B04" w:rsidRDefault="008D6B04" w:rsidP="008D6B04">
      <w:pPr>
        <w:pStyle w:val="Bibliography"/>
        <w:rPr>
          <w:sz w:val="18"/>
        </w:rPr>
      </w:pPr>
      <w:r w:rsidRPr="008D6B04">
        <w:rPr>
          <w:sz w:val="18"/>
        </w:rPr>
        <w:t xml:space="preserve">Osman, T. (2010). </w:t>
      </w:r>
      <w:r w:rsidRPr="008D6B04">
        <w:rPr>
          <w:i/>
          <w:iCs/>
          <w:sz w:val="18"/>
        </w:rPr>
        <w:t>Egypt on the Brink: From Nasser to Mubarak</w:t>
      </w:r>
      <w:r w:rsidRPr="008D6B04">
        <w:rPr>
          <w:sz w:val="18"/>
        </w:rPr>
        <w:t>. Yale University Press.</w:t>
      </w:r>
    </w:p>
    <w:p w:rsidR="008D6B04" w:rsidRPr="008D6B04" w:rsidRDefault="008D6B04" w:rsidP="008D6B04">
      <w:pPr>
        <w:pStyle w:val="Bibliography"/>
        <w:rPr>
          <w:sz w:val="18"/>
        </w:rPr>
      </w:pPr>
      <w:r w:rsidRPr="008D6B04">
        <w:rPr>
          <w:sz w:val="18"/>
        </w:rPr>
        <w:t xml:space="preserve">Peponis, J., Feng, C., Green, D., Haynie, D., Kim, S. H., Sheng, Q., … Wang, H. (2015). Syntax and parametric analysis of superblock patterns. </w:t>
      </w:r>
      <w:r w:rsidRPr="008D6B04">
        <w:rPr>
          <w:i/>
          <w:iCs/>
          <w:sz w:val="18"/>
        </w:rPr>
        <w:t>The Journal of Space Syntax</w:t>
      </w:r>
      <w:r w:rsidRPr="008D6B04">
        <w:rPr>
          <w:sz w:val="18"/>
        </w:rPr>
        <w:t xml:space="preserve">, </w:t>
      </w:r>
      <w:r w:rsidRPr="008D6B04">
        <w:rPr>
          <w:i/>
          <w:iCs/>
          <w:sz w:val="18"/>
        </w:rPr>
        <w:t>6</w:t>
      </w:r>
      <w:r w:rsidRPr="008D6B04">
        <w:rPr>
          <w:sz w:val="18"/>
        </w:rPr>
        <w:t>(1), 109–141.</w:t>
      </w:r>
    </w:p>
    <w:p w:rsidR="008D6B04" w:rsidRPr="008D6B04" w:rsidRDefault="008D6B04" w:rsidP="008D6B04">
      <w:pPr>
        <w:pStyle w:val="Bibliography"/>
        <w:rPr>
          <w:sz w:val="18"/>
        </w:rPr>
      </w:pPr>
      <w:r w:rsidRPr="008D6B04">
        <w:rPr>
          <w:sz w:val="18"/>
        </w:rPr>
        <w:t xml:space="preserve">Sims, D. (2010). </w:t>
      </w:r>
      <w:r w:rsidRPr="008D6B04">
        <w:rPr>
          <w:i/>
          <w:iCs/>
          <w:sz w:val="18"/>
        </w:rPr>
        <w:t>Understanding Cairo: The Logic of a City Out of Control</w:t>
      </w:r>
      <w:r w:rsidRPr="008D6B04">
        <w:rPr>
          <w:sz w:val="18"/>
        </w:rPr>
        <w:t>. American University in Cairo Press.</w:t>
      </w:r>
    </w:p>
    <w:p w:rsidR="008D6B04" w:rsidRPr="008D6B04" w:rsidRDefault="008D6B04" w:rsidP="008D6B04">
      <w:pPr>
        <w:pStyle w:val="Bibliography"/>
        <w:rPr>
          <w:sz w:val="18"/>
        </w:rPr>
      </w:pPr>
      <w:r w:rsidRPr="008D6B04">
        <w:rPr>
          <w:sz w:val="18"/>
        </w:rPr>
        <w:t xml:space="preserve">Singerman, D., &amp; Amar, P. (2006). </w:t>
      </w:r>
      <w:r w:rsidRPr="008D6B04">
        <w:rPr>
          <w:i/>
          <w:iCs/>
          <w:sz w:val="18"/>
        </w:rPr>
        <w:t>Cairo Cosmopolitan: Politics, Culture, and Urban Space in the New Globalized Middle East</w:t>
      </w:r>
      <w:r w:rsidRPr="008D6B04">
        <w:rPr>
          <w:sz w:val="18"/>
        </w:rPr>
        <w:t>. American Univ in Cairo Press.</w:t>
      </w:r>
    </w:p>
    <w:p w:rsidR="008D6B04" w:rsidRPr="008D6B04" w:rsidRDefault="008D6B04" w:rsidP="008D6B04">
      <w:pPr>
        <w:pStyle w:val="Bibliography"/>
        <w:rPr>
          <w:sz w:val="18"/>
        </w:rPr>
      </w:pPr>
      <w:r w:rsidRPr="008D6B04">
        <w:rPr>
          <w:sz w:val="18"/>
        </w:rPr>
        <w:t>Tadamun. (2013). Mīt `Uqba. Retrieved from http://www.tadamun.info/?post_type=city&amp;p=260&amp;lang=en</w:t>
      </w:r>
    </w:p>
    <w:p w:rsidR="008E1C1F" w:rsidRPr="00760F66" w:rsidRDefault="008E1C1F" w:rsidP="008D6B04">
      <w:pPr>
        <w:pStyle w:val="Heading1"/>
        <w:spacing w:line="240" w:lineRule="auto"/>
        <w:rPr>
          <w:i/>
        </w:rPr>
      </w:pPr>
      <w:r w:rsidRPr="0023676B">
        <w:rPr>
          <w:rFonts w:ascii="Corbel" w:hAnsi="Corbel"/>
          <w:sz w:val="18"/>
          <w:szCs w:val="18"/>
        </w:rPr>
        <w:fldChar w:fldCharType="end"/>
      </w:r>
    </w:p>
    <w:p w:rsidR="008E1C1F" w:rsidRPr="008879B9" w:rsidRDefault="008E1C1F" w:rsidP="003179F8">
      <w:pPr>
        <w:spacing w:line="240" w:lineRule="auto"/>
      </w:pPr>
    </w:p>
    <w:p w:rsidR="008E1C1F" w:rsidRPr="008E1C1F" w:rsidRDefault="008E1C1F" w:rsidP="003179F8">
      <w:pPr>
        <w:spacing w:before="360" w:line="240" w:lineRule="auto"/>
        <w:ind w:left="-108"/>
        <w:rPr>
          <w:rFonts w:ascii="Corbel" w:hAnsi="Corbel" w:cs="Futura Medium"/>
          <w:color w:val="0D0D0D" w:themeColor="text1" w:themeTint="F2"/>
          <w:sz w:val="20"/>
          <w:szCs w:val="20"/>
        </w:rPr>
      </w:pPr>
    </w:p>
    <w:p w:rsidR="00A81193" w:rsidRPr="00A81193" w:rsidRDefault="00A81193" w:rsidP="003179F8">
      <w:pPr>
        <w:spacing w:before="360" w:line="240" w:lineRule="auto"/>
        <w:ind w:left="-108"/>
        <w:rPr>
          <w:rFonts w:ascii="Corbel" w:hAnsi="Corbel" w:cs="Futura Medium"/>
          <w:color w:val="595959" w:themeColor="text1" w:themeTint="A6"/>
          <w:sz w:val="22"/>
          <w:szCs w:val="22"/>
        </w:rPr>
      </w:pPr>
    </w:p>
    <w:sectPr w:rsidR="00A81193" w:rsidRPr="00A81193" w:rsidSect="0098501E">
      <w:headerReference w:type="default" r:id="rId20"/>
      <w:footerReference w:type="even" r:id="rId21"/>
      <w:footerReference w:type="default" r:id="rId22"/>
      <w:pgSz w:w="11900" w:h="16840"/>
      <w:pgMar w:top="1276" w:right="1418" w:bottom="1560" w:left="2268" w:header="708" w:footer="708" w:gutter="0"/>
      <w:pgNumType w:chapStyle="3" w:chapSep="colo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17D36" w:rsidRDefault="00117D36" w:rsidP="005151B0">
      <w:pPr>
        <w:spacing w:line="240" w:lineRule="auto"/>
      </w:pPr>
      <w:r>
        <w:separator/>
      </w:r>
    </w:p>
    <w:p w:rsidR="00117D36" w:rsidRDefault="00117D36"/>
    <w:p w:rsidR="00117D36" w:rsidRDefault="00117D36" w:rsidP="000F6C0E"/>
  </w:endnote>
  <w:endnote w:type="continuationSeparator" w:id="0">
    <w:p w:rsidR="00117D36" w:rsidRDefault="00117D36" w:rsidP="005151B0">
      <w:pPr>
        <w:spacing w:line="240" w:lineRule="auto"/>
      </w:pPr>
      <w:r>
        <w:continuationSeparator/>
      </w:r>
    </w:p>
    <w:p w:rsidR="00117D36" w:rsidRDefault="00117D36"/>
    <w:p w:rsidR="00117D36" w:rsidRDefault="00117D36" w:rsidP="000F6C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Avenir Light">
    <w:altName w:val="Calibri"/>
    <w:charset w:val="00"/>
    <w:family w:val="auto"/>
    <w:pitch w:val="variable"/>
    <w:sig w:usb0="800000AF" w:usb1="5000204A" w:usb2="00000000" w:usb3="00000000" w:csb0="0000009B" w:csb1="00000000"/>
  </w:font>
  <w:font w:name="Segoe UI">
    <w:panose1 w:val="020B0502040204020203"/>
    <w:charset w:val="00"/>
    <w:family w:val="swiss"/>
    <w:pitch w:val="variable"/>
    <w:sig w:usb0="E10022FF" w:usb1="C000E47F" w:usb2="00000029" w:usb3="00000000" w:csb0="000001DF" w:csb1="00000000"/>
  </w:font>
  <w:font w:name="Corbel">
    <w:panose1 w:val="020B0503020204020204"/>
    <w:charset w:val="00"/>
    <w:family w:val="swiss"/>
    <w:pitch w:val="variable"/>
    <w:sig w:usb0="A00002EF" w:usb1="4000A44B" w:usb2="00000000" w:usb3="00000000" w:csb0="0000019F" w:csb1="00000000"/>
  </w:font>
  <w:font w:name="Futura Condensed Medium">
    <w:altName w:val="Arial"/>
    <w:charset w:val="00"/>
    <w:family w:val="auto"/>
    <w:pitch w:val="variable"/>
    <w:sig w:usb0="80000067" w:usb1="00000000" w:usb2="00000000" w:usb3="00000000" w:csb0="000001FB" w:csb1="00000000"/>
  </w:font>
  <w:font w:name="Futura Medium">
    <w:altName w:val="Arial"/>
    <w:charset w:val="00"/>
    <w:family w:val="auto"/>
    <w:pitch w:val="variable"/>
    <w:sig w:usb0="80000067" w:usb1="00000000" w:usb2="00000000" w:usb3="00000000" w:csb0="000001FB"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3AC8" w:rsidRDefault="00A53AC8" w:rsidP="0022407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53AC8" w:rsidRDefault="00A53AC8" w:rsidP="00163AD5">
    <w:pPr>
      <w:pStyle w:val="Footer"/>
      <w:ind w:right="360"/>
    </w:pPr>
  </w:p>
  <w:p w:rsidR="003A4371" w:rsidRDefault="003A4371"/>
  <w:p w:rsidR="003A4371" w:rsidRDefault="003A4371" w:rsidP="000F6C0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407F" w:rsidRPr="0022407F" w:rsidRDefault="0022407F" w:rsidP="003A4371">
    <w:pPr>
      <w:pStyle w:val="Footer"/>
      <w:framePr w:wrap="none" w:vAnchor="text" w:hAnchor="margin" w:xAlign="right" w:y="1"/>
      <w:rPr>
        <w:rStyle w:val="PageNumber"/>
        <w:rFonts w:ascii="Futura Medium" w:hAnsi="Futura Medium" w:cs="Futura Medium"/>
        <w:color w:val="404040" w:themeColor="text1" w:themeTint="BF"/>
        <w:sz w:val="16"/>
        <w:szCs w:val="18"/>
      </w:rPr>
    </w:pPr>
    <w:r w:rsidRPr="0022407F">
      <w:rPr>
        <w:rStyle w:val="PageNumber"/>
        <w:rFonts w:ascii="Futura Medium" w:hAnsi="Futura Medium" w:cs="Futura Medium"/>
        <w:color w:val="404040" w:themeColor="text1" w:themeTint="BF"/>
        <w:sz w:val="16"/>
        <w:szCs w:val="18"/>
      </w:rPr>
      <w:fldChar w:fldCharType="begin"/>
    </w:r>
    <w:r w:rsidRPr="0022407F">
      <w:rPr>
        <w:rStyle w:val="PageNumber"/>
        <w:rFonts w:ascii="Futura Medium" w:hAnsi="Futura Medium" w:cs="Futura Medium"/>
        <w:color w:val="404040" w:themeColor="text1" w:themeTint="BF"/>
        <w:sz w:val="16"/>
        <w:szCs w:val="18"/>
      </w:rPr>
      <w:instrText xml:space="preserve">PAGE  </w:instrText>
    </w:r>
    <w:r w:rsidRPr="0022407F">
      <w:rPr>
        <w:rStyle w:val="PageNumber"/>
        <w:rFonts w:ascii="Futura Medium" w:hAnsi="Futura Medium" w:cs="Futura Medium"/>
        <w:color w:val="404040" w:themeColor="text1" w:themeTint="BF"/>
        <w:sz w:val="16"/>
        <w:szCs w:val="18"/>
      </w:rPr>
      <w:fldChar w:fldCharType="separate"/>
    </w:r>
    <w:r w:rsidR="00250379">
      <w:rPr>
        <w:rStyle w:val="PageNumber"/>
        <w:rFonts w:ascii="Futura Medium" w:hAnsi="Futura Medium" w:cs="Futura Medium"/>
        <w:noProof/>
        <w:color w:val="404040" w:themeColor="text1" w:themeTint="BF"/>
        <w:sz w:val="16"/>
        <w:szCs w:val="18"/>
      </w:rPr>
      <w:t>20</w:t>
    </w:r>
    <w:r w:rsidRPr="0022407F">
      <w:rPr>
        <w:rStyle w:val="PageNumber"/>
        <w:rFonts w:ascii="Futura Medium" w:hAnsi="Futura Medium" w:cs="Futura Medium"/>
        <w:color w:val="404040" w:themeColor="text1" w:themeTint="BF"/>
        <w:sz w:val="16"/>
        <w:szCs w:val="18"/>
      </w:rPr>
      <w:fldChar w:fldCharType="end"/>
    </w:r>
  </w:p>
  <w:p w:rsidR="00A53AC8" w:rsidRPr="008D1851" w:rsidRDefault="00DF068C" w:rsidP="008D1851">
    <w:pPr>
      <w:pStyle w:val="Footer"/>
    </w:pPr>
    <w:r>
      <w:rPr>
        <w:rFonts w:ascii="Corbel" w:hAnsi="Corbel"/>
        <w:color w:val="404040" w:themeColor="text1" w:themeTint="BF"/>
        <w:sz w:val="18"/>
      </w:rPr>
      <w:t>Syntactic Stitching: Towards a Better Integration of Cairo’s Urban Fabric</w:t>
    </w:r>
  </w:p>
  <w:p w:rsidR="003A4371" w:rsidRDefault="003A4371"/>
  <w:p w:rsidR="003A4371" w:rsidRDefault="003A4371" w:rsidP="000F6C0E"/>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17D36" w:rsidRDefault="00117D36" w:rsidP="005151B0">
      <w:pPr>
        <w:spacing w:line="240" w:lineRule="auto"/>
      </w:pPr>
      <w:r>
        <w:separator/>
      </w:r>
    </w:p>
    <w:p w:rsidR="00117D36" w:rsidRDefault="00117D36"/>
    <w:p w:rsidR="00117D36" w:rsidRDefault="00117D36" w:rsidP="000F6C0E"/>
  </w:footnote>
  <w:footnote w:type="continuationSeparator" w:id="0">
    <w:p w:rsidR="00117D36" w:rsidRDefault="00117D36" w:rsidP="005151B0">
      <w:pPr>
        <w:spacing w:line="240" w:lineRule="auto"/>
      </w:pPr>
      <w:r>
        <w:continuationSeparator/>
      </w:r>
    </w:p>
    <w:p w:rsidR="00117D36" w:rsidRDefault="00117D36"/>
    <w:p w:rsidR="00117D36" w:rsidRDefault="00117D36" w:rsidP="000F6C0E"/>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3AC8" w:rsidRDefault="00C011CD">
    <w:pPr>
      <w:pStyle w:val="Header"/>
    </w:pPr>
    <w:r>
      <w:rPr>
        <w:noProof/>
        <w:lang w:eastAsia="en-GB"/>
      </w:rPr>
      <w:drawing>
        <wp:inline distT="0" distB="0" distL="0" distR="0" wp14:anchorId="2562B9DB" wp14:editId="5780BF0E">
          <wp:extent cx="287025" cy="237236"/>
          <wp:effectExtent l="0" t="0" r="0" b="0"/>
          <wp:docPr id="3" name="Picture 3" descr="../../../../../../../Dropbox/11SSS/logo/SSS11-logo_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opbox/11SSS/logo/SSS11-logo_L"/>
                  <pic:cNvPicPr>
                    <a:picLocks noChangeAspect="1" noChangeArrowheads="1"/>
                  </pic:cNvPicPr>
                </pic:nvPicPr>
                <pic:blipFill rotWithShape="1">
                  <a:blip r:embed="rId1">
                    <a:extLst>
                      <a:ext uri="{28A0092B-C50C-407E-A947-70E740481C1C}">
                        <a14:useLocalDpi xmlns:a14="http://schemas.microsoft.com/office/drawing/2010/main" val="0"/>
                      </a:ext>
                    </a:extLst>
                  </a:blip>
                  <a:srcRect b="19127"/>
                  <a:stretch/>
                </pic:blipFill>
                <pic:spPr bwMode="auto">
                  <a:xfrm>
                    <a:off x="0" y="0"/>
                    <a:ext cx="319252" cy="263873"/>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Corbel" w:hAnsi="Corbel"/>
        <w:sz w:val="22"/>
      </w:rPr>
      <w:t xml:space="preserve">  </w:t>
    </w:r>
    <w:r w:rsidRPr="0022407F">
      <w:rPr>
        <w:rFonts w:ascii="Corbel" w:hAnsi="Corbel"/>
        <w:color w:val="404040" w:themeColor="text1" w:themeTint="BF"/>
        <w:sz w:val="22"/>
      </w:rPr>
      <w:t>Proceedings of the 11</w:t>
    </w:r>
    <w:r w:rsidRPr="0022407F">
      <w:rPr>
        <w:rFonts w:ascii="Corbel" w:hAnsi="Corbel"/>
        <w:color w:val="404040" w:themeColor="text1" w:themeTint="BF"/>
        <w:sz w:val="22"/>
        <w:vertAlign w:val="superscript"/>
      </w:rPr>
      <w:t>th</w:t>
    </w:r>
    <w:r w:rsidRPr="0022407F">
      <w:rPr>
        <w:rFonts w:ascii="Corbel" w:hAnsi="Corbel"/>
        <w:color w:val="404040" w:themeColor="text1" w:themeTint="BF"/>
        <w:sz w:val="22"/>
      </w:rPr>
      <w:t xml:space="preserve"> Space Syntax Symposium</w:t>
    </w:r>
  </w:p>
  <w:p w:rsidR="003A4371" w:rsidRDefault="003A4371"/>
  <w:p w:rsidR="003A4371" w:rsidRDefault="003A4371" w:rsidP="000F6C0E"/>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77D94"/>
    <w:multiLevelType w:val="multilevel"/>
    <w:tmpl w:val="207C786E"/>
    <w:lvl w:ilvl="0">
      <w:start w:val="1"/>
      <w:numFmt w:val="decimal"/>
      <w:lvlText w:val="%1."/>
      <w:lvlJc w:val="left"/>
      <w:pPr>
        <w:ind w:left="252" w:hanging="360"/>
      </w:pPr>
      <w:rPr>
        <w:rFonts w:hint="default"/>
      </w:rPr>
    </w:lvl>
    <w:lvl w:ilvl="1">
      <w:start w:val="4"/>
      <w:numFmt w:val="decimal"/>
      <w:isLgl/>
      <w:lvlText w:val="%1.%2"/>
      <w:lvlJc w:val="left"/>
      <w:pPr>
        <w:ind w:left="612" w:hanging="360"/>
      </w:pPr>
      <w:rPr>
        <w:rFonts w:hint="default"/>
      </w:rPr>
    </w:lvl>
    <w:lvl w:ilvl="2">
      <w:start w:val="1"/>
      <w:numFmt w:val="decimal"/>
      <w:isLgl/>
      <w:lvlText w:val="%1.%2.%3"/>
      <w:lvlJc w:val="left"/>
      <w:pPr>
        <w:ind w:left="1332" w:hanging="720"/>
      </w:pPr>
      <w:rPr>
        <w:rFonts w:hint="default"/>
      </w:rPr>
    </w:lvl>
    <w:lvl w:ilvl="3">
      <w:start w:val="1"/>
      <w:numFmt w:val="decimal"/>
      <w:isLgl/>
      <w:lvlText w:val="%1.%2.%3.%4"/>
      <w:lvlJc w:val="left"/>
      <w:pPr>
        <w:ind w:left="2052" w:hanging="1080"/>
      </w:pPr>
      <w:rPr>
        <w:rFonts w:hint="default"/>
      </w:rPr>
    </w:lvl>
    <w:lvl w:ilvl="4">
      <w:start w:val="1"/>
      <w:numFmt w:val="decimal"/>
      <w:isLgl/>
      <w:lvlText w:val="%1.%2.%3.%4.%5"/>
      <w:lvlJc w:val="left"/>
      <w:pPr>
        <w:ind w:left="2412" w:hanging="1080"/>
      </w:pPr>
      <w:rPr>
        <w:rFonts w:hint="default"/>
      </w:rPr>
    </w:lvl>
    <w:lvl w:ilvl="5">
      <w:start w:val="1"/>
      <w:numFmt w:val="decimal"/>
      <w:isLgl/>
      <w:lvlText w:val="%1.%2.%3.%4.%5.%6"/>
      <w:lvlJc w:val="left"/>
      <w:pPr>
        <w:ind w:left="3132" w:hanging="1440"/>
      </w:pPr>
      <w:rPr>
        <w:rFonts w:hint="default"/>
      </w:rPr>
    </w:lvl>
    <w:lvl w:ilvl="6">
      <w:start w:val="1"/>
      <w:numFmt w:val="decimal"/>
      <w:isLgl/>
      <w:lvlText w:val="%1.%2.%3.%4.%5.%6.%7"/>
      <w:lvlJc w:val="left"/>
      <w:pPr>
        <w:ind w:left="3492" w:hanging="1440"/>
      </w:pPr>
      <w:rPr>
        <w:rFonts w:hint="default"/>
      </w:rPr>
    </w:lvl>
    <w:lvl w:ilvl="7">
      <w:start w:val="1"/>
      <w:numFmt w:val="decimal"/>
      <w:isLgl/>
      <w:lvlText w:val="%1.%2.%3.%4.%5.%6.%7.%8"/>
      <w:lvlJc w:val="left"/>
      <w:pPr>
        <w:ind w:left="4212" w:hanging="1800"/>
      </w:pPr>
      <w:rPr>
        <w:rFonts w:hint="default"/>
      </w:rPr>
    </w:lvl>
    <w:lvl w:ilvl="8">
      <w:start w:val="1"/>
      <w:numFmt w:val="decimal"/>
      <w:isLgl/>
      <w:lvlText w:val="%1.%2.%3.%4.%5.%6.%7.%8.%9"/>
      <w:lvlJc w:val="left"/>
      <w:pPr>
        <w:ind w:left="4572" w:hanging="1800"/>
      </w:pPr>
      <w:rPr>
        <w:rFonts w:hint="default"/>
      </w:rPr>
    </w:lvl>
  </w:abstractNum>
  <w:abstractNum w:abstractNumId="1" w15:restartNumberingAfterBreak="0">
    <w:nsid w:val="2F452E70"/>
    <w:multiLevelType w:val="hybridMultilevel"/>
    <w:tmpl w:val="7850015A"/>
    <w:lvl w:ilvl="0" w:tplc="270C4CBA">
      <w:start w:val="84"/>
      <w:numFmt w:val="decimal"/>
      <w:pStyle w:val="Heading3"/>
      <w:lvlText w:val="0%1"/>
      <w:lvlJc w:val="left"/>
      <w:pPr>
        <w:ind w:left="720" w:hanging="72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B226B53"/>
    <w:multiLevelType w:val="multilevel"/>
    <w:tmpl w:val="45F8C59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DE02952"/>
    <w:multiLevelType w:val="hybridMultilevel"/>
    <w:tmpl w:val="DB7CE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C75A41"/>
    <w:multiLevelType w:val="multilevel"/>
    <w:tmpl w:val="51D278CC"/>
    <w:lvl w:ilvl="0">
      <w:start w:val="50"/>
      <w:numFmt w:val="decimal"/>
      <w:lvlText w:val="0%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GB" w:vendorID="64" w:dllVersion="131078" w:nlCheck="1" w:checkStyle="0"/>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4371"/>
    <w:rsid w:val="0000413B"/>
    <w:rsid w:val="000060AC"/>
    <w:rsid w:val="000253AB"/>
    <w:rsid w:val="00034E30"/>
    <w:rsid w:val="00042398"/>
    <w:rsid w:val="00062B3C"/>
    <w:rsid w:val="00074BEF"/>
    <w:rsid w:val="00077350"/>
    <w:rsid w:val="000836F0"/>
    <w:rsid w:val="00087EE0"/>
    <w:rsid w:val="000A0F13"/>
    <w:rsid w:val="000E399A"/>
    <w:rsid w:val="000F5B72"/>
    <w:rsid w:val="000F6C0E"/>
    <w:rsid w:val="00114EF3"/>
    <w:rsid w:val="00117D36"/>
    <w:rsid w:val="001426DD"/>
    <w:rsid w:val="001449BE"/>
    <w:rsid w:val="00147587"/>
    <w:rsid w:val="00161458"/>
    <w:rsid w:val="00161BFB"/>
    <w:rsid w:val="00163AD5"/>
    <w:rsid w:val="00164F70"/>
    <w:rsid w:val="00167CDF"/>
    <w:rsid w:val="001821D9"/>
    <w:rsid w:val="00184A39"/>
    <w:rsid w:val="001934B2"/>
    <w:rsid w:val="001C2BBF"/>
    <w:rsid w:val="001D2D88"/>
    <w:rsid w:val="001D45DE"/>
    <w:rsid w:val="001E257D"/>
    <w:rsid w:val="00212BE0"/>
    <w:rsid w:val="00217534"/>
    <w:rsid w:val="00221586"/>
    <w:rsid w:val="0022407F"/>
    <w:rsid w:val="00235695"/>
    <w:rsid w:val="002361F0"/>
    <w:rsid w:val="0023676B"/>
    <w:rsid w:val="00250379"/>
    <w:rsid w:val="00256327"/>
    <w:rsid w:val="00266390"/>
    <w:rsid w:val="002A7630"/>
    <w:rsid w:val="002B2EC1"/>
    <w:rsid w:val="002B5C05"/>
    <w:rsid w:val="002C2111"/>
    <w:rsid w:val="002D6D0B"/>
    <w:rsid w:val="002F3167"/>
    <w:rsid w:val="002F7B9D"/>
    <w:rsid w:val="003026A5"/>
    <w:rsid w:val="00303FA3"/>
    <w:rsid w:val="00310C74"/>
    <w:rsid w:val="0031686D"/>
    <w:rsid w:val="003179F8"/>
    <w:rsid w:val="0032453F"/>
    <w:rsid w:val="00325608"/>
    <w:rsid w:val="0032768F"/>
    <w:rsid w:val="00337144"/>
    <w:rsid w:val="00343ADD"/>
    <w:rsid w:val="003621F6"/>
    <w:rsid w:val="003A4371"/>
    <w:rsid w:val="003C6C34"/>
    <w:rsid w:val="003D502F"/>
    <w:rsid w:val="003E6937"/>
    <w:rsid w:val="004065B3"/>
    <w:rsid w:val="00416A25"/>
    <w:rsid w:val="00420ABD"/>
    <w:rsid w:val="00446D4A"/>
    <w:rsid w:val="00460033"/>
    <w:rsid w:val="004641A4"/>
    <w:rsid w:val="00465B6C"/>
    <w:rsid w:val="00472734"/>
    <w:rsid w:val="004743F2"/>
    <w:rsid w:val="00483210"/>
    <w:rsid w:val="004A4CAB"/>
    <w:rsid w:val="004A6213"/>
    <w:rsid w:val="004B3974"/>
    <w:rsid w:val="005109AC"/>
    <w:rsid w:val="005151B0"/>
    <w:rsid w:val="00520F2C"/>
    <w:rsid w:val="00522AB0"/>
    <w:rsid w:val="005267D2"/>
    <w:rsid w:val="0054187D"/>
    <w:rsid w:val="00562FC4"/>
    <w:rsid w:val="00565C91"/>
    <w:rsid w:val="005732F7"/>
    <w:rsid w:val="0059608A"/>
    <w:rsid w:val="005A511A"/>
    <w:rsid w:val="005B4AEF"/>
    <w:rsid w:val="005C0E05"/>
    <w:rsid w:val="005C6444"/>
    <w:rsid w:val="005E29A9"/>
    <w:rsid w:val="005F494E"/>
    <w:rsid w:val="00603C6A"/>
    <w:rsid w:val="00605E0C"/>
    <w:rsid w:val="006277FE"/>
    <w:rsid w:val="00646169"/>
    <w:rsid w:val="00651A93"/>
    <w:rsid w:val="00683599"/>
    <w:rsid w:val="006879C2"/>
    <w:rsid w:val="00691E08"/>
    <w:rsid w:val="006A05BC"/>
    <w:rsid w:val="006A0D1F"/>
    <w:rsid w:val="006A2351"/>
    <w:rsid w:val="006A5779"/>
    <w:rsid w:val="006B0D45"/>
    <w:rsid w:val="006D084C"/>
    <w:rsid w:val="006D264C"/>
    <w:rsid w:val="006D2DD6"/>
    <w:rsid w:val="00700BED"/>
    <w:rsid w:val="00703748"/>
    <w:rsid w:val="00710C89"/>
    <w:rsid w:val="007408AD"/>
    <w:rsid w:val="00754107"/>
    <w:rsid w:val="00754160"/>
    <w:rsid w:val="0076270F"/>
    <w:rsid w:val="00772DF6"/>
    <w:rsid w:val="007979C9"/>
    <w:rsid w:val="007A331F"/>
    <w:rsid w:val="007F1B89"/>
    <w:rsid w:val="008011DA"/>
    <w:rsid w:val="00817A3E"/>
    <w:rsid w:val="0084044C"/>
    <w:rsid w:val="00842D70"/>
    <w:rsid w:val="0084390E"/>
    <w:rsid w:val="00861617"/>
    <w:rsid w:val="008836FE"/>
    <w:rsid w:val="0089295B"/>
    <w:rsid w:val="0089535B"/>
    <w:rsid w:val="008B1CEA"/>
    <w:rsid w:val="008C183D"/>
    <w:rsid w:val="008C29BF"/>
    <w:rsid w:val="008D1851"/>
    <w:rsid w:val="008D6B04"/>
    <w:rsid w:val="008E1C1F"/>
    <w:rsid w:val="008E2272"/>
    <w:rsid w:val="009200B6"/>
    <w:rsid w:val="00920476"/>
    <w:rsid w:val="00924122"/>
    <w:rsid w:val="009404AF"/>
    <w:rsid w:val="00964919"/>
    <w:rsid w:val="00965592"/>
    <w:rsid w:val="009740D3"/>
    <w:rsid w:val="00983FFB"/>
    <w:rsid w:val="0098501E"/>
    <w:rsid w:val="00987DEF"/>
    <w:rsid w:val="00993BBD"/>
    <w:rsid w:val="009A0873"/>
    <w:rsid w:val="009A24C4"/>
    <w:rsid w:val="009C49EA"/>
    <w:rsid w:val="009D0D7B"/>
    <w:rsid w:val="009D4441"/>
    <w:rsid w:val="009D67AF"/>
    <w:rsid w:val="009E27F6"/>
    <w:rsid w:val="009F0A42"/>
    <w:rsid w:val="00A0252D"/>
    <w:rsid w:val="00A05F84"/>
    <w:rsid w:val="00A10F0F"/>
    <w:rsid w:val="00A20F48"/>
    <w:rsid w:val="00A23270"/>
    <w:rsid w:val="00A25C1E"/>
    <w:rsid w:val="00A53AC8"/>
    <w:rsid w:val="00A73762"/>
    <w:rsid w:val="00A81193"/>
    <w:rsid w:val="00A848B2"/>
    <w:rsid w:val="00AB2F3B"/>
    <w:rsid w:val="00AB33E2"/>
    <w:rsid w:val="00AB6186"/>
    <w:rsid w:val="00AD7B59"/>
    <w:rsid w:val="00AE4A89"/>
    <w:rsid w:val="00AF36BD"/>
    <w:rsid w:val="00B02751"/>
    <w:rsid w:val="00B1245D"/>
    <w:rsid w:val="00B336EA"/>
    <w:rsid w:val="00B779E1"/>
    <w:rsid w:val="00B8771E"/>
    <w:rsid w:val="00BB66D3"/>
    <w:rsid w:val="00BC0B06"/>
    <w:rsid w:val="00BC2633"/>
    <w:rsid w:val="00BD76F0"/>
    <w:rsid w:val="00BE6727"/>
    <w:rsid w:val="00BF2FEF"/>
    <w:rsid w:val="00C011CD"/>
    <w:rsid w:val="00C020F0"/>
    <w:rsid w:val="00C20E4A"/>
    <w:rsid w:val="00C279E6"/>
    <w:rsid w:val="00C7167E"/>
    <w:rsid w:val="00C7254F"/>
    <w:rsid w:val="00C751F2"/>
    <w:rsid w:val="00C83446"/>
    <w:rsid w:val="00C85008"/>
    <w:rsid w:val="00C91AEF"/>
    <w:rsid w:val="00C92D82"/>
    <w:rsid w:val="00CA31FD"/>
    <w:rsid w:val="00CC6802"/>
    <w:rsid w:val="00CC7F48"/>
    <w:rsid w:val="00CD0C9D"/>
    <w:rsid w:val="00CF128C"/>
    <w:rsid w:val="00CF185F"/>
    <w:rsid w:val="00D22278"/>
    <w:rsid w:val="00D2390A"/>
    <w:rsid w:val="00D62498"/>
    <w:rsid w:val="00D856EF"/>
    <w:rsid w:val="00D907BD"/>
    <w:rsid w:val="00D90929"/>
    <w:rsid w:val="00DB2DED"/>
    <w:rsid w:val="00DB498F"/>
    <w:rsid w:val="00DE6ECA"/>
    <w:rsid w:val="00DF068C"/>
    <w:rsid w:val="00DF7A5E"/>
    <w:rsid w:val="00E00AF0"/>
    <w:rsid w:val="00E012EF"/>
    <w:rsid w:val="00E05475"/>
    <w:rsid w:val="00E1044F"/>
    <w:rsid w:val="00E60765"/>
    <w:rsid w:val="00E80F59"/>
    <w:rsid w:val="00E857A6"/>
    <w:rsid w:val="00E9175C"/>
    <w:rsid w:val="00E94C30"/>
    <w:rsid w:val="00EA3148"/>
    <w:rsid w:val="00EB142C"/>
    <w:rsid w:val="00EB69CE"/>
    <w:rsid w:val="00EC72A7"/>
    <w:rsid w:val="00ED5383"/>
    <w:rsid w:val="00EE4872"/>
    <w:rsid w:val="00EE5206"/>
    <w:rsid w:val="00F0742C"/>
    <w:rsid w:val="00F23949"/>
    <w:rsid w:val="00F23B88"/>
    <w:rsid w:val="00F27E18"/>
    <w:rsid w:val="00F37DDE"/>
    <w:rsid w:val="00F410EB"/>
    <w:rsid w:val="00F61A90"/>
    <w:rsid w:val="00F80AD6"/>
    <w:rsid w:val="00FE1FF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B21836C"/>
  <w14:defaultImageDpi w14:val="300"/>
  <w15:docId w15:val="{D49A1CB6-3430-4A77-BC0E-76FBA482A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2B3C"/>
    <w:pPr>
      <w:spacing w:line="360" w:lineRule="auto"/>
    </w:pPr>
    <w:rPr>
      <w:rFonts w:ascii="Arial" w:hAnsi="Arial"/>
      <w:lang w:val="en-GB"/>
    </w:rPr>
  </w:style>
  <w:style w:type="paragraph" w:styleId="Heading1">
    <w:name w:val="heading 1"/>
    <w:basedOn w:val="Normal"/>
    <w:next w:val="Normal"/>
    <w:link w:val="Heading1Char"/>
    <w:uiPriority w:val="9"/>
    <w:qFormat/>
    <w:rsid w:val="00062B3C"/>
    <w:pPr>
      <w:keepNext/>
      <w:keepLines/>
      <w:spacing w:before="480"/>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D90929"/>
    <w:pPr>
      <w:keepNext/>
      <w:keepLines/>
      <w:spacing w:before="200"/>
      <w:outlineLvl w:val="1"/>
    </w:pPr>
    <w:rPr>
      <w:rFonts w:eastAsiaTheme="majorEastAsia" w:cstheme="majorBidi"/>
      <w:bCs/>
      <w:i/>
      <w:szCs w:val="26"/>
    </w:rPr>
  </w:style>
  <w:style w:type="paragraph" w:styleId="Heading3">
    <w:name w:val="heading 3"/>
    <w:basedOn w:val="ListParagraph"/>
    <w:next w:val="Normal"/>
    <w:link w:val="Heading3Char"/>
    <w:uiPriority w:val="9"/>
    <w:unhideWhenUsed/>
    <w:qFormat/>
    <w:rsid w:val="00163AD5"/>
    <w:pPr>
      <w:numPr>
        <w:numId w:val="1"/>
      </w:numPr>
      <w:spacing w:line="240" w:lineRule="auto"/>
      <w:contextualSpacing w:val="0"/>
      <w:outlineLvl w:val="2"/>
    </w:pPr>
    <w:rPr>
      <w:rFonts w:ascii="Avenir Light" w:hAnsi="Avenir Light" w:cs="Arial"/>
      <w:color w:val="E03C0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2B3C"/>
    <w:rPr>
      <w:rFonts w:ascii="Arial" w:eastAsiaTheme="majorEastAsia" w:hAnsi="Arial" w:cstheme="majorBidi"/>
      <w:b/>
      <w:bCs/>
      <w:szCs w:val="32"/>
      <w:lang w:val="en-GB"/>
    </w:rPr>
  </w:style>
  <w:style w:type="character" w:customStyle="1" w:styleId="Heading2Char">
    <w:name w:val="Heading 2 Char"/>
    <w:basedOn w:val="DefaultParagraphFont"/>
    <w:link w:val="Heading2"/>
    <w:uiPriority w:val="9"/>
    <w:rsid w:val="00D90929"/>
    <w:rPr>
      <w:rFonts w:ascii="Arial" w:eastAsiaTheme="majorEastAsia" w:hAnsi="Arial" w:cstheme="majorBidi"/>
      <w:bCs/>
      <w:i/>
      <w:szCs w:val="26"/>
      <w:lang w:val="en-GB"/>
    </w:rPr>
  </w:style>
  <w:style w:type="paragraph" w:styleId="Footer">
    <w:name w:val="footer"/>
    <w:basedOn w:val="Normal"/>
    <w:link w:val="FooterChar"/>
    <w:uiPriority w:val="99"/>
    <w:unhideWhenUsed/>
    <w:rsid w:val="005151B0"/>
    <w:pPr>
      <w:tabs>
        <w:tab w:val="center" w:pos="4320"/>
        <w:tab w:val="right" w:pos="8640"/>
      </w:tabs>
      <w:spacing w:line="240" w:lineRule="auto"/>
    </w:pPr>
  </w:style>
  <w:style w:type="character" w:customStyle="1" w:styleId="FooterChar">
    <w:name w:val="Footer Char"/>
    <w:basedOn w:val="DefaultParagraphFont"/>
    <w:link w:val="Footer"/>
    <w:uiPriority w:val="99"/>
    <w:rsid w:val="005151B0"/>
    <w:rPr>
      <w:rFonts w:ascii="Arial" w:hAnsi="Arial"/>
      <w:lang w:val="en-GB"/>
    </w:rPr>
  </w:style>
  <w:style w:type="character" w:styleId="PageNumber">
    <w:name w:val="page number"/>
    <w:basedOn w:val="DefaultParagraphFont"/>
    <w:uiPriority w:val="99"/>
    <w:semiHidden/>
    <w:unhideWhenUsed/>
    <w:rsid w:val="005151B0"/>
  </w:style>
  <w:style w:type="paragraph" w:styleId="Header">
    <w:name w:val="header"/>
    <w:basedOn w:val="Normal"/>
    <w:link w:val="HeaderChar"/>
    <w:uiPriority w:val="99"/>
    <w:unhideWhenUsed/>
    <w:rsid w:val="005151B0"/>
    <w:pPr>
      <w:tabs>
        <w:tab w:val="center" w:pos="4320"/>
        <w:tab w:val="right" w:pos="8640"/>
      </w:tabs>
      <w:spacing w:line="240" w:lineRule="auto"/>
    </w:pPr>
  </w:style>
  <w:style w:type="character" w:customStyle="1" w:styleId="HeaderChar">
    <w:name w:val="Header Char"/>
    <w:basedOn w:val="DefaultParagraphFont"/>
    <w:link w:val="Header"/>
    <w:uiPriority w:val="99"/>
    <w:rsid w:val="005151B0"/>
    <w:rPr>
      <w:rFonts w:ascii="Arial" w:hAnsi="Arial"/>
      <w:lang w:val="en-GB"/>
    </w:rPr>
  </w:style>
  <w:style w:type="character" w:styleId="Hyperlink">
    <w:name w:val="Hyperlink"/>
    <w:basedOn w:val="DefaultParagraphFont"/>
    <w:uiPriority w:val="99"/>
    <w:unhideWhenUsed/>
    <w:rsid w:val="007408AD"/>
    <w:rPr>
      <w:color w:val="0000FF" w:themeColor="hyperlink"/>
      <w:u w:val="single"/>
    </w:rPr>
  </w:style>
  <w:style w:type="paragraph" w:styleId="BalloonText">
    <w:name w:val="Balloon Text"/>
    <w:basedOn w:val="Normal"/>
    <w:link w:val="BalloonTextChar"/>
    <w:uiPriority w:val="99"/>
    <w:semiHidden/>
    <w:unhideWhenUsed/>
    <w:rsid w:val="00AE4A8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A89"/>
    <w:rPr>
      <w:rFonts w:ascii="Segoe UI" w:hAnsi="Segoe UI" w:cs="Segoe UI"/>
      <w:sz w:val="18"/>
      <w:szCs w:val="18"/>
      <w:lang w:val="en-GB"/>
    </w:rPr>
  </w:style>
  <w:style w:type="paragraph" w:styleId="FootnoteText">
    <w:name w:val="footnote text"/>
    <w:basedOn w:val="Normal"/>
    <w:link w:val="FootnoteTextChar"/>
    <w:uiPriority w:val="99"/>
    <w:semiHidden/>
    <w:unhideWhenUsed/>
    <w:rsid w:val="00AE4A89"/>
    <w:pPr>
      <w:spacing w:line="240" w:lineRule="auto"/>
    </w:pPr>
    <w:rPr>
      <w:rFonts w:asciiTheme="minorHAnsi" w:eastAsiaTheme="minorHAnsi" w:hAnsiTheme="minorHAnsi"/>
      <w:sz w:val="20"/>
      <w:szCs w:val="20"/>
    </w:rPr>
  </w:style>
  <w:style w:type="character" w:customStyle="1" w:styleId="FootnoteTextChar">
    <w:name w:val="Footnote Text Char"/>
    <w:basedOn w:val="DefaultParagraphFont"/>
    <w:link w:val="FootnoteText"/>
    <w:uiPriority w:val="99"/>
    <w:semiHidden/>
    <w:rsid w:val="00AE4A89"/>
    <w:rPr>
      <w:rFonts w:eastAsiaTheme="minorHAnsi"/>
      <w:sz w:val="20"/>
      <w:szCs w:val="20"/>
      <w:lang w:val="en-GB"/>
    </w:rPr>
  </w:style>
  <w:style w:type="character" w:styleId="FootnoteReference">
    <w:name w:val="footnote reference"/>
    <w:basedOn w:val="DefaultParagraphFont"/>
    <w:uiPriority w:val="99"/>
    <w:semiHidden/>
    <w:unhideWhenUsed/>
    <w:rsid w:val="00AE4A89"/>
    <w:rPr>
      <w:vertAlign w:val="superscript"/>
    </w:rPr>
  </w:style>
  <w:style w:type="paragraph" w:customStyle="1" w:styleId="EndNoteBibliography">
    <w:name w:val="EndNote Bibliography"/>
    <w:basedOn w:val="Normal"/>
    <w:link w:val="EndNoteBibliographyChar"/>
    <w:rsid w:val="00DB498F"/>
    <w:pPr>
      <w:spacing w:after="160" w:line="240" w:lineRule="auto"/>
      <w:jc w:val="both"/>
    </w:pPr>
    <w:rPr>
      <w:rFonts w:ascii="Cambria" w:eastAsiaTheme="minorHAnsi" w:hAnsi="Cambria"/>
      <w:noProof/>
      <w:sz w:val="22"/>
      <w:szCs w:val="22"/>
      <w:lang w:val="en-US"/>
    </w:rPr>
  </w:style>
  <w:style w:type="character" w:customStyle="1" w:styleId="EndNoteBibliographyChar">
    <w:name w:val="EndNote Bibliography Char"/>
    <w:basedOn w:val="DefaultParagraphFont"/>
    <w:link w:val="EndNoteBibliography"/>
    <w:rsid w:val="00DB498F"/>
    <w:rPr>
      <w:rFonts w:ascii="Cambria" w:eastAsiaTheme="minorHAnsi" w:hAnsi="Cambria"/>
      <w:noProof/>
      <w:sz w:val="22"/>
      <w:szCs w:val="22"/>
    </w:rPr>
  </w:style>
  <w:style w:type="character" w:customStyle="1" w:styleId="personname">
    <w:name w:val="person_name"/>
    <w:basedOn w:val="DefaultParagraphFont"/>
    <w:rsid w:val="00E857A6"/>
  </w:style>
  <w:style w:type="character" w:customStyle="1" w:styleId="apple-converted-space">
    <w:name w:val="apple-converted-space"/>
    <w:basedOn w:val="DefaultParagraphFont"/>
    <w:rsid w:val="00E857A6"/>
  </w:style>
  <w:style w:type="character" w:styleId="Strong">
    <w:name w:val="Strong"/>
    <w:basedOn w:val="DefaultParagraphFont"/>
    <w:uiPriority w:val="22"/>
    <w:qFormat/>
    <w:rsid w:val="00E857A6"/>
    <w:rPr>
      <w:b/>
      <w:bCs/>
    </w:rPr>
  </w:style>
  <w:style w:type="table" w:styleId="TableGrid">
    <w:name w:val="Table Grid"/>
    <w:basedOn w:val="TableNormal"/>
    <w:uiPriority w:val="59"/>
    <w:rsid w:val="008D18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E29A9"/>
    <w:rPr>
      <w:color w:val="800080" w:themeColor="followedHyperlink"/>
      <w:u w:val="single"/>
    </w:rPr>
  </w:style>
  <w:style w:type="paragraph" w:styleId="ListParagraph">
    <w:name w:val="List Paragraph"/>
    <w:basedOn w:val="Normal"/>
    <w:uiPriority w:val="34"/>
    <w:qFormat/>
    <w:rsid w:val="00163AD5"/>
    <w:pPr>
      <w:ind w:left="720"/>
      <w:contextualSpacing/>
    </w:pPr>
  </w:style>
  <w:style w:type="character" w:customStyle="1" w:styleId="Heading3Char">
    <w:name w:val="Heading 3 Char"/>
    <w:basedOn w:val="DefaultParagraphFont"/>
    <w:link w:val="Heading3"/>
    <w:uiPriority w:val="9"/>
    <w:rsid w:val="00163AD5"/>
    <w:rPr>
      <w:rFonts w:ascii="Avenir Light" w:hAnsi="Avenir Light" w:cs="Arial"/>
      <w:color w:val="E03C00"/>
      <w:sz w:val="36"/>
      <w:szCs w:val="36"/>
      <w:lang w:val="en-GB"/>
    </w:rPr>
  </w:style>
  <w:style w:type="paragraph" w:styleId="DocumentMap">
    <w:name w:val="Document Map"/>
    <w:basedOn w:val="Normal"/>
    <w:link w:val="DocumentMapChar"/>
    <w:uiPriority w:val="99"/>
    <w:semiHidden/>
    <w:unhideWhenUsed/>
    <w:rsid w:val="00F410EB"/>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F410EB"/>
    <w:rPr>
      <w:rFonts w:ascii="Times New Roman" w:hAnsi="Times New Roman" w:cs="Times New Roman"/>
      <w:lang w:val="en-GB"/>
    </w:rPr>
  </w:style>
  <w:style w:type="paragraph" w:styleId="NoSpacing">
    <w:name w:val="No Spacing"/>
    <w:uiPriority w:val="1"/>
    <w:qFormat/>
    <w:rsid w:val="003A4371"/>
    <w:rPr>
      <w:rFonts w:ascii="Corbel" w:eastAsiaTheme="minorHAnsi" w:hAnsi="Corbel"/>
      <w:sz w:val="22"/>
      <w:szCs w:val="22"/>
      <w:lang w:val="en-GB"/>
    </w:rPr>
  </w:style>
  <w:style w:type="table" w:styleId="GridTable1Light-Accent1">
    <w:name w:val="Grid Table 1 Light Accent 1"/>
    <w:basedOn w:val="TableNormal"/>
    <w:uiPriority w:val="46"/>
    <w:rsid w:val="00DF068C"/>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8E1C1F"/>
    <w:pPr>
      <w:spacing w:line="480" w:lineRule="auto"/>
      <w:ind w:left="720" w:hanging="720"/>
    </w:pPr>
  </w:style>
  <w:style w:type="table" w:styleId="GridTable2-Accent1">
    <w:name w:val="Grid Table 2 Accent 1"/>
    <w:basedOn w:val="TableNormal"/>
    <w:uiPriority w:val="47"/>
    <w:rsid w:val="00164F70"/>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216459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16029417\Downloads\Paper-Template-Fin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A27618-EB8A-4043-B6C5-C644D5147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Template-Final</Template>
  <TotalTime>0</TotalTime>
  <Pages>21</Pages>
  <Words>8920</Words>
  <Characters>50846</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59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eman.zied.abozied</cp:lastModifiedBy>
  <cp:revision>2</cp:revision>
  <cp:lastPrinted>2017-02-06T18:45:00Z</cp:lastPrinted>
  <dcterms:created xsi:type="dcterms:W3CDTF">2017-04-27T17:33:00Z</dcterms:created>
  <dcterms:modified xsi:type="dcterms:W3CDTF">2017-04-27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XeWpa9LV"/&gt;&lt;style id="http://www.zotero.org/styles/apa" locale="en-GB"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